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6D70C0" w14:textId="1E19A315" w:rsidR="008131E2" w:rsidRDefault="0055757E" w:rsidP="00F71D3C">
      <w:pPr>
        <w:ind w:firstLine="0"/>
        <w:jc w:val="center"/>
        <w:rPr>
          <w:b/>
          <w:bCs/>
        </w:rPr>
      </w:pPr>
      <w:r>
        <w:rPr>
          <w:b/>
          <w:bCs/>
        </w:rPr>
        <w:t>Supplementary Information: “</w:t>
      </w:r>
      <w:proofErr w:type="spellStart"/>
      <w:r w:rsidR="001B337A" w:rsidRPr="0080003B">
        <w:rPr>
          <w:b/>
          <w:bCs/>
        </w:rPr>
        <w:t>Oxic</w:t>
      </w:r>
      <w:proofErr w:type="spellEnd"/>
      <w:r w:rsidR="001B337A" w:rsidRPr="0080003B">
        <w:rPr>
          <w:b/>
          <w:bCs/>
        </w:rPr>
        <w:t xml:space="preserve"> microbial ferrihydrite reduction rates of </w:t>
      </w:r>
      <w:r w:rsidR="001B337A" w:rsidRPr="0080003B">
        <w:rPr>
          <w:b/>
          <w:bCs/>
          <w:i/>
          <w:iCs/>
        </w:rPr>
        <w:t xml:space="preserve">Shewanella oneidensis </w:t>
      </w:r>
      <w:r w:rsidR="001B337A" w:rsidRPr="0080003B">
        <w:rPr>
          <w:b/>
          <w:bCs/>
        </w:rPr>
        <w:t xml:space="preserve">and the potential for Fe mobilization in </w:t>
      </w:r>
      <w:proofErr w:type="spellStart"/>
      <w:r w:rsidR="001B337A" w:rsidRPr="0080003B">
        <w:rPr>
          <w:b/>
          <w:bCs/>
        </w:rPr>
        <w:t>oxic</w:t>
      </w:r>
      <w:proofErr w:type="spellEnd"/>
      <w:r w:rsidR="001B337A" w:rsidRPr="0080003B">
        <w:rPr>
          <w:b/>
          <w:bCs/>
        </w:rPr>
        <w:t xml:space="preserve"> sediments</w:t>
      </w:r>
      <w:r>
        <w:rPr>
          <w:b/>
          <w:bCs/>
        </w:rPr>
        <w:t>”</w:t>
      </w:r>
    </w:p>
    <w:p w14:paraId="42A495F7" w14:textId="77777777" w:rsidR="00893A97" w:rsidRPr="0038516D" w:rsidRDefault="00893A97" w:rsidP="00893A97">
      <w:pPr>
        <w:pStyle w:val="AuthorList"/>
        <w:jc w:val="center"/>
        <w:rPr>
          <w:lang w:val="it-IT"/>
        </w:rPr>
      </w:pPr>
      <w:r w:rsidRPr="003F0099">
        <w:rPr>
          <w:lang w:val="it-IT"/>
        </w:rPr>
        <w:t>Giulia Ceriotti</w:t>
      </w:r>
      <w:r w:rsidRPr="003F0099">
        <w:rPr>
          <w:vertAlign w:val="superscript"/>
          <w:lang w:val="it-IT"/>
        </w:rPr>
        <w:t>1</w:t>
      </w:r>
      <w:r>
        <w:rPr>
          <w:vertAlign w:val="superscript"/>
          <w:lang w:val="it-IT"/>
        </w:rPr>
        <w:t>*</w:t>
      </w:r>
      <w:r w:rsidRPr="003F0099">
        <w:rPr>
          <w:lang w:val="it-IT"/>
        </w:rPr>
        <w:t>, Alice Bosco-Santos</w:t>
      </w:r>
      <w:r>
        <w:rPr>
          <w:vertAlign w:val="superscript"/>
          <w:lang w:val="it-IT"/>
        </w:rPr>
        <w:t>2</w:t>
      </w:r>
      <w:r w:rsidRPr="003F0099">
        <w:rPr>
          <w:lang w:val="it-IT"/>
        </w:rPr>
        <w:t>,</w:t>
      </w:r>
      <w:r>
        <w:rPr>
          <w:lang w:val="it-IT"/>
        </w:rPr>
        <w:t xml:space="preserve"> Jasmine S. Berg</w:t>
      </w:r>
      <w:r w:rsidRPr="003F0099">
        <w:rPr>
          <w:vertAlign w:val="superscript"/>
          <w:lang w:val="it-IT"/>
        </w:rPr>
        <w:t>1</w:t>
      </w:r>
    </w:p>
    <w:p w14:paraId="3F19FDD2" w14:textId="77777777" w:rsidR="00893A97" w:rsidRPr="00376CC5" w:rsidRDefault="00893A97" w:rsidP="00893A97">
      <w:pPr>
        <w:spacing w:before="240" w:after="0"/>
        <w:rPr>
          <w:rFonts w:cs="Times New Roman"/>
          <w:b/>
        </w:rPr>
      </w:pPr>
      <w:r w:rsidRPr="00376CC5">
        <w:rPr>
          <w:rFonts w:cs="Times New Roman"/>
          <w:vertAlign w:val="superscript"/>
        </w:rPr>
        <w:t>1</w:t>
      </w:r>
      <w:r w:rsidRPr="00376CC5">
        <w:rPr>
          <w:rFonts w:cs="Times New Roman"/>
        </w:rPr>
        <w:t xml:space="preserve">Institute </w:t>
      </w:r>
      <w:r>
        <w:rPr>
          <w:rFonts w:cs="Times New Roman"/>
        </w:rPr>
        <w:t>of Earth Surface Dynamics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Faculty of Geoscience and Environment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University of Lausanne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Lausanne, Switzerland</w:t>
      </w:r>
    </w:p>
    <w:p w14:paraId="632B3A01" w14:textId="77777777" w:rsidR="00893A97" w:rsidRDefault="00893A97" w:rsidP="00893A97">
      <w:pPr>
        <w:spacing w:after="0"/>
        <w:rPr>
          <w:rFonts w:cs="Times New Roman"/>
        </w:rPr>
      </w:pPr>
      <w:r w:rsidRPr="00376CC5">
        <w:rPr>
          <w:rFonts w:cs="Times New Roman"/>
          <w:vertAlign w:val="superscript"/>
        </w:rPr>
        <w:t>2</w:t>
      </w:r>
      <w:r w:rsidRPr="0038516D">
        <w:t xml:space="preserve"> </w:t>
      </w:r>
      <w:r w:rsidRPr="006F3E4B">
        <w:t>Institute</w:t>
      </w:r>
      <w:r>
        <w:t xml:space="preserve"> </w:t>
      </w:r>
      <w:r>
        <w:rPr>
          <w:rFonts w:cs="Times New Roman"/>
        </w:rPr>
        <w:t>of Earth Sciences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Faculty of Geoscience and Environment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University of Lausanne</w:t>
      </w:r>
      <w:r w:rsidRPr="00376CC5">
        <w:rPr>
          <w:rFonts w:cs="Times New Roman"/>
        </w:rPr>
        <w:t xml:space="preserve">, </w:t>
      </w:r>
      <w:r>
        <w:rPr>
          <w:rFonts w:cs="Times New Roman"/>
        </w:rPr>
        <w:t>Lausanne, Switzerland</w:t>
      </w:r>
    </w:p>
    <w:p w14:paraId="0C5D149A" w14:textId="43CEC011" w:rsidR="00893A97" w:rsidRPr="00947560" w:rsidRDefault="00893A97" w:rsidP="00893A97">
      <w:pPr>
        <w:pStyle w:val="NoSpacing"/>
        <w:ind w:firstLine="567"/>
        <w:jc w:val="left"/>
        <w:rPr>
          <w:lang w:val="it-IT"/>
        </w:rPr>
      </w:pPr>
      <w:r w:rsidRPr="00917421">
        <w:rPr>
          <w:lang w:val="it-IT"/>
        </w:rPr>
        <w:t>E-mail:</w:t>
      </w:r>
      <w:r w:rsidR="00947560" w:rsidRPr="00947560">
        <w:rPr>
          <w:lang w:val="it-IT"/>
        </w:rPr>
        <w:t xml:space="preserve"> </w:t>
      </w:r>
      <w:r w:rsidR="00947560">
        <w:fldChar w:fldCharType="begin"/>
      </w:r>
      <w:r w:rsidR="00947560" w:rsidRPr="00620421">
        <w:rPr>
          <w:lang w:val="it-IT"/>
        </w:rPr>
        <w:instrText>HYPERLINK "mailto:giulia.ceriotti@unil.ch"</w:instrText>
      </w:r>
      <w:r w:rsidR="00947560">
        <w:fldChar w:fldCharType="separate"/>
      </w:r>
      <w:r w:rsidR="00947560" w:rsidRPr="00B67787">
        <w:rPr>
          <w:rStyle w:val="Hyperlink"/>
          <w:lang w:val="it-IT"/>
        </w:rPr>
        <w:t>giulia.ceriotti@unil.ch</w:t>
      </w:r>
      <w:r w:rsidR="00947560">
        <w:fldChar w:fldCharType="end"/>
      </w:r>
      <w:r w:rsidR="00947560">
        <w:rPr>
          <w:lang w:val="it-IT"/>
        </w:rPr>
        <w:t xml:space="preserve"> </w:t>
      </w:r>
    </w:p>
    <w:p w14:paraId="3DDD02CC" w14:textId="2C2CC6AD" w:rsidR="002718EF" w:rsidRPr="00AF7E04" w:rsidRDefault="002718EF">
      <w:pPr>
        <w:spacing w:after="0" w:line="240" w:lineRule="auto"/>
        <w:ind w:firstLine="0"/>
        <w:jc w:val="left"/>
        <w:rPr>
          <w:rFonts w:cs="Helvetica Neue"/>
          <w:color w:val="000000" w:themeColor="text1"/>
          <w:lang w:val="it-IT" w:bidi="he-IL"/>
        </w:rPr>
      </w:pPr>
      <w:r w:rsidRPr="00AF7E04">
        <w:rPr>
          <w:rFonts w:cs="Helvetica Neue"/>
          <w:color w:val="000000" w:themeColor="text1"/>
          <w:lang w:val="it-IT" w:bidi="he-IL"/>
        </w:rPr>
        <w:br w:type="page"/>
      </w:r>
    </w:p>
    <w:p w14:paraId="320B8D20" w14:textId="77777777" w:rsidR="001B1235" w:rsidRDefault="001B1235" w:rsidP="001B1235">
      <w:pPr>
        <w:pStyle w:val="Heading1"/>
      </w:pPr>
      <w:r>
        <w:lastRenderedPageBreak/>
        <w:t xml:space="preserve">Measurements of </w:t>
      </w:r>
      <w:proofErr w:type="gramStart"/>
      <w:r>
        <w:t>Fe(</w:t>
      </w:r>
      <w:proofErr w:type="gramEnd"/>
      <w:r>
        <w:t xml:space="preserve">II) concentrations </w:t>
      </w:r>
    </w:p>
    <w:p w14:paraId="0031CAFD" w14:textId="062CD1E7" w:rsidR="001B1235" w:rsidRDefault="001B1235" w:rsidP="001B1235">
      <w:r>
        <w:t xml:space="preserve">The addition of 1 mM of </w:t>
      </w:r>
      <w:r w:rsidR="00A86A29">
        <w:t>F</w:t>
      </w:r>
      <w:r>
        <w:t>errozine (FZ) rapidly creates a stable complex FZ</w:t>
      </w:r>
      <w:r w:rsidR="00507849">
        <w:t>-</w:t>
      </w:r>
      <w:proofErr w:type="gramStart"/>
      <w:r w:rsidR="00507849">
        <w:t>Fe(</w:t>
      </w:r>
      <w:proofErr w:type="gramEnd"/>
      <w:r w:rsidR="00507849">
        <w:t>II)</w:t>
      </w:r>
      <w:r>
        <w:t xml:space="preserve"> in case </w:t>
      </w:r>
      <w:proofErr w:type="gramStart"/>
      <w:r>
        <w:t>Fe(</w:t>
      </w:r>
      <w:proofErr w:type="gramEnd"/>
      <w:r>
        <w:t xml:space="preserve">II) was released by </w:t>
      </w:r>
      <w:r w:rsidR="000D36C9">
        <w:t xml:space="preserve">biotic </w:t>
      </w:r>
      <w:r>
        <w:t xml:space="preserve">or abiotic processes in our incubations. The </w:t>
      </w:r>
      <w:proofErr w:type="gramStart"/>
      <w:r>
        <w:t>Fe(</w:t>
      </w:r>
      <w:proofErr w:type="gramEnd"/>
      <w:r>
        <w:t xml:space="preserve">II)-FZ complex concentration can be measured by spectrophotometric methods under both anoxic and </w:t>
      </w:r>
      <w:proofErr w:type="spellStart"/>
      <w:r>
        <w:t>oxic</w:t>
      </w:r>
      <w:proofErr w:type="spellEnd"/>
      <w:r>
        <w:t xml:space="preserve"> conditions </w:t>
      </w:r>
      <w:r>
        <w:fldChar w:fldCharType="begin">
          <w:fldData xml:space="preserve">PEVuZE5vdGU+PENpdGU+PEF1dGhvcj5Bcm5vbGQ8L0F1dGhvcj48WWVhcj4xOTkwPC9ZZWFyPjxS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cm5vbGQ8L0F1dGhvcj48WWVhcj4xOTkwPC9ZZWFyPjxS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3]</w:t>
      </w:r>
      <w:r>
        <w:fldChar w:fldCharType="end"/>
      </w:r>
      <w:r>
        <w:t>.</w:t>
      </w:r>
    </w:p>
    <w:p w14:paraId="1144EE88" w14:textId="20C53FCB" w:rsidR="001B1235" w:rsidRDefault="001B1235" w:rsidP="001B1235">
      <w:r>
        <w:t>To this end, we applied a modified version of the protocol originally proposed by Arnold et al. (1990)</w:t>
      </w:r>
      <w:r w:rsidR="00507849">
        <w:fldChar w:fldCharType="begin"/>
      </w:r>
      <w:r w:rsidR="00507849">
        <w:instrText xml:space="preserve"> ADDIN EN.CITE &lt;EndNote&gt;&lt;Cite&gt;&lt;Author&gt;Arnold&lt;/Author&gt;&lt;Year&gt;1990&lt;/Year&gt;&lt;RecNum&gt;62&lt;/RecNum&gt;&lt;DisplayText&gt;[1]&lt;/DisplayText&gt;&lt;record&gt;&lt;rec-number&gt;62&lt;/rec-number&gt;&lt;foreign-keys&gt;&lt;key app="EN" db-id="02vtesetp5p9ame2s0qpda9gp0p955zxpxw2" timestamp="1721058354"&gt;62&lt;/key&gt;&lt;/foreign-keys&gt;&lt;ref-type name="Journal Article"&gt;17&lt;/ref-type&gt;&lt;contributors&gt;&lt;authors&gt;&lt;author&gt;Arnold, Robert G&lt;/author&gt;&lt;author&gt;Hoffmann, Michael R&lt;/author&gt;&lt;author&gt;DiChristina, Thomas J&lt;/author&gt;&lt;author&gt;Picardal, Flynn W&lt;/author&gt;&lt;/authors&gt;&lt;/contributors&gt;&lt;titles&gt;&lt;title&gt;Regulation of dissimilatory Fe (III) reduction activity in Shewanella putrefaciens&lt;/title&gt;&lt;secondary-title&gt;Applied and Environmental Microbiology&lt;/secondary-title&gt;&lt;/titles&gt;&lt;periodical&gt;&lt;full-title&gt;Applied and Environmental Microbiology&lt;/full-title&gt;&lt;/periodical&gt;&lt;pages&gt;2811-2817&lt;/pages&gt;&lt;volume&gt;56&lt;/volume&gt;&lt;number&gt;9&lt;/number&gt;&lt;dates&gt;&lt;year&gt;1990&lt;/year&gt;&lt;/dates&gt;&lt;isbn&gt;0099-2240&lt;/isbn&gt;&lt;urls&gt;&lt;/urls&gt;&lt;/record&gt;&lt;/Cite&gt;&lt;/EndNote&gt;</w:instrText>
      </w:r>
      <w:r w:rsidR="00507849">
        <w:fldChar w:fldCharType="separate"/>
      </w:r>
      <w:r w:rsidR="00507849">
        <w:rPr>
          <w:noProof/>
        </w:rPr>
        <w:t>[1]</w:t>
      </w:r>
      <w:r w:rsidR="00507849">
        <w:fldChar w:fldCharType="end"/>
      </w:r>
      <w:r>
        <w:t>:</w:t>
      </w:r>
    </w:p>
    <w:p w14:paraId="1C7F87BD" w14:textId="77777777" w:rsidR="001B1235" w:rsidRDefault="001B1235" w:rsidP="001B1235">
      <w:pPr>
        <w:pStyle w:val="ListParagraph"/>
        <w:numPr>
          <w:ilvl w:val="0"/>
          <w:numId w:val="16"/>
        </w:numPr>
      </w:pPr>
      <w:r w:rsidRPr="0022542F">
        <w:t xml:space="preserve">A sample of 300 </w:t>
      </w:r>
      <w:proofErr w:type="spellStart"/>
      <w:r w:rsidRPr="0022542F">
        <w:t>μL</w:t>
      </w:r>
      <w:proofErr w:type="spellEnd"/>
      <w:r w:rsidRPr="0022542F">
        <w:t xml:space="preserve"> was collected from the </w:t>
      </w:r>
      <w:r>
        <w:t>incubations</w:t>
      </w:r>
      <w:r w:rsidRPr="0022542F">
        <w:t xml:space="preserve"> </w:t>
      </w:r>
      <w:r>
        <w:t xml:space="preserve">every 24 hours </w:t>
      </w:r>
      <w:r w:rsidRPr="0022542F">
        <w:t>with sterile material</w:t>
      </w:r>
      <w:r>
        <w:t xml:space="preserve">, i.e., </w:t>
      </w:r>
      <w:r w:rsidRPr="0022542F">
        <w:t xml:space="preserve">with a pipette under laminar flow or with a syringe flushed </w:t>
      </w:r>
      <w:r>
        <w:t>three</w:t>
      </w:r>
      <w:r w:rsidRPr="0022542F">
        <w:t xml:space="preserve"> times with filter-sterile N</w:t>
      </w:r>
      <w:r w:rsidRPr="006E0BBC">
        <w:rPr>
          <w:vertAlign w:val="subscript"/>
        </w:rPr>
        <w:t>2</w:t>
      </w:r>
      <w:r w:rsidRPr="0022542F">
        <w:t xml:space="preserve"> for </w:t>
      </w:r>
      <w:proofErr w:type="spellStart"/>
      <w:r w:rsidRPr="0022542F">
        <w:t>oxic</w:t>
      </w:r>
      <w:proofErr w:type="spellEnd"/>
      <w:r w:rsidRPr="0022542F">
        <w:t xml:space="preserve"> and anoxic batches, respectively. </w:t>
      </w:r>
    </w:p>
    <w:p w14:paraId="63872592" w14:textId="5AD8AF33" w:rsidR="001B1235" w:rsidRDefault="001B1235" w:rsidP="001B1235">
      <w:pPr>
        <w:pStyle w:val="ListParagraph"/>
        <w:numPr>
          <w:ilvl w:val="0"/>
          <w:numId w:val="16"/>
        </w:numPr>
        <w:rPr>
          <w:rFonts w:ascii="Helvetica" w:eastAsiaTheme="minorEastAsia" w:hAnsi="Helvetica" w:cstheme="minorHAnsi"/>
        </w:rPr>
      </w:pPr>
      <w:r>
        <w:t xml:space="preserve">The sample was transferred </w:t>
      </w:r>
      <w:r w:rsidR="00C01D53">
        <w:t xml:space="preserve">to </w:t>
      </w:r>
      <w:r>
        <w:t xml:space="preserve">a 1.5 mL Eppendorf centrifuge conical tube and centrifuged at 3000 x g for 5 minutes to precipitate suspended ferrihydrite particles. </w:t>
      </w:r>
    </w:p>
    <w:p w14:paraId="52B94222" w14:textId="77777777" w:rsidR="001B1235" w:rsidRDefault="001B1235" w:rsidP="001B1235">
      <w:pPr>
        <w:pStyle w:val="ListParagraph"/>
        <w:numPr>
          <w:ilvl w:val="0"/>
          <w:numId w:val="16"/>
        </w:numPr>
      </w:pPr>
      <w:r>
        <w:t>A</w:t>
      </w:r>
      <w:r w:rsidRPr="00E0254D">
        <w:t xml:space="preserve">n aliquot of </w:t>
      </w:r>
      <w:r>
        <w:t>20</w:t>
      </w:r>
      <w:r w:rsidRPr="00E0254D">
        <w:t xml:space="preserve">0 </w:t>
      </w:r>
      <w:proofErr w:type="spellStart"/>
      <w:r w:rsidRPr="00E0254D">
        <w:t>μL</w:t>
      </w:r>
      <w:proofErr w:type="spellEnd"/>
      <w:r w:rsidRPr="00E0254D">
        <w:t xml:space="preserve"> </w:t>
      </w:r>
      <w:r>
        <w:t xml:space="preserve">of the supernatant </w:t>
      </w:r>
      <w:r w:rsidRPr="00E0254D">
        <w:t>was pipetted</w:t>
      </w:r>
      <w:r>
        <w:t xml:space="preserve"> into a Greiner Microplate micro-well (96 wells, PS, F-bottom, clear), and the sample’s absorbance at 560 nm was measured </w:t>
      </w:r>
      <w:r w:rsidRPr="004131E0">
        <w:t>using a Spark® Multimode Microplate Reader</w:t>
      </w:r>
      <w:r w:rsidRPr="00E0254D">
        <w:t>.</w:t>
      </w:r>
    </w:p>
    <w:p w14:paraId="282AE201" w14:textId="77777777" w:rsidR="001B1235" w:rsidRPr="00FA4271" w:rsidRDefault="001B1235" w:rsidP="001B1235">
      <w:r w:rsidRPr="00FA4271">
        <w:t xml:space="preserve">The absorbance measurements are translated into </w:t>
      </w:r>
      <w:proofErr w:type="gramStart"/>
      <w:r w:rsidRPr="00FA4271">
        <w:t>Fe(</w:t>
      </w:r>
      <w:proofErr w:type="gramEnd"/>
      <w:r w:rsidRPr="00FA4271">
        <w:t>II) concentrations by applying the following calibration curve</w:t>
      </w:r>
    </w:p>
    <w:p w14:paraId="102CF710" w14:textId="77777777" w:rsidR="001B1235" w:rsidRPr="003260FB" w:rsidRDefault="00620421" w:rsidP="001B1235"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w:rPr>
                      <w:rFonts w:ascii="Cambria Math" w:hAnsi="Cambria Math"/>
                    </w:rPr>
                    <m:t>F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II</m:t>
                      </m:r>
                    </m:e>
                  </m:d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μM</m:t>
                      </m:r>
                    </m:e>
                  </m:d>
                  <m:r>
                    <w:rPr>
                      <w:rFonts w:ascii="Cambria Math" w:hAnsi="Cambria Math"/>
                    </w:rPr>
                    <m:t>=167.52ABS-7.70    if ABS≤0.34</m:t>
                  </m:r>
                </m:e>
                <m:e>
                  <m:r>
                    <w:rPr>
                      <w:rFonts w:ascii="Cambria Math" w:hAnsi="Cambria Math"/>
                    </w:rPr>
                    <m:t>F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II</m:t>
                      </m:r>
                    </m:e>
                  </m:d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μM</m:t>
                      </m:r>
                    </m:e>
                  </m:d>
                  <m:r>
                    <w:rPr>
                      <w:rFonts w:ascii="Cambria Math" w:hAnsi="Cambria Math"/>
                    </w:rPr>
                    <m:t>=69.51ABS+25.70    if ABS&gt;0.34</m:t>
                  </m:r>
                </m:e>
              </m:eqArr>
            </m:e>
          </m:d>
        </m:oMath>
      </m:oMathPara>
    </w:p>
    <w:p w14:paraId="280EEB38" w14:textId="2268E372" w:rsidR="001B1235" w:rsidRDefault="001B1235" w:rsidP="001B1235">
      <w:r w:rsidRPr="00AF2B75">
        <w:t>The calibration curve was obtained by interpolating the absorbance measured for 4 calibration solutions</w:t>
      </w:r>
      <w:r>
        <w:t xml:space="preserve"> with </w:t>
      </w:r>
      <w:proofErr w:type="gramStart"/>
      <w:r w:rsidRPr="00AF2B75">
        <w:t>Fe(</w:t>
      </w:r>
      <w:proofErr w:type="gramEnd"/>
      <w:r w:rsidRPr="00AF2B75">
        <w:t xml:space="preserve">II) concentrations </w:t>
      </w:r>
      <w:r>
        <w:t>equal to</w:t>
      </w:r>
      <w:r w:rsidRPr="00AF2B75">
        <w:t xml:space="preserve"> 0, 50, 100, and 200 </w:t>
      </w:r>
      <w:proofErr w:type="spellStart"/>
      <w:r w:rsidRPr="00AF2B75">
        <w:t>μM</w:t>
      </w:r>
      <w:proofErr w:type="spellEnd"/>
      <w:r>
        <w:t xml:space="preserve">. To prepare the calibration solutions, a stock solution of 2 mM of </w:t>
      </w:r>
      <w:proofErr w:type="gramStart"/>
      <w:r>
        <w:t>Fe(</w:t>
      </w:r>
      <w:proofErr w:type="gramEnd"/>
      <w:r>
        <w:t xml:space="preserve">II) was prepared by dissolving Fe-sulfate in the sterile anoxic experimental medium (10% v/v LB, deionized water, 20 mM PIPES). The stock solution is diluted into the sterile </w:t>
      </w:r>
      <w:proofErr w:type="spellStart"/>
      <w:r>
        <w:t>oxic</w:t>
      </w:r>
      <w:proofErr w:type="spellEnd"/>
      <w:r>
        <w:t xml:space="preserve"> medium previously enriched with 1 mM FZ to obtain the four calibration solutions. By adding the anoxic stock solution to the medium already enriched by 1 mM F</w:t>
      </w:r>
      <w:r w:rsidR="00C213F9">
        <w:t>Z</w:t>
      </w:r>
      <w:r>
        <w:t xml:space="preserve">, the </w:t>
      </w:r>
      <w:proofErr w:type="gramStart"/>
      <w:r>
        <w:t>Fe(</w:t>
      </w:r>
      <w:proofErr w:type="gramEnd"/>
      <w:r>
        <w:t xml:space="preserve">II) was fast trapped by </w:t>
      </w:r>
      <w:r w:rsidR="00C213F9">
        <w:t>FZ</w:t>
      </w:r>
      <w:r>
        <w:t xml:space="preserve">, preventing </w:t>
      </w:r>
      <w:proofErr w:type="gramStart"/>
      <w:r>
        <w:t>Fe(</w:t>
      </w:r>
      <w:proofErr w:type="gramEnd"/>
      <w:r>
        <w:t xml:space="preserve">II) oxidation by </w:t>
      </w:r>
      <w:r w:rsidR="000643C9">
        <w:t>O</w:t>
      </w:r>
      <w:r w:rsidR="000643C9" w:rsidRPr="000643C9">
        <w:rPr>
          <w:vertAlign w:val="subscript"/>
        </w:rPr>
        <w:t>2</w:t>
      </w:r>
      <w:r>
        <w:t xml:space="preserve">. Since the </w:t>
      </w:r>
      <w:proofErr w:type="gramStart"/>
      <w:r>
        <w:t>Fe(</w:t>
      </w:r>
      <w:proofErr w:type="gramEnd"/>
      <w:r>
        <w:t xml:space="preserve">II) is trapped by </w:t>
      </w:r>
      <w:r w:rsidR="00C213F9">
        <w:t>FZ</w:t>
      </w:r>
      <w:r>
        <w:t xml:space="preserve">, the same calibration curve is applied to </w:t>
      </w:r>
      <w:proofErr w:type="spellStart"/>
      <w:r>
        <w:t>oxic</w:t>
      </w:r>
      <w:proofErr w:type="spellEnd"/>
      <w:r>
        <w:t xml:space="preserve"> and anoxic incubations. The Fe(II)-FZ complex exists in a molar ratio of 1:3</w:t>
      </w:r>
      <w:r>
        <w:fldChar w:fldCharType="begin"/>
      </w:r>
      <w:r>
        <w:instrText xml:space="preserve"> ADDIN EN.CITE &lt;EndNote&gt;&lt;Cite&gt;&lt;Author&gt;Smith&lt;/Author&gt;&lt;Year&gt;2021&lt;/Year&gt;&lt;RecNum&gt;63&lt;/RecNum&gt;&lt;DisplayText&gt;[4]&lt;/DisplayText&gt;&lt;record&gt;&lt;rec-number&gt;63&lt;/rec-number&gt;&lt;foreign-keys&gt;&lt;key app="EN" db-id="02vtesetp5p9ame2s0qpda9gp0p955zxpxw2" timestamp="1721292323"&gt;63&lt;/key&gt;&lt;/foreign-keys&gt;&lt;ref-type name="Journal Article"&gt;17&lt;/ref-type&gt;&lt;contributors&gt;&lt;authors&gt;&lt;author&gt;Smith, Gideon L&lt;/author&gt;&lt;author&gt;Reutovich, Aliaksandra A&lt;/author&gt;&lt;author&gt;Srivastava, Ayush K&lt;/author&gt;&lt;author&gt;Reichard, Ruth E&lt;/author&gt;&lt;author&gt;Welsh, Cass H&lt;/author&gt;&lt;author&gt;Melman, Artem&lt;/author&gt;&lt;author&gt;Bou-Abdallah, Fadi&lt;/author&gt;&lt;/authors&gt;&lt;/contributors&gt;&lt;titles&gt;&lt;title&gt;Complexation of ferrous ions by ferrozine, 2, 2′-bipyridine and 1, 10-phenanthroline: Implication for the quantification of iron in biological systems&lt;/title&gt;&lt;secondary-title&gt;Journal of Inorganic Biochemistry&lt;/secondary-title&gt;&lt;/titles&gt;&lt;periodical&gt;&lt;full-title&gt;Journal of Inorganic Biochemistry&lt;/full-title&gt;&lt;/periodical&gt;&lt;pages&gt;111460&lt;/pages&gt;&lt;volume&gt;220&lt;/volume&gt;&lt;dates&gt;&lt;year&gt;2021&lt;/year&gt;&lt;/dates&gt;&lt;isbn&gt;0162-0134&lt;/isbn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 xml:space="preserve">. This means that 1 mM of FZ is sufficient to trap a maximum of ~300μM of </w:t>
      </w:r>
      <w:proofErr w:type="gramStart"/>
      <w:r>
        <w:t>Fe(</w:t>
      </w:r>
      <w:proofErr w:type="gramEnd"/>
      <w:r>
        <w:t>II).</w:t>
      </w:r>
    </w:p>
    <w:p w14:paraId="7C6CF704" w14:textId="5A6C3488" w:rsidR="00587708" w:rsidRDefault="00587708" w:rsidP="00587708">
      <w:pPr>
        <w:pStyle w:val="Heading1"/>
      </w:pPr>
      <w:r>
        <w:lastRenderedPageBreak/>
        <w:t>Negative controls</w:t>
      </w:r>
    </w:p>
    <w:p w14:paraId="7B4D4943" w14:textId="154C107A" w:rsidR="00587708" w:rsidRPr="00CE3B10" w:rsidRDefault="00587708" w:rsidP="00587708">
      <w:proofErr w:type="gramStart"/>
      <w:r>
        <w:t>Fe(</w:t>
      </w:r>
      <w:proofErr w:type="gramEnd"/>
      <w:r>
        <w:t xml:space="preserve">II) concentration measurements for </w:t>
      </w:r>
      <w:r w:rsidRPr="00872BDD">
        <w:rPr>
          <w:i/>
          <w:iCs/>
        </w:rPr>
        <w:t>S. oneidensis</w:t>
      </w:r>
      <w:r>
        <w:t xml:space="preserve"> incubations and killed controls under </w:t>
      </w:r>
      <w:proofErr w:type="spellStart"/>
      <w:r>
        <w:t>oxic</w:t>
      </w:r>
      <w:proofErr w:type="spellEnd"/>
      <w:r>
        <w:t xml:space="preserve"> and anoxic conditions presented in the manuscript are here compared against the negative controls</w:t>
      </w:r>
      <w:r w:rsidR="00BD52BE">
        <w:t xml:space="preserve"> (</w:t>
      </w:r>
      <w:r w:rsidR="00BD52BE">
        <w:fldChar w:fldCharType="begin"/>
      </w:r>
      <w:r w:rsidR="00BD52BE">
        <w:instrText xml:space="preserve"> REF _Ref199170316 \h </w:instrText>
      </w:r>
      <w:r w:rsidR="00BD52BE">
        <w:fldChar w:fldCharType="separate"/>
      </w:r>
      <w:r w:rsidR="00BD52BE" w:rsidRPr="004560EA">
        <w:t xml:space="preserve">Figure S </w:t>
      </w:r>
      <w:r w:rsidR="00BD52BE">
        <w:rPr>
          <w:noProof/>
        </w:rPr>
        <w:t>1</w:t>
      </w:r>
      <w:r w:rsidR="00BD52BE">
        <w:fldChar w:fldCharType="end"/>
      </w:r>
      <w:r w:rsidR="00BD52BE">
        <w:t>)</w:t>
      </w:r>
      <w:r>
        <w:t xml:space="preserve">. Negative and killed control results are consistent under both anoxic and </w:t>
      </w:r>
      <w:proofErr w:type="spellStart"/>
      <w:r>
        <w:t>oxic</w:t>
      </w:r>
      <w:proofErr w:type="spellEnd"/>
      <w:r>
        <w:t xml:space="preserve"> conditions, confirming the </w:t>
      </w:r>
      <w:r w:rsidR="00AA567F">
        <w:t>insignificance</w:t>
      </w:r>
      <w:r>
        <w:t xml:space="preserve"> of abiotic ferrihydrite reduction and </w:t>
      </w:r>
      <w:r w:rsidR="00DC0BB8">
        <w:t xml:space="preserve">FZ </w:t>
      </w:r>
      <w:r>
        <w:t>alteration compared to microbially-mediated processes, as further discussed in the manuscript.</w:t>
      </w:r>
    </w:p>
    <w:p w14:paraId="5F00966F" w14:textId="77777777" w:rsidR="00587708" w:rsidRPr="003A7192" w:rsidRDefault="00587708" w:rsidP="00587708">
      <w:pPr>
        <w:keepNext/>
        <w:ind w:firstLine="0"/>
        <w:jc w:val="center"/>
        <w:rPr>
          <w:highlight w:val="yellow"/>
        </w:rPr>
      </w:pPr>
      <w:r>
        <w:rPr>
          <w:noProof/>
        </w:rPr>
        <w:drawing>
          <wp:inline distT="0" distB="0" distL="0" distR="0" wp14:anchorId="4844CDD2" wp14:editId="1298DDDD">
            <wp:extent cx="5015552" cy="2049788"/>
            <wp:effectExtent l="0" t="0" r="0" b="7620"/>
            <wp:docPr id="2045548622" name="Picture 2" descr="A graph of a number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5548622" name="Picture 2" descr="A graph of a number of cells&#10;&#10;AI-generated content may be incorrect.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226" b="51008"/>
                    <a:stretch/>
                  </pic:blipFill>
                  <pic:spPr bwMode="auto">
                    <a:xfrm>
                      <a:off x="0" y="0"/>
                      <a:ext cx="5015552" cy="20497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980D59" w14:textId="2696010A" w:rsidR="00587708" w:rsidRDefault="00587708" w:rsidP="00587708">
      <w:pPr>
        <w:pStyle w:val="Caption"/>
      </w:pPr>
      <w:bookmarkStart w:id="0" w:name="_Ref199170316"/>
      <w:r w:rsidRPr="004560EA">
        <w:t xml:space="preserve">Figure S </w:t>
      </w:r>
      <w:fldSimple w:instr=" SEQ Figure_S \* ARABIC ">
        <w:r w:rsidR="00D7429D">
          <w:rPr>
            <w:noProof/>
          </w:rPr>
          <w:t>1</w:t>
        </w:r>
      </w:fldSimple>
      <w:bookmarkEnd w:id="0"/>
      <w:r w:rsidRPr="004560EA">
        <w:t xml:space="preserve"> - Time evolution of </w:t>
      </w:r>
      <w:proofErr w:type="gramStart"/>
      <w:r w:rsidRPr="004560EA">
        <w:t>Fe(</w:t>
      </w:r>
      <w:proofErr w:type="gramEnd"/>
      <w:r w:rsidRPr="004560EA">
        <w:t xml:space="preserve">II) concentration in S. oneidensis incubations, killed and negative controls measured every 24 hours for 144 hours under anoxic (a) and </w:t>
      </w:r>
      <w:proofErr w:type="spellStart"/>
      <w:r w:rsidRPr="004560EA">
        <w:t>oxic</w:t>
      </w:r>
      <w:proofErr w:type="spellEnd"/>
      <w:r w:rsidRPr="004560EA">
        <w:t xml:space="preserve"> (b) conditions. A vertical bar indicates the standard deviation computed over </w:t>
      </w:r>
      <w:r w:rsidR="00D5669D">
        <w:t>triplicate</w:t>
      </w:r>
      <w:r w:rsidRPr="004560EA">
        <w:t xml:space="preserve"> for each experiment. Dashed lines indicate the linear interpolation of -</w:t>
      </w:r>
      <w:proofErr w:type="gramStart"/>
      <w:r w:rsidRPr="004560EA">
        <w:t>Fe(</w:t>
      </w:r>
      <w:proofErr w:type="gramEnd"/>
      <w:r w:rsidRPr="004560EA">
        <w:t>II) concentration data.</w:t>
      </w:r>
    </w:p>
    <w:p w14:paraId="450A1703" w14:textId="69A680E0" w:rsidR="000C359B" w:rsidRDefault="00060EAC" w:rsidP="00F94903">
      <w:pPr>
        <w:pStyle w:val="Heading1"/>
      </w:pPr>
      <w:r>
        <w:t xml:space="preserve">Identification of </w:t>
      </w:r>
      <w:r w:rsidR="00D5669D">
        <w:t xml:space="preserve">the </w:t>
      </w:r>
      <w:r>
        <w:t xml:space="preserve">stationary </w:t>
      </w:r>
      <w:r w:rsidR="00A840AA">
        <w:t xml:space="preserve">growth </w:t>
      </w:r>
      <w:r>
        <w:t xml:space="preserve">phase </w:t>
      </w:r>
      <w:r w:rsidR="00A840AA">
        <w:t>and c</w:t>
      </w:r>
      <w:r w:rsidR="000C359B">
        <w:t>ell count</w:t>
      </w:r>
      <w:r w:rsidR="00AC5041">
        <w:t>ing</w:t>
      </w:r>
      <w:r w:rsidR="000C359B">
        <w:t xml:space="preserve"> </w:t>
      </w:r>
      <w:r w:rsidR="0072385B">
        <w:t>procedure</w:t>
      </w:r>
    </w:p>
    <w:p w14:paraId="48B3F5B7" w14:textId="1C450AD0" w:rsidR="00703591" w:rsidRDefault="00FC54DF" w:rsidP="005123CF">
      <w:r>
        <w:t>We</w:t>
      </w:r>
      <w:r w:rsidR="003C7DDB">
        <w:t xml:space="preserve"> </w:t>
      </w:r>
      <w:r w:rsidR="00EB3F00">
        <w:t>characterize</w:t>
      </w:r>
      <w:r>
        <w:t>d</w:t>
      </w:r>
      <w:r w:rsidR="003C7DDB">
        <w:t xml:space="preserve"> the temporal dynamics of </w:t>
      </w:r>
      <w:r w:rsidR="003C7DDB" w:rsidRPr="00EB3F00">
        <w:rPr>
          <w:i/>
          <w:iCs/>
        </w:rPr>
        <w:t xml:space="preserve">S. </w:t>
      </w:r>
      <w:r w:rsidR="00EB3F00" w:rsidRPr="00EB3F00">
        <w:rPr>
          <w:i/>
          <w:iCs/>
        </w:rPr>
        <w:t>oneidensis</w:t>
      </w:r>
      <w:r w:rsidR="00EB3F00">
        <w:t xml:space="preserve"> growth under </w:t>
      </w:r>
      <w:proofErr w:type="spellStart"/>
      <w:r w:rsidR="00EB3F00">
        <w:t>oxic</w:t>
      </w:r>
      <w:proofErr w:type="spellEnd"/>
      <w:r w:rsidR="00EB3F00">
        <w:t xml:space="preserve"> and anoxic conditions </w:t>
      </w:r>
      <w:r w:rsidR="00E7176F">
        <w:t>(</w:t>
      </w:r>
      <w:r w:rsidR="00790BE4">
        <w:t xml:space="preserve">3 replicates for each </w:t>
      </w:r>
      <w:r w:rsidR="00C679B6">
        <w:t>condition</w:t>
      </w:r>
      <w:r w:rsidR="00790BE4">
        <w:t xml:space="preserve">, </w:t>
      </w:r>
      <w:r w:rsidR="00A52145">
        <w:fldChar w:fldCharType="begin"/>
      </w:r>
      <w:r w:rsidR="00A52145">
        <w:instrText xml:space="preserve"> REF _Ref172020101 \h </w:instrText>
      </w:r>
      <w:r w:rsidR="00A52145">
        <w:fldChar w:fldCharType="separate"/>
      </w:r>
      <w:r w:rsidR="00707B6C">
        <w:t xml:space="preserve">Figure S </w:t>
      </w:r>
      <w:r w:rsidR="00707B6C">
        <w:rPr>
          <w:noProof/>
        </w:rPr>
        <w:t>2</w:t>
      </w:r>
      <w:r w:rsidR="00A52145">
        <w:fldChar w:fldCharType="end"/>
      </w:r>
      <w:r w:rsidR="00E7176F">
        <w:t xml:space="preserve">) </w:t>
      </w:r>
      <w:r w:rsidR="00EB3F00">
        <w:t xml:space="preserve">in the </w:t>
      </w:r>
      <w:r>
        <w:t>chosen experimental medium</w:t>
      </w:r>
      <w:r w:rsidR="00DB0F65">
        <w:t xml:space="preserve">, i.e., </w:t>
      </w:r>
      <w:r>
        <w:t>10% v/v LB, deionized water</w:t>
      </w:r>
      <w:r w:rsidR="00E7176F">
        <w:t>,</w:t>
      </w:r>
      <w:r w:rsidR="008A1A51">
        <w:t xml:space="preserve"> </w:t>
      </w:r>
      <w:r>
        <w:t>20 mM PIPE</w:t>
      </w:r>
      <w:r w:rsidR="008A1A51">
        <w:t xml:space="preserve">S, and 2 mM </w:t>
      </w:r>
      <w:r w:rsidR="00DB0F65">
        <w:t xml:space="preserve">ferrihydrite. </w:t>
      </w:r>
      <w:r w:rsidR="001121C1">
        <w:t>For e</w:t>
      </w:r>
      <w:r w:rsidR="00FB78F0">
        <w:t xml:space="preserve">xperimental setups and </w:t>
      </w:r>
      <w:r w:rsidR="001121C1">
        <w:t>inoculation procedures</w:t>
      </w:r>
      <w:r w:rsidR="00322802">
        <w:t>, the reader</w:t>
      </w:r>
      <w:r w:rsidR="001121C1">
        <w:t xml:space="preserve"> </w:t>
      </w:r>
      <w:r w:rsidR="00322802">
        <w:t xml:space="preserve">can </w:t>
      </w:r>
      <w:r w:rsidR="001121C1">
        <w:t xml:space="preserve">refer to </w:t>
      </w:r>
      <w:r w:rsidR="00322802">
        <w:t xml:space="preserve">the </w:t>
      </w:r>
      <w:r w:rsidR="00703591">
        <w:t>Methods presented in the manuscript</w:t>
      </w:r>
      <w:r w:rsidR="001121C1">
        <w:t>.</w:t>
      </w:r>
      <w:r w:rsidR="00176A57">
        <w:t xml:space="preserve"> No </w:t>
      </w:r>
      <w:r w:rsidR="00B3010B">
        <w:t xml:space="preserve">FZ </w:t>
      </w:r>
      <w:r w:rsidR="00176A57">
        <w:t>was added to these inc</w:t>
      </w:r>
      <w:r w:rsidR="009D0683">
        <w:t>ubations to avoid interference with the biomass content spectrophotometric measurements.</w:t>
      </w:r>
    </w:p>
    <w:p w14:paraId="428A9F3D" w14:textId="56C6DCA4" w:rsidR="00F94903" w:rsidRDefault="00371A24" w:rsidP="00F94903">
      <w:r>
        <w:t xml:space="preserve">We monitored bacterial growth </w:t>
      </w:r>
      <w:r w:rsidR="00F602E0">
        <w:t xml:space="preserve">for 168 hours (7 days) </w:t>
      </w:r>
      <w:r w:rsidR="00806EA8">
        <w:t xml:space="preserve">every 24 hours </w:t>
      </w:r>
      <w:r>
        <w:t>using protein concentration as a proxy</w:t>
      </w:r>
      <w:r w:rsidR="00CF4583">
        <w:t xml:space="preserve"> and the following </w:t>
      </w:r>
      <w:r w:rsidR="000906EA">
        <w:t>procedure</w:t>
      </w:r>
      <w:r w:rsidR="00A77881">
        <w:t>:</w:t>
      </w:r>
    </w:p>
    <w:p w14:paraId="3532727F" w14:textId="7B0DE59A" w:rsidR="0022542F" w:rsidRDefault="00CF4583" w:rsidP="00A77881">
      <w:pPr>
        <w:pStyle w:val="ListParagraph"/>
        <w:numPr>
          <w:ilvl w:val="0"/>
          <w:numId w:val="16"/>
        </w:numPr>
      </w:pPr>
      <w:r w:rsidRPr="0022542F">
        <w:lastRenderedPageBreak/>
        <w:t xml:space="preserve">A sample of 300 </w:t>
      </w:r>
      <w:proofErr w:type="spellStart"/>
      <w:r w:rsidRPr="0022542F">
        <w:t>μL</w:t>
      </w:r>
      <w:proofErr w:type="spellEnd"/>
      <w:r w:rsidRPr="0022542F">
        <w:t xml:space="preserve"> was </w:t>
      </w:r>
      <w:r w:rsidR="00A77881" w:rsidRPr="0022542F">
        <w:t>collected</w:t>
      </w:r>
      <w:r w:rsidRPr="0022542F">
        <w:t xml:space="preserve"> from the </w:t>
      </w:r>
      <w:r w:rsidR="00EC69BC">
        <w:t>incubations</w:t>
      </w:r>
      <w:r w:rsidRPr="0022542F">
        <w:t xml:space="preserve"> with sterile material</w:t>
      </w:r>
      <w:r w:rsidR="00A77881" w:rsidRPr="0022542F">
        <w:t xml:space="preserve"> (with a pipette under laminar flow or with a </w:t>
      </w:r>
      <w:r w:rsidR="000A08D1" w:rsidRPr="0022542F">
        <w:t>syringe flushed 3 times with filter-sterile N</w:t>
      </w:r>
      <w:r w:rsidR="000A08D1" w:rsidRPr="005D59CD">
        <w:rPr>
          <w:vertAlign w:val="subscript"/>
        </w:rPr>
        <w:t>2</w:t>
      </w:r>
      <w:r w:rsidR="003A6618" w:rsidRPr="0022542F">
        <w:t xml:space="preserve"> for </w:t>
      </w:r>
      <w:proofErr w:type="spellStart"/>
      <w:r w:rsidR="003A6618" w:rsidRPr="0022542F">
        <w:t>oxic</w:t>
      </w:r>
      <w:proofErr w:type="spellEnd"/>
      <w:r w:rsidR="003A6618" w:rsidRPr="0022542F">
        <w:t xml:space="preserve"> and anoxic </w:t>
      </w:r>
      <w:r w:rsidR="0022542F" w:rsidRPr="0022542F">
        <w:t>batches, respectively</w:t>
      </w:r>
      <w:r w:rsidR="00A77881" w:rsidRPr="0022542F">
        <w:t>)</w:t>
      </w:r>
      <w:r w:rsidR="0022542F" w:rsidRPr="0022542F">
        <w:t>.</w:t>
      </w:r>
      <w:r w:rsidR="00A77881" w:rsidRPr="0022542F">
        <w:t xml:space="preserve"> </w:t>
      </w:r>
    </w:p>
    <w:p w14:paraId="14043EF1" w14:textId="7526889C" w:rsidR="00E0254D" w:rsidRDefault="0022542F" w:rsidP="00C27F32">
      <w:pPr>
        <w:pStyle w:val="ListParagraph"/>
        <w:numPr>
          <w:ilvl w:val="0"/>
          <w:numId w:val="16"/>
        </w:numPr>
        <w:rPr>
          <w:rFonts w:ascii="Helvetica" w:eastAsiaTheme="minorEastAsia" w:hAnsi="Helvetica" w:cstheme="minorHAnsi"/>
        </w:rPr>
      </w:pPr>
      <w:r>
        <w:t>The sample was tran</w:t>
      </w:r>
      <w:r w:rsidR="00A1533B">
        <w:t xml:space="preserve">sferred </w:t>
      </w:r>
      <w:proofErr w:type="gramStart"/>
      <w:r w:rsidR="00A1533B">
        <w:t>in</w:t>
      </w:r>
      <w:proofErr w:type="gramEnd"/>
      <w:r w:rsidR="00A1533B">
        <w:t xml:space="preserve"> a 1.5 mL Eppendorf centrifuge conical tube and mixed with 345 </w:t>
      </w:r>
      <w:proofErr w:type="spellStart"/>
      <w:r w:rsidR="00A1533B" w:rsidRPr="0022542F">
        <w:t>μL</w:t>
      </w:r>
      <w:proofErr w:type="spellEnd"/>
      <w:r w:rsidR="00A1533B">
        <w:t xml:space="preserve"> of 0.1 M HCl </w:t>
      </w:r>
      <w:r w:rsidR="004F1D4F">
        <w:t>for 15 minutes. Th</w:t>
      </w:r>
      <w:r w:rsidR="00F14061">
        <w:t xml:space="preserve">is step lysed </w:t>
      </w:r>
      <w:r w:rsidR="00AB0A11">
        <w:t>bacterial</w:t>
      </w:r>
      <w:r w:rsidR="00E83FAE">
        <w:t xml:space="preserve"> cells and freed </w:t>
      </w:r>
      <w:r w:rsidR="00E0254D">
        <w:t xml:space="preserve">their protein content. </w:t>
      </w:r>
    </w:p>
    <w:p w14:paraId="71EF80BB" w14:textId="3493B1FF" w:rsidR="00E0254D" w:rsidRDefault="00743155" w:rsidP="00E0254D">
      <w:pPr>
        <w:pStyle w:val="ListParagraph"/>
        <w:numPr>
          <w:ilvl w:val="0"/>
          <w:numId w:val="16"/>
        </w:numPr>
      </w:pPr>
      <w:r>
        <w:t>A</w:t>
      </w:r>
      <w:r w:rsidR="00E0254D" w:rsidRPr="00E0254D">
        <w:t xml:space="preserve">n aliquot of 150 </w:t>
      </w:r>
      <w:proofErr w:type="spellStart"/>
      <w:r w:rsidR="00E0254D" w:rsidRPr="00E0254D">
        <w:t>μL</w:t>
      </w:r>
      <w:proofErr w:type="spellEnd"/>
      <w:r w:rsidR="00E0254D" w:rsidRPr="00E0254D">
        <w:t xml:space="preserve"> was pipetted into a micro-well of a Greiner Microplate (96 wells, PS, F-bottom, clear) and mixed with 150 </w:t>
      </w:r>
      <w:proofErr w:type="spellStart"/>
      <w:r w:rsidR="00E0254D" w:rsidRPr="00E0254D">
        <w:t>μL</w:t>
      </w:r>
      <w:proofErr w:type="spellEnd"/>
      <w:r w:rsidR="00E0254D" w:rsidRPr="00E0254D">
        <w:t xml:space="preserve"> of Coomassie brilliant blue G-250.</w:t>
      </w:r>
    </w:p>
    <w:p w14:paraId="523EE308" w14:textId="77777777" w:rsidR="000906EA" w:rsidRDefault="00CF4583" w:rsidP="000906EA">
      <w:pPr>
        <w:pStyle w:val="ListParagraph"/>
        <w:numPr>
          <w:ilvl w:val="0"/>
          <w:numId w:val="16"/>
        </w:numPr>
      </w:pPr>
      <w:r w:rsidRPr="00E0254D">
        <w:t>After 10 minutes of contact time, the sample’s absorbance at 595 nm (ABS595) was measured using a Spark® Multimode Microplate Reader.</w:t>
      </w:r>
    </w:p>
    <w:p w14:paraId="7EEC845B" w14:textId="43B5492B" w:rsidR="00CF4583" w:rsidRPr="000906EA" w:rsidRDefault="00CF4583" w:rsidP="000906EA">
      <w:pPr>
        <w:pStyle w:val="ListParagraph"/>
        <w:numPr>
          <w:ilvl w:val="0"/>
          <w:numId w:val="16"/>
        </w:numPr>
      </w:pPr>
      <w:r w:rsidRPr="000906EA">
        <w:t>Protein concentration was computed through the following calibration curve</w:t>
      </w:r>
      <w:r w:rsidR="000216E0">
        <w:t xml:space="preserve"> obtained </w:t>
      </w:r>
      <w:r w:rsidR="0095226C">
        <w:t xml:space="preserve">by </w:t>
      </w:r>
      <w:r w:rsidR="00264F05">
        <w:t xml:space="preserve">applying </w:t>
      </w:r>
      <w:proofErr w:type="spellStart"/>
      <w:r w:rsidR="00A053F9">
        <w:t>Thermo</w:t>
      </w:r>
      <w:proofErr w:type="spellEnd"/>
      <w:r w:rsidR="00A053F9">
        <w:t xml:space="preserve"> Scientific's guidelines. </w:t>
      </w:r>
    </w:p>
    <w:p w14:paraId="529E96A9" w14:textId="77777777" w:rsidR="00CF4583" w:rsidRPr="00E773FD" w:rsidRDefault="00CF4583" w:rsidP="00CF4583">
      <w:pPr>
        <w:rPr>
          <w:rStyle w:val="normaltextrun"/>
          <w:rFonts w:ascii="Helvetica" w:eastAsiaTheme="minorEastAsia" w:hAnsi="Helvetica" w:cstheme="minorHAnsi"/>
        </w:rPr>
      </w:pPr>
      <m:oMathPara>
        <m:oMath>
          <m:r>
            <w:rPr>
              <w:rStyle w:val="normaltextrun"/>
              <w:rFonts w:ascii="Cambria Math" w:hAnsi="Cambria Math" w:cstheme="minorHAnsi"/>
            </w:rPr>
            <m:t xml:space="preserve">Protein concentration </m:t>
          </m:r>
          <m:d>
            <m:dPr>
              <m:begChr m:val="["/>
              <m:endChr m:val="]"/>
              <m:ctrlPr>
                <w:rPr>
                  <w:rStyle w:val="normaltextrun"/>
                  <w:rFonts w:ascii="Cambria Math" w:hAnsi="Cambria Math" w:cstheme="minorHAnsi"/>
                  <w:i/>
                </w:rPr>
              </m:ctrlPr>
            </m:dPr>
            <m:e>
              <m:f>
                <m:fPr>
                  <m:ctrlPr>
                    <w:rPr>
                      <w:rStyle w:val="normaltextrun"/>
                      <w:rFonts w:ascii="Cambria Math" w:hAnsi="Cambria Math" w:cstheme="minorHAnsi"/>
                      <w:i/>
                    </w:rPr>
                  </m:ctrlPr>
                </m:fPr>
                <m:num>
                  <m:r>
                    <w:rPr>
                      <w:rStyle w:val="normaltextrun"/>
                      <w:rFonts w:ascii="Cambria Math" w:hAnsi="Cambria Math" w:cstheme="minorHAnsi"/>
                    </w:rPr>
                    <m:t>μg</m:t>
                  </m:r>
                </m:num>
                <m:den>
                  <m:r>
                    <w:rPr>
                      <w:rStyle w:val="normaltextrun"/>
                      <w:rFonts w:ascii="Cambria Math" w:hAnsi="Cambria Math" w:cstheme="minorHAnsi"/>
                    </w:rPr>
                    <m:t>mL</m:t>
                  </m:r>
                </m:den>
              </m:f>
            </m:e>
          </m:d>
          <m:r>
            <w:rPr>
              <w:rStyle w:val="normaltextrun"/>
              <w:rFonts w:ascii="Cambria Math" w:hAnsi="Cambria Math" w:cstheme="minorHAnsi"/>
            </w:rPr>
            <m:t xml:space="preserve">=68.7 </m:t>
          </m:r>
          <m:sSub>
            <m:sSubPr>
              <m:ctrlPr>
                <w:rPr>
                  <w:rStyle w:val="normaltextrun"/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Style w:val="normaltextrun"/>
                  <w:rFonts w:ascii="Cambria Math" w:hAnsi="Cambria Math" w:cstheme="minorHAnsi"/>
                </w:rPr>
                <m:t>ABS</m:t>
              </m:r>
            </m:e>
            <m:sub>
              <m:r>
                <w:rPr>
                  <w:rStyle w:val="normaltextrun"/>
                  <w:rFonts w:ascii="Cambria Math" w:hAnsi="Cambria Math" w:cstheme="minorHAnsi"/>
                </w:rPr>
                <m:t>595</m:t>
              </m:r>
            </m:sub>
          </m:sSub>
          <m:r>
            <w:rPr>
              <w:rStyle w:val="normaltextrun"/>
              <w:rFonts w:ascii="Cambria Math" w:hAnsi="Cambria Math" w:cstheme="minorHAnsi"/>
            </w:rPr>
            <m:t>-18.1</m:t>
          </m:r>
        </m:oMath>
      </m:oMathPara>
    </w:p>
    <w:p w14:paraId="72EBD339" w14:textId="76FE5CB5" w:rsidR="00A41A80" w:rsidRDefault="00EC50B5" w:rsidP="00176A57">
      <w:proofErr w:type="spellStart"/>
      <w:r>
        <w:t>Oxic</w:t>
      </w:r>
      <w:proofErr w:type="spellEnd"/>
      <w:r w:rsidR="003E29DF">
        <w:t xml:space="preserve"> </w:t>
      </w:r>
      <w:r w:rsidR="000D6830" w:rsidRPr="000D6830">
        <w:rPr>
          <w:i/>
          <w:iCs/>
        </w:rPr>
        <w:t>S. oneidensis</w:t>
      </w:r>
      <w:r w:rsidR="000D6830">
        <w:t xml:space="preserve"> growth attained the stationary phase after 24 hours</w:t>
      </w:r>
      <w:r w:rsidR="0095226C">
        <w:t>,</w:t>
      </w:r>
      <w:r w:rsidR="000D6830">
        <w:t xml:space="preserve"> </w:t>
      </w:r>
      <w:r w:rsidR="002E4C5B">
        <w:t>while</w:t>
      </w:r>
      <w:r>
        <w:t xml:space="preserve">, under anoxic conditions, </w:t>
      </w:r>
      <w:r w:rsidR="002B7ECD">
        <w:t xml:space="preserve">protein concentration can be considered </w:t>
      </w:r>
      <w:r w:rsidR="00EC3638">
        <w:t xml:space="preserve">stable only after 48 hours. This is </w:t>
      </w:r>
      <w:r w:rsidR="005969BB">
        <w:t xml:space="preserve">because </w:t>
      </w:r>
      <w:r w:rsidR="004A1CD8">
        <w:t xml:space="preserve">of </w:t>
      </w:r>
      <w:r w:rsidR="005969BB">
        <w:t>an initial lag phase</w:t>
      </w:r>
      <w:r w:rsidR="001724A4">
        <w:t xml:space="preserve">, </w:t>
      </w:r>
      <w:r w:rsidR="005969BB">
        <w:t xml:space="preserve">probably </w:t>
      </w:r>
      <w:r w:rsidR="001724A4">
        <w:t>due to the sudden change of oxygenation conditions f</w:t>
      </w:r>
      <w:r w:rsidR="004A1CD8">
        <w:t>or</w:t>
      </w:r>
      <w:r w:rsidR="001724A4">
        <w:t xml:space="preserve"> the </w:t>
      </w:r>
      <w:r w:rsidR="004A1CD8">
        <w:t xml:space="preserve">cell </w:t>
      </w:r>
      <w:r w:rsidR="001724A4">
        <w:t xml:space="preserve">inoculum and </w:t>
      </w:r>
      <w:r w:rsidR="004A1CD8">
        <w:t xml:space="preserve">the need </w:t>
      </w:r>
      <w:r w:rsidR="00A41A80">
        <w:t>for</w:t>
      </w:r>
      <w:r w:rsidR="004A1CD8">
        <w:t xml:space="preserve"> </w:t>
      </w:r>
      <w:r w:rsidR="00A41A80">
        <w:t xml:space="preserve">adaptation. </w:t>
      </w:r>
      <w:r w:rsidR="00924061">
        <w:t xml:space="preserve">The biomass during the stationary phase under </w:t>
      </w:r>
      <w:proofErr w:type="spellStart"/>
      <w:r w:rsidR="00924061">
        <w:t>oxic</w:t>
      </w:r>
      <w:proofErr w:type="spellEnd"/>
      <w:r w:rsidR="00924061">
        <w:t xml:space="preserve"> conditions is more abundant than under anoxic conditions</w:t>
      </w:r>
      <w:r w:rsidR="00DE7369">
        <w:t>, reflecting a more efficient metaboli</w:t>
      </w:r>
      <w:r w:rsidR="00D9421F">
        <w:t>c activity</w:t>
      </w:r>
      <w:r w:rsidR="00DE7369">
        <w:t xml:space="preserve"> in the presence of oxygen. </w:t>
      </w:r>
      <w:r w:rsidR="00B466C6">
        <w:t xml:space="preserve">This means that, given the same medium, </w:t>
      </w:r>
      <w:r w:rsidR="009D2A89">
        <w:t xml:space="preserve">imposing </w:t>
      </w:r>
      <w:r w:rsidR="00556A11">
        <w:t xml:space="preserve">anoxic conditions led to a lower biomass density. </w:t>
      </w:r>
      <w:r w:rsidR="005123CF">
        <w:t xml:space="preserve">We concluded that at 48 hours from the inoculation </w:t>
      </w:r>
      <w:r w:rsidR="005123CF" w:rsidRPr="00517A08">
        <w:rPr>
          <w:i/>
          <w:iCs/>
        </w:rPr>
        <w:t>S. oneidensis</w:t>
      </w:r>
      <w:r w:rsidR="005123CF">
        <w:t xml:space="preserve"> </w:t>
      </w:r>
      <w:r w:rsidR="003C617C">
        <w:t xml:space="preserve">growth attained the stationary phase under both anoxic and </w:t>
      </w:r>
      <w:proofErr w:type="spellStart"/>
      <w:r w:rsidR="003C617C">
        <w:t>oxic</w:t>
      </w:r>
      <w:proofErr w:type="spellEnd"/>
      <w:r w:rsidR="003C617C">
        <w:t xml:space="preserve"> conditions.</w:t>
      </w:r>
    </w:p>
    <w:p w14:paraId="3E5F7DD4" w14:textId="77777777" w:rsidR="00F94903" w:rsidRDefault="00F94903" w:rsidP="00CE4388">
      <w:pPr>
        <w:keepNext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9422A78" wp14:editId="7A643421">
            <wp:extent cx="3576638" cy="2807109"/>
            <wp:effectExtent l="0" t="0" r="5080" b="0"/>
            <wp:docPr id="2119288134" name="Picture 1" descr="A graph of a number of numbers and a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9288134" name="Picture 1" descr="A graph of a number of numbers and a line graph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1310" cy="2810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B0574" w14:textId="29CCCF19" w:rsidR="00F94903" w:rsidRDefault="00F94903" w:rsidP="00EF6F0E">
      <w:pPr>
        <w:pStyle w:val="Caption"/>
        <w:jc w:val="left"/>
      </w:pPr>
      <w:bookmarkStart w:id="1" w:name="_Ref172020101"/>
      <w:r>
        <w:t xml:space="preserve">Figure S </w:t>
      </w:r>
      <w:fldSimple w:instr=" SEQ Figure_S \* ARABIC ">
        <w:r w:rsidR="00D7429D">
          <w:rPr>
            <w:noProof/>
          </w:rPr>
          <w:t>2</w:t>
        </w:r>
      </w:fldSimple>
      <w:bookmarkEnd w:id="1"/>
      <w:r w:rsidR="000906EA">
        <w:t xml:space="preserve"> </w:t>
      </w:r>
      <w:r w:rsidR="00EE0257">
        <w:t>–</w:t>
      </w:r>
      <w:r w:rsidR="000906EA">
        <w:t xml:space="preserve"> </w:t>
      </w:r>
      <w:r w:rsidR="001F1D34" w:rsidRPr="00FB61B6">
        <w:t>S</w:t>
      </w:r>
      <w:r w:rsidR="00EF6F0E">
        <w:t>.</w:t>
      </w:r>
      <w:r w:rsidR="001F1D34" w:rsidRPr="00FB61B6">
        <w:t xml:space="preserve"> oneidensis growth assessment in </w:t>
      </w:r>
      <w:r w:rsidR="001F1D34">
        <w:t xml:space="preserve">10 % v/v </w:t>
      </w:r>
      <w:r w:rsidR="001F1D34" w:rsidRPr="00FB61B6">
        <w:t xml:space="preserve">LB buffered </w:t>
      </w:r>
      <w:r w:rsidR="001F1D34">
        <w:t xml:space="preserve">(20 mM PIPES) </w:t>
      </w:r>
      <w:r w:rsidR="001F1D34" w:rsidRPr="00FB61B6">
        <w:t xml:space="preserve">medium under </w:t>
      </w:r>
      <w:proofErr w:type="spellStart"/>
      <w:r w:rsidR="001F1D34">
        <w:t>oxic</w:t>
      </w:r>
      <w:proofErr w:type="spellEnd"/>
      <w:r w:rsidR="001F1D34" w:rsidRPr="00FB61B6">
        <w:t xml:space="preserve"> </w:t>
      </w:r>
      <w:r w:rsidR="001F1D34">
        <w:t xml:space="preserve">and anoxic </w:t>
      </w:r>
      <w:r w:rsidR="001F1D34" w:rsidRPr="00FB61B6">
        <w:t>conditions</w:t>
      </w:r>
      <w:r w:rsidR="00EF6F0E">
        <w:t xml:space="preserve"> using protein concentration as a proxy</w:t>
      </w:r>
      <w:r w:rsidR="001F1D34" w:rsidRPr="00FB61B6">
        <w:t>.</w:t>
      </w:r>
    </w:p>
    <w:p w14:paraId="0E59D64E" w14:textId="7F6E966B" w:rsidR="008413AF" w:rsidRDefault="00B137D3" w:rsidP="00FD4FD8">
      <w:pPr>
        <w:sectPr w:rsidR="008413AF" w:rsidSect="008413AF">
          <w:headerReference w:type="default" r:id="rId10"/>
          <w:footerReference w:type="even" r:id="rId11"/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t xml:space="preserve">Cell concentrations were estimated </w:t>
      </w:r>
      <w:r w:rsidR="00600C3D">
        <w:t xml:space="preserve">using a cell counting procedure in </w:t>
      </w:r>
      <w:r>
        <w:t>a 1-mL aliquot sampled at 48 hour</w:t>
      </w:r>
      <w:r w:rsidR="00600C3D">
        <w:t>s</w:t>
      </w:r>
      <w:r>
        <w:t xml:space="preserve"> from inoculation</w:t>
      </w:r>
      <w:r w:rsidR="00ED219A">
        <w:t xml:space="preserve"> before adding ferrihydrite and </w:t>
      </w:r>
      <w:proofErr w:type="gramStart"/>
      <w:r w:rsidR="0086089C">
        <w:t>FZ</w:t>
      </w:r>
      <w:r w:rsidR="00ED219A">
        <w:t>,</w:t>
      </w:r>
      <w:r w:rsidR="00193ABA">
        <w:t xml:space="preserve"> and</w:t>
      </w:r>
      <w:proofErr w:type="gramEnd"/>
      <w:r w:rsidR="00193ABA">
        <w:t xml:space="preserve"> fixed with 4% formaldehyde</w:t>
      </w:r>
      <w:r w:rsidR="00600C3D">
        <w:t>.</w:t>
      </w:r>
      <w:r w:rsidR="00193ABA">
        <w:t xml:space="preserve"> </w:t>
      </w:r>
      <w:r w:rsidR="006E45EB">
        <w:t xml:space="preserve">DAPI was then added to a final concentration of 1 </w:t>
      </w:r>
      <w:proofErr w:type="spellStart"/>
      <w:r w:rsidR="006E45EB">
        <w:rPr>
          <w:rFonts w:ascii="Calibri" w:hAnsi="Calibri" w:cs="Calibri"/>
        </w:rPr>
        <w:t>μ</w:t>
      </w:r>
      <w:r w:rsidR="006E45EB">
        <w:t>g</w:t>
      </w:r>
      <w:proofErr w:type="spellEnd"/>
      <w:r w:rsidR="006E45EB">
        <w:t xml:space="preserve"> mL</w:t>
      </w:r>
      <w:r w:rsidR="006E45EB" w:rsidRPr="006E45EB">
        <w:rPr>
          <w:vertAlign w:val="superscript"/>
        </w:rPr>
        <w:t>-1</w:t>
      </w:r>
      <w:r w:rsidR="00BA6E17">
        <w:t xml:space="preserve">. After 10 minutes </w:t>
      </w:r>
      <w:r w:rsidR="00905BE8">
        <w:t xml:space="preserve">of </w:t>
      </w:r>
      <w:r w:rsidR="00BA6E17">
        <w:t xml:space="preserve">reaction time, </w:t>
      </w:r>
      <w:r w:rsidR="00591A3D">
        <w:t xml:space="preserve">the samples were injected into a microfluidic device </w:t>
      </w:r>
      <w:r w:rsidR="00905BE8">
        <w:t>with geometry report</w:t>
      </w:r>
      <w:r w:rsidR="00ED219A">
        <w:t>ed</w:t>
      </w:r>
      <w:r w:rsidR="00905BE8">
        <w:t xml:space="preserve"> in </w:t>
      </w:r>
      <w:r w:rsidR="00224F6A">
        <w:rPr>
          <w:highlight w:val="yellow"/>
        </w:rPr>
        <w:fldChar w:fldCharType="begin"/>
      </w:r>
      <w:r w:rsidR="00224F6A">
        <w:instrText xml:space="preserve"> REF _Ref190439262 \h </w:instrText>
      </w:r>
      <w:r w:rsidR="00224F6A">
        <w:rPr>
          <w:highlight w:val="yellow"/>
        </w:rPr>
      </w:r>
      <w:r w:rsidR="00224F6A">
        <w:rPr>
          <w:highlight w:val="yellow"/>
        </w:rPr>
        <w:fldChar w:fldCharType="separate"/>
      </w:r>
      <w:r w:rsidR="003C2723">
        <w:t xml:space="preserve">Figure S </w:t>
      </w:r>
      <w:r w:rsidR="003C2723">
        <w:rPr>
          <w:noProof/>
        </w:rPr>
        <w:t>3</w:t>
      </w:r>
      <w:r w:rsidR="00224F6A">
        <w:rPr>
          <w:highlight w:val="yellow"/>
        </w:rPr>
        <w:fldChar w:fldCharType="end"/>
      </w:r>
      <w:r w:rsidR="00224F6A">
        <w:t>a</w:t>
      </w:r>
      <w:r w:rsidR="00905BE8">
        <w:t xml:space="preserve">. </w:t>
      </w:r>
      <w:r w:rsidR="00C16E17">
        <w:t xml:space="preserve">Samples from </w:t>
      </w:r>
      <w:proofErr w:type="spellStart"/>
      <w:r w:rsidR="007F4F8A">
        <w:t>oxic</w:t>
      </w:r>
      <w:proofErr w:type="spellEnd"/>
      <w:r w:rsidR="007F4F8A">
        <w:t xml:space="preserve"> incubation were diluted 20X to reduce cell density and </w:t>
      </w:r>
      <w:r w:rsidR="00224F6A">
        <w:t>facilitate</w:t>
      </w:r>
      <w:r w:rsidR="007F4F8A">
        <w:t xml:space="preserve"> </w:t>
      </w:r>
      <w:r w:rsidR="00224F6A">
        <w:t xml:space="preserve">the </w:t>
      </w:r>
      <w:r w:rsidR="007F4F8A">
        <w:t xml:space="preserve">cell counting procedure. </w:t>
      </w:r>
      <w:r w:rsidR="004212D7">
        <w:t>Th</w:t>
      </w:r>
      <w:r w:rsidR="00A8607D">
        <w:t>e</w:t>
      </w:r>
      <w:r w:rsidR="004212D7">
        <w:t xml:space="preserve"> </w:t>
      </w:r>
      <w:r w:rsidR="00A8607D">
        <w:t xml:space="preserve">microfluidic </w:t>
      </w:r>
      <w:r w:rsidR="00D31377">
        <w:t xml:space="preserve">device was produced </w:t>
      </w:r>
      <w:r w:rsidR="00902DEE">
        <w:t>by casting p</w:t>
      </w:r>
      <w:r w:rsidR="00902DEE" w:rsidRPr="00004984">
        <w:t>olydimethylsiloxane</w:t>
      </w:r>
      <w:r w:rsidR="00902DEE" w:rsidRPr="00FA3CE9">
        <w:t xml:space="preserve"> </w:t>
      </w:r>
      <w:r w:rsidR="00902DEE">
        <w:t>polymer structure (</w:t>
      </w:r>
      <w:r w:rsidR="00705894">
        <w:t>PDMS</w:t>
      </w:r>
      <w:r w:rsidR="00902DEE">
        <w:t xml:space="preserve">, </w:t>
      </w:r>
      <w:proofErr w:type="spellStart"/>
      <w:r w:rsidR="00902DEE" w:rsidRPr="00FA3CE9">
        <w:t>Sylgard</w:t>
      </w:r>
      <w:proofErr w:type="spellEnd"/>
      <w:r w:rsidR="00902DEE" w:rsidRPr="00FA3CE9">
        <w:t xml:space="preserve"> 184 Silicone Elastomer mixed with 10 w/w % of curing agent; supplier: Dow Corning, Midland, MI)</w:t>
      </w:r>
      <w:r w:rsidR="00902DEE">
        <w:t xml:space="preserve"> </w:t>
      </w:r>
      <w:r w:rsidR="00D31377">
        <w:t>using</w:t>
      </w:r>
      <w:r w:rsidR="00785C58" w:rsidRPr="009622A4">
        <w:rPr>
          <w:lang w:val="en-GB"/>
        </w:rPr>
        <w:t xml:space="preserve"> </w:t>
      </w:r>
      <w:r w:rsidR="00785C58">
        <w:rPr>
          <w:lang w:val="en-GB"/>
        </w:rPr>
        <w:t xml:space="preserve">a silica </w:t>
      </w:r>
      <w:proofErr w:type="spellStart"/>
      <w:r w:rsidR="00785C58">
        <w:rPr>
          <w:lang w:val="en-GB"/>
        </w:rPr>
        <w:t>mold</w:t>
      </w:r>
      <w:proofErr w:type="spellEnd"/>
      <w:r w:rsidR="00785C58">
        <w:rPr>
          <w:lang w:val="en-GB"/>
        </w:rPr>
        <w:t xml:space="preserve"> prepared with </w:t>
      </w:r>
      <w:r w:rsidR="00785C58" w:rsidRPr="009622A4">
        <w:rPr>
          <w:lang w:val="en-GB"/>
        </w:rPr>
        <w:t>classical soft lithography</w:t>
      </w:r>
      <w:r w:rsidR="00902DEE">
        <w:rPr>
          <w:lang w:val="en-GB"/>
        </w:rPr>
        <w:t xml:space="preserve">. </w:t>
      </w:r>
      <w:r w:rsidR="002E1650">
        <w:rPr>
          <w:lang w:val="en-GB"/>
        </w:rPr>
        <w:t>The microfluidic device</w:t>
      </w:r>
      <w:r w:rsidR="003C6F5E">
        <w:rPr>
          <w:lang w:val="en-GB"/>
        </w:rPr>
        <w:t xml:space="preserve">, saturated with </w:t>
      </w:r>
      <w:r w:rsidR="00166859">
        <w:rPr>
          <w:lang w:val="en-GB"/>
        </w:rPr>
        <w:t>a DAPI-</w:t>
      </w:r>
      <w:r w:rsidR="003C6F5E">
        <w:rPr>
          <w:lang w:val="en-GB"/>
        </w:rPr>
        <w:t>stained sample,</w:t>
      </w:r>
      <w:r w:rsidR="002E1650">
        <w:rPr>
          <w:lang w:val="en-GB"/>
        </w:rPr>
        <w:t xml:space="preserve"> was then </w:t>
      </w:r>
      <w:r w:rsidR="003C6F5E">
        <w:rPr>
          <w:lang w:val="en-GB"/>
        </w:rPr>
        <w:t>placed</w:t>
      </w:r>
      <w:r w:rsidR="002E1650">
        <w:rPr>
          <w:lang w:val="en-GB"/>
        </w:rPr>
        <w:t xml:space="preserve"> on the stage of a </w:t>
      </w:r>
      <w:r w:rsidR="00026FC2" w:rsidRPr="00026FC2">
        <w:t xml:space="preserve">Zeiss </w:t>
      </w:r>
      <w:proofErr w:type="spellStart"/>
      <w:r w:rsidR="00026FC2" w:rsidRPr="00026FC2">
        <w:t>AxioObserver</w:t>
      </w:r>
      <w:proofErr w:type="spellEnd"/>
      <w:r w:rsidR="00026FC2" w:rsidRPr="00026FC2">
        <w:t xml:space="preserve"> Z1</w:t>
      </w:r>
      <w:r w:rsidR="00026FC2">
        <w:t xml:space="preserve"> </w:t>
      </w:r>
      <w:r w:rsidR="002E1650">
        <w:rPr>
          <w:lang w:val="en-GB"/>
        </w:rPr>
        <w:t xml:space="preserve">inverted microscope </w:t>
      </w:r>
      <w:r w:rsidR="00026FC2">
        <w:rPr>
          <w:lang w:val="en-GB"/>
        </w:rPr>
        <w:t xml:space="preserve">equipped with </w:t>
      </w:r>
      <w:r w:rsidR="00541052">
        <w:rPr>
          <w:lang w:val="en-GB"/>
        </w:rPr>
        <w:t xml:space="preserve">a </w:t>
      </w:r>
      <w:r w:rsidR="00A40C71" w:rsidRPr="00A40C71">
        <w:t xml:space="preserve">Photometrics </w:t>
      </w:r>
      <w:proofErr w:type="spellStart"/>
      <w:r w:rsidR="00A40C71" w:rsidRPr="00A40C71">
        <w:t>CoolSnap</w:t>
      </w:r>
      <w:proofErr w:type="spellEnd"/>
      <w:r w:rsidR="00A40C71" w:rsidRPr="00A40C71">
        <w:t xml:space="preserve"> HQ2 </w:t>
      </w:r>
      <w:r w:rsidR="00A40C71">
        <w:t xml:space="preserve">camera. </w:t>
      </w:r>
      <w:r w:rsidR="00106B1D">
        <w:t xml:space="preserve">After 1 hour of waiting time to </w:t>
      </w:r>
      <w:r w:rsidR="0099611C">
        <w:t>allow</w:t>
      </w:r>
      <w:r w:rsidR="00106B1D">
        <w:t xml:space="preserve"> cell </w:t>
      </w:r>
      <w:r w:rsidR="0099611C">
        <w:t>deposition</w:t>
      </w:r>
      <w:r w:rsidR="00106B1D">
        <w:t xml:space="preserve"> at the bottom of the microfluidic device, </w:t>
      </w:r>
      <w:r w:rsidR="008C6223">
        <w:t>DAPI-stained</w:t>
      </w:r>
      <w:r w:rsidR="00A40C71">
        <w:t xml:space="preserve"> cells were imaged at 10 randomly chosen </w:t>
      </w:r>
      <w:r w:rsidR="00106B1D">
        <w:t>locations</w:t>
      </w:r>
      <w:r w:rsidR="00A40C71">
        <w:t xml:space="preserve"> along the microfluidic channel </w:t>
      </w:r>
      <w:r w:rsidR="008C6223">
        <w:t>at 20X magnification (</w:t>
      </w:r>
      <w:r w:rsidR="008C6223" w:rsidRPr="008C6223">
        <w:t xml:space="preserve">EC Plan </w:t>
      </w:r>
      <w:proofErr w:type="spellStart"/>
      <w:r w:rsidR="008C6223" w:rsidRPr="008C6223">
        <w:t>Neofluar</w:t>
      </w:r>
      <w:proofErr w:type="spellEnd"/>
      <w:r w:rsidR="008C6223" w:rsidRPr="008C6223">
        <w:t xml:space="preserve"> 20X, N.A. 0.5 Ph2</w:t>
      </w:r>
      <w:r w:rsidR="008C6223">
        <w:t>)</w:t>
      </w:r>
      <w:r w:rsidR="00106B1D">
        <w:t xml:space="preserve"> </w:t>
      </w:r>
      <w:r w:rsidR="000F555C">
        <w:t>in DAPI fluorescence mode</w:t>
      </w:r>
      <w:r w:rsidR="008C6223">
        <w:t xml:space="preserve">. </w:t>
      </w:r>
      <w:r w:rsidR="007F4F8A">
        <w:t xml:space="preserve">Images were </w:t>
      </w:r>
      <w:r w:rsidR="000022BD">
        <w:t xml:space="preserve">post-processed to identify cells using </w:t>
      </w:r>
      <w:r w:rsidR="00541052">
        <w:t>an</w:t>
      </w:r>
      <w:r w:rsidR="000022BD">
        <w:t xml:space="preserve"> image thresholding procedure</w:t>
      </w:r>
      <w:r w:rsidR="00FD4FD8">
        <w:t xml:space="preserve"> (e.g., in </w:t>
      </w:r>
      <w:r w:rsidR="003C6716">
        <w:rPr>
          <w:highlight w:val="yellow"/>
        </w:rPr>
        <w:fldChar w:fldCharType="begin"/>
      </w:r>
      <w:r w:rsidR="003C6716">
        <w:instrText xml:space="preserve"> REF _Ref190439262 \h </w:instrText>
      </w:r>
      <w:r w:rsidR="003C6716">
        <w:rPr>
          <w:highlight w:val="yellow"/>
        </w:rPr>
      </w:r>
      <w:r w:rsidR="003C6716">
        <w:rPr>
          <w:highlight w:val="yellow"/>
        </w:rPr>
        <w:fldChar w:fldCharType="separate"/>
      </w:r>
      <w:r w:rsidR="00193975">
        <w:t xml:space="preserve">Figure S </w:t>
      </w:r>
      <w:r w:rsidR="00193975">
        <w:rPr>
          <w:noProof/>
        </w:rPr>
        <w:t>3</w:t>
      </w:r>
      <w:r w:rsidR="003C6716">
        <w:rPr>
          <w:highlight w:val="yellow"/>
        </w:rPr>
        <w:fldChar w:fldCharType="end"/>
      </w:r>
      <w:r w:rsidR="003C6716">
        <w:t>b-g</w:t>
      </w:r>
      <w:r w:rsidR="00FD4FD8">
        <w:t xml:space="preserve">) </w:t>
      </w:r>
      <w:r w:rsidR="001C28C6">
        <w:t>using</w:t>
      </w:r>
      <w:r w:rsidR="000022BD">
        <w:t xml:space="preserve"> an in-house-</w:t>
      </w:r>
      <w:r w:rsidR="0060336F">
        <w:t>developed</w:t>
      </w:r>
      <w:r w:rsidR="000022BD">
        <w:t xml:space="preserve"> </w:t>
      </w:r>
      <w:r w:rsidR="001C28C6">
        <w:t xml:space="preserve">MATLAB® </w:t>
      </w:r>
      <w:r w:rsidR="000022BD">
        <w:t>code</w:t>
      </w:r>
      <w:r w:rsidR="00541052">
        <w:t xml:space="preserve"> (R2021b, version </w:t>
      </w:r>
      <w:r w:rsidR="00541052" w:rsidRPr="00864D72">
        <w:t>9.11.0.1769968</w:t>
      </w:r>
      <w:r w:rsidR="00541052">
        <w:t>)</w:t>
      </w:r>
      <w:r w:rsidR="000022BD">
        <w:t xml:space="preserve">. </w:t>
      </w:r>
    </w:p>
    <w:p w14:paraId="081963AB" w14:textId="6A76CAB2" w:rsidR="008413AF" w:rsidRDefault="008413AF" w:rsidP="0060336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5692F32" wp14:editId="0EE260D5">
                <wp:simplePos x="0" y="0"/>
                <wp:positionH relativeFrom="column">
                  <wp:posOffset>498475</wp:posOffset>
                </wp:positionH>
                <wp:positionV relativeFrom="paragraph">
                  <wp:posOffset>4382135</wp:posOffset>
                </wp:positionV>
                <wp:extent cx="7867015" cy="635"/>
                <wp:effectExtent l="0" t="0" r="635" b="5715"/>
                <wp:wrapTopAndBottom/>
                <wp:docPr id="132049140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8670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C9DD9D" w14:textId="5AE0F9B4" w:rsidR="00AE15C7" w:rsidRPr="001B6EDD" w:rsidRDefault="00AE15C7" w:rsidP="00AE15C7">
                            <w:pPr>
                              <w:pStyle w:val="Caption"/>
                              <w:rPr>
                                <w:noProof/>
                              </w:rPr>
                            </w:pPr>
                            <w:bookmarkStart w:id="2" w:name="_Ref190439262"/>
                            <w:r>
                              <w:t xml:space="preserve">Figure S </w:t>
                            </w:r>
                            <w:fldSimple w:instr=" SEQ Figure_S \* ARABIC ">
                              <w:r w:rsidR="00D7429D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"/>
                            <w:r w:rsidR="00D85838">
                              <w:t xml:space="preserve"> – a) Outline of the microfluidic device used for cell counting procedure.</w:t>
                            </w:r>
                            <w:r w:rsidR="006B3971">
                              <w:t xml:space="preserve"> Portion</w:t>
                            </w:r>
                            <w:r w:rsidR="00DF03FC">
                              <w:t>s</w:t>
                            </w:r>
                            <w:r w:rsidR="006B3971">
                              <w:t xml:space="preserve"> of raw images captured by the inverted microscope</w:t>
                            </w:r>
                            <w:r w:rsidR="00DF03FC">
                              <w:t xml:space="preserve"> </w:t>
                            </w:r>
                            <w:r w:rsidR="00C51CBA">
                              <w:t>for the initial inoculum (b) and after 48 hours of incubations under anoxic (</w:t>
                            </w:r>
                            <w:r w:rsidR="008E658C">
                              <w:t xml:space="preserve">d) and oxic conditions (f). </w:t>
                            </w:r>
                            <w:r w:rsidR="00513ADB">
                              <w:t xml:space="preserve">Panels c, e, </w:t>
                            </w:r>
                            <w:r w:rsidR="00AB0F6A">
                              <w:t xml:space="preserve">and </w:t>
                            </w:r>
                            <w:r w:rsidR="00513ADB">
                              <w:t>g display processed images</w:t>
                            </w:r>
                            <w:r w:rsidR="00024ADB">
                              <w:t xml:space="preserve"> </w:t>
                            </w:r>
                            <w:r w:rsidR="00AB0F6A">
                              <w:t xml:space="preserve">corresponding to </w:t>
                            </w:r>
                            <w:r w:rsidR="003C54C6">
                              <w:t xml:space="preserve">panels b, c, and f, respectively, </w:t>
                            </w:r>
                            <w:r w:rsidR="00024ADB">
                              <w:t xml:space="preserve">with </w:t>
                            </w:r>
                            <w:r w:rsidR="00AB0F6A">
                              <w:t xml:space="preserve">identified </w:t>
                            </w:r>
                            <w:r w:rsidR="00024ADB">
                              <w:t xml:space="preserve">cells </w:t>
                            </w:r>
                            <w:r w:rsidR="00AB0F6A">
                              <w:t xml:space="preserve">in yellow color on a light-blue background and delimited </w:t>
                            </w:r>
                            <w:r w:rsidR="00024ADB">
                              <w:t xml:space="preserve">by </w:t>
                            </w:r>
                            <w:r w:rsidR="00092308">
                              <w:t>a black perimete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5692F32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39.25pt;margin-top:345.05pt;width:619.45pt;height:.0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" stroked="f">
                <v:textbox style="mso-fit-shape-to-text:t" inset="0,0,0,0">
                  <w:txbxContent>
                    <w:p w14:paraId="78C9DD9D" w14:textId="5AE0F9B4" w:rsidR="00AE15C7" w:rsidRPr="001B6EDD" w:rsidRDefault="00AE15C7" w:rsidP="00AE15C7">
                      <w:pPr>
                        <w:pStyle w:val="Caption"/>
                        <w:rPr>
                          <w:noProof/>
                        </w:rPr>
                      </w:pPr>
                      <w:bookmarkStart w:id="3" w:name="_Ref190439262"/>
                      <w:r>
                        <w:t xml:space="preserve">Figure S </w:t>
                      </w:r>
                      <w:fldSimple w:instr=" SEQ Figure_S \* ARABIC ">
                        <w:r w:rsidR="00D7429D">
                          <w:rPr>
                            <w:noProof/>
                          </w:rPr>
                          <w:t>3</w:t>
                        </w:r>
                      </w:fldSimple>
                      <w:bookmarkEnd w:id="3"/>
                      <w:r w:rsidR="00D85838">
                        <w:t xml:space="preserve"> – a) Outline of the microfluidic device used for cell counting procedure.</w:t>
                      </w:r>
                      <w:r w:rsidR="006B3971">
                        <w:t xml:space="preserve"> Portion</w:t>
                      </w:r>
                      <w:r w:rsidR="00DF03FC">
                        <w:t>s</w:t>
                      </w:r>
                      <w:r w:rsidR="006B3971">
                        <w:t xml:space="preserve"> of raw images captured by the inverted microscope</w:t>
                      </w:r>
                      <w:r w:rsidR="00DF03FC">
                        <w:t xml:space="preserve"> </w:t>
                      </w:r>
                      <w:r w:rsidR="00C51CBA">
                        <w:t>for the initial inoculum (b) and after 48 hours of incubations under anoxic (</w:t>
                      </w:r>
                      <w:r w:rsidR="008E658C">
                        <w:t xml:space="preserve">d) and </w:t>
                      </w:r>
                      <w:proofErr w:type="spellStart"/>
                      <w:r w:rsidR="008E658C">
                        <w:t>oxic</w:t>
                      </w:r>
                      <w:proofErr w:type="spellEnd"/>
                      <w:r w:rsidR="008E658C">
                        <w:t xml:space="preserve"> conditions (f). </w:t>
                      </w:r>
                      <w:r w:rsidR="00513ADB">
                        <w:t xml:space="preserve">Panels c, e, </w:t>
                      </w:r>
                      <w:r w:rsidR="00AB0F6A">
                        <w:t xml:space="preserve">and </w:t>
                      </w:r>
                      <w:r w:rsidR="00513ADB">
                        <w:t>g display processed images</w:t>
                      </w:r>
                      <w:r w:rsidR="00024ADB">
                        <w:t xml:space="preserve"> </w:t>
                      </w:r>
                      <w:r w:rsidR="00AB0F6A">
                        <w:t xml:space="preserve">corresponding to </w:t>
                      </w:r>
                      <w:r w:rsidR="003C54C6">
                        <w:t xml:space="preserve">panels b, c, and f, respectively, </w:t>
                      </w:r>
                      <w:r w:rsidR="00024ADB">
                        <w:t xml:space="preserve">with </w:t>
                      </w:r>
                      <w:r w:rsidR="00AB0F6A">
                        <w:t xml:space="preserve">identified </w:t>
                      </w:r>
                      <w:r w:rsidR="00024ADB">
                        <w:t xml:space="preserve">cells </w:t>
                      </w:r>
                      <w:r w:rsidR="00AB0F6A">
                        <w:t xml:space="preserve">in yellow color on a light-blue background and delimited </w:t>
                      </w:r>
                      <w:r w:rsidR="00024ADB">
                        <w:t xml:space="preserve">by </w:t>
                      </w:r>
                      <w:r w:rsidR="00092308">
                        <w:t>a black perimeter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07B1C4F3" wp14:editId="472ED4FC">
            <wp:extent cx="8086523" cy="4227615"/>
            <wp:effectExtent l="0" t="0" r="0" b="1905"/>
            <wp:docPr id="1308445206" name="Picture 1" descr="A close-up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160450" name="Picture 1" descr="A close-up of a diagram&#10;&#10;AI-generated content may be incorrect.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97" t="10340" r="8265" b="30910"/>
                    <a:stretch/>
                  </pic:blipFill>
                  <pic:spPr bwMode="auto">
                    <a:xfrm>
                      <a:off x="0" y="0"/>
                      <a:ext cx="8113500" cy="42417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6B1DBE" w14:textId="1B50165E" w:rsidR="008413AF" w:rsidRDefault="008413AF" w:rsidP="0060336F">
      <w:pPr>
        <w:sectPr w:rsidR="008413AF" w:rsidSect="008413A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0599201" w14:textId="25980558" w:rsidR="00FD4FD8" w:rsidRPr="00A40C71" w:rsidRDefault="00CE0BD7" w:rsidP="0060336F">
      <w:r>
        <w:lastRenderedPageBreak/>
        <w:t>The number</w:t>
      </w:r>
      <w:r w:rsidR="00FD4FD8">
        <w:t xml:space="preserve"> of cell</w:t>
      </w:r>
      <w:r w:rsidR="006C7934">
        <w:t>s</w:t>
      </w:r>
      <w:r w:rsidR="00FD4FD8">
        <w:t xml:space="preserve"> in every image is normalized to the corresponding</w:t>
      </w:r>
      <w:r w:rsidR="00F85BF3">
        <w:t xml:space="preserve"> imaged sample </w:t>
      </w:r>
      <w:r>
        <w:t xml:space="preserve">volume. The </w:t>
      </w:r>
      <w:r w:rsidR="006C7934">
        <w:t xml:space="preserve">cell concentration </w:t>
      </w:r>
      <w:r w:rsidR="0075329D">
        <w:t xml:space="preserve">and its uncertainty </w:t>
      </w:r>
      <w:r w:rsidR="0075329D" w:rsidRPr="00907AEC">
        <w:t xml:space="preserve">(Figure </w:t>
      </w:r>
      <w:r w:rsidR="00907AEC" w:rsidRPr="00907AEC">
        <w:t>3a</w:t>
      </w:r>
      <w:r w:rsidR="00907AEC">
        <w:t>, main text</w:t>
      </w:r>
      <w:r w:rsidR="0075329D">
        <w:t xml:space="preserve">) were </w:t>
      </w:r>
      <w:r w:rsidR="006C7934">
        <w:t>estimated</w:t>
      </w:r>
      <w:r w:rsidR="00C51CD4">
        <w:t xml:space="preserve"> by computing</w:t>
      </w:r>
      <w:r w:rsidR="006C7934">
        <w:t xml:space="preserve"> </w:t>
      </w:r>
      <w:r w:rsidR="0060336F">
        <w:t xml:space="preserve">the </w:t>
      </w:r>
      <w:r w:rsidR="00C51CD4">
        <w:t xml:space="preserve">mean and standard deviation </w:t>
      </w:r>
      <w:r w:rsidR="0075329D">
        <w:t xml:space="preserve">from all images </w:t>
      </w:r>
      <w:r w:rsidR="00C51CD4">
        <w:t xml:space="preserve">taken </w:t>
      </w:r>
      <w:r w:rsidR="009839FB">
        <w:t>for each sample</w:t>
      </w:r>
      <w:r w:rsidR="00C51CD4">
        <w:t xml:space="preserve">. </w:t>
      </w:r>
    </w:p>
    <w:p w14:paraId="780D18EE" w14:textId="5ABB0801" w:rsidR="008D23A1" w:rsidRDefault="008D23A1" w:rsidP="004F620C">
      <w:pPr>
        <w:pStyle w:val="Heading1"/>
      </w:pPr>
      <w:r>
        <w:t xml:space="preserve">Mass spectrometry </w:t>
      </w:r>
    </w:p>
    <w:p w14:paraId="35B3528F" w14:textId="01898F8A" w:rsidR="009D20D3" w:rsidRPr="009D20D3" w:rsidRDefault="009D20D3" w:rsidP="00517A08">
      <w:pPr>
        <w:spacing w:before="100" w:beforeAutospacing="1" w:after="100" w:afterAutospacing="1"/>
        <w:ind w:firstLine="360"/>
        <w:rPr>
          <w:rFonts w:eastAsia="Times New Roman" w:cs="Times New Roman"/>
          <w:lang w:eastAsia="en-GB" w:bidi="he-IL"/>
        </w:rPr>
      </w:pPr>
      <w:r w:rsidRPr="009D20D3">
        <w:rPr>
          <w:rFonts w:eastAsia="Times New Roman" w:cs="Times New Roman"/>
          <w:lang w:eastAsia="en-GB" w:bidi="he-IL"/>
        </w:rPr>
        <w:t>At the end of the planned incubation period (i.e., 6 days), the medium was filtered through 0.22 </w:t>
      </w:r>
      <w:proofErr w:type="spellStart"/>
      <w:r w:rsidRPr="009D20D3">
        <w:rPr>
          <w:rFonts w:eastAsia="Times New Roman" w:cs="Times New Roman"/>
          <w:lang w:eastAsia="en-GB" w:bidi="he-IL"/>
        </w:rPr>
        <w:t>μm</w:t>
      </w:r>
      <w:proofErr w:type="spellEnd"/>
      <w:r w:rsidRPr="009D20D3">
        <w:rPr>
          <w:rFonts w:eastAsia="Times New Roman" w:cs="Times New Roman"/>
          <w:lang w:eastAsia="en-GB" w:bidi="he-IL"/>
        </w:rPr>
        <w:t xml:space="preserve"> syringe filters and stored frozen at −15 °C until further processing. To quantify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 xml:space="preserve">II) via mass spectrometry, the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 xml:space="preserve">II)–ferrozine (FZ) complex was acid-digested to eliminate matrix interference. For acid digestion, 1 ml of each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>II)–FZ complex sample was transferred to a Teflon vial and mixed with 5 ml of metal-free, double-distilled HNO₃ and 0.5 ml of metal-clean H₂O₂. The mixture was heated on a hot plate at 150 °C until complete evaporation to dryness. The resulting residue was then reconstituted in 10 ml of 0.05 M HNO₃. Metal concentrations were measured using an Agilent 8700 triple quadrupole ICP-MS.</w:t>
      </w:r>
      <w:r w:rsidR="001E5F7F">
        <w:rPr>
          <w:rFonts w:eastAsia="Times New Roman" w:cs="Times New Roman"/>
          <w:lang w:eastAsia="en-GB" w:bidi="he-IL"/>
        </w:rPr>
        <w:t xml:space="preserve">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 xml:space="preserve">II) concentrations determined by mass spectrometry were quantitatively consistent with those obtained via photometric measurements of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>II)–FZ complex absorbance. This cross-validation</w:t>
      </w:r>
      <w:r w:rsidR="00386CCD">
        <w:rPr>
          <w:rFonts w:eastAsia="Times New Roman" w:cs="Times New Roman"/>
          <w:lang w:eastAsia="en-GB" w:bidi="he-IL"/>
        </w:rPr>
        <w:t xml:space="preserve"> (Tab</w:t>
      </w:r>
      <w:r w:rsidR="00193975">
        <w:rPr>
          <w:rFonts w:eastAsia="Times New Roman" w:cs="Times New Roman"/>
          <w:lang w:eastAsia="en-GB" w:bidi="he-IL"/>
        </w:rPr>
        <w:t xml:space="preserve">le </w:t>
      </w:r>
      <w:r w:rsidR="00193975">
        <w:rPr>
          <w:rFonts w:eastAsia="Times New Roman" w:cs="Times New Roman"/>
          <w:lang w:eastAsia="en-GB" w:bidi="he-IL"/>
        </w:rPr>
        <w:fldChar w:fldCharType="begin"/>
      </w:r>
      <w:r w:rsidR="00193975">
        <w:rPr>
          <w:rFonts w:eastAsia="Times New Roman" w:cs="Times New Roman"/>
          <w:lang w:eastAsia="en-GB" w:bidi="he-IL"/>
        </w:rPr>
        <w:instrText xml:space="preserve"> REF _Ref199170413 \h </w:instrText>
      </w:r>
      <w:r w:rsidR="00193975">
        <w:rPr>
          <w:rFonts w:eastAsia="Times New Roman" w:cs="Times New Roman"/>
          <w:lang w:eastAsia="en-GB" w:bidi="he-IL"/>
        </w:rPr>
      </w:r>
      <w:r w:rsidR="00193975">
        <w:rPr>
          <w:rFonts w:eastAsia="Times New Roman" w:cs="Times New Roman"/>
          <w:lang w:eastAsia="en-GB" w:bidi="he-IL"/>
        </w:rPr>
        <w:fldChar w:fldCharType="separate"/>
      </w:r>
      <w:proofErr w:type="spellStart"/>
      <w:r w:rsidR="00193975">
        <w:t>Table</w:t>
      </w:r>
      <w:proofErr w:type="spellEnd"/>
      <w:r w:rsidR="00193975">
        <w:t xml:space="preserve"> S </w:t>
      </w:r>
      <w:r w:rsidR="00193975">
        <w:rPr>
          <w:noProof/>
        </w:rPr>
        <w:t>1</w:t>
      </w:r>
      <w:r w:rsidR="00193975">
        <w:rPr>
          <w:rFonts w:eastAsia="Times New Roman" w:cs="Times New Roman"/>
          <w:lang w:eastAsia="en-GB" w:bidi="he-IL"/>
        </w:rPr>
        <w:fldChar w:fldCharType="end"/>
      </w:r>
      <w:r w:rsidR="00193975">
        <w:rPr>
          <w:rFonts w:eastAsia="Times New Roman" w:cs="Times New Roman"/>
          <w:lang w:eastAsia="en-GB" w:bidi="he-IL"/>
        </w:rPr>
        <w:t>)</w:t>
      </w:r>
      <w:r w:rsidRPr="009D20D3">
        <w:rPr>
          <w:rFonts w:eastAsia="Times New Roman" w:cs="Times New Roman"/>
          <w:lang w:eastAsia="en-GB" w:bidi="he-IL"/>
        </w:rPr>
        <w:t xml:space="preserve"> supports the reliability of using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 xml:space="preserve">II)–FZ absorbance to monitor </w:t>
      </w:r>
      <w:proofErr w:type="gramStart"/>
      <w:r w:rsidRPr="009D20D3">
        <w:rPr>
          <w:rFonts w:eastAsia="Times New Roman" w:cs="Times New Roman"/>
          <w:lang w:eastAsia="en-GB" w:bidi="he-IL"/>
        </w:rPr>
        <w:t>Fe(</w:t>
      </w:r>
      <w:proofErr w:type="gramEnd"/>
      <w:r w:rsidRPr="009D20D3">
        <w:rPr>
          <w:rFonts w:eastAsia="Times New Roman" w:cs="Times New Roman"/>
          <w:lang w:eastAsia="en-GB" w:bidi="he-IL"/>
        </w:rPr>
        <w:t xml:space="preserve">II) production during live bacterial incubations under </w:t>
      </w:r>
      <w:proofErr w:type="spellStart"/>
      <w:r w:rsidRPr="009D20D3">
        <w:rPr>
          <w:rFonts w:eastAsia="Times New Roman" w:cs="Times New Roman"/>
          <w:lang w:eastAsia="en-GB" w:bidi="he-IL"/>
        </w:rPr>
        <w:t>oxic</w:t>
      </w:r>
      <w:proofErr w:type="spellEnd"/>
      <w:r w:rsidRPr="009D20D3">
        <w:rPr>
          <w:rFonts w:eastAsia="Times New Roman" w:cs="Times New Roman"/>
          <w:lang w:eastAsia="en-GB" w:bidi="he-IL"/>
        </w:rPr>
        <w:t xml:space="preserve"> conditions and confirms the robustness of the results presented in this manuscript.</w:t>
      </w:r>
    </w:p>
    <w:p w14:paraId="2772E9A3" w14:textId="5F2BCC57" w:rsidR="004C363A" w:rsidRDefault="004C363A" w:rsidP="004C363A">
      <w:pPr>
        <w:pStyle w:val="Caption"/>
        <w:keepNext/>
      </w:pPr>
      <w:bookmarkStart w:id="3" w:name="_Ref199170413"/>
      <w:r>
        <w:t xml:space="preserve">Table S </w:t>
      </w:r>
      <w:fldSimple w:instr=" SEQ Table_S \* ARABIC ">
        <w:r>
          <w:rPr>
            <w:noProof/>
          </w:rPr>
          <w:t>1</w:t>
        </w:r>
      </w:fldSimple>
      <w:bookmarkEnd w:id="3"/>
      <w:r>
        <w:t xml:space="preserve"> </w:t>
      </w:r>
      <w:r w:rsidR="00951751">
        <w:t>–</w:t>
      </w:r>
      <w:r>
        <w:t xml:space="preserve"> </w:t>
      </w:r>
      <w:r w:rsidR="00951751">
        <w:t xml:space="preserve">Comparison of </w:t>
      </w:r>
      <w:proofErr w:type="gramStart"/>
      <w:r w:rsidR="00951751">
        <w:t>Fe(</w:t>
      </w:r>
      <w:proofErr w:type="gramEnd"/>
      <w:r w:rsidR="00951751">
        <w:t xml:space="preserve">II) concentration estimated with the </w:t>
      </w:r>
      <w:r w:rsidR="002B77A9">
        <w:t xml:space="preserve">ferrozine method and measured via mass spectrometry at the end of </w:t>
      </w:r>
      <w:proofErr w:type="spellStart"/>
      <w:r w:rsidR="002B77A9">
        <w:t>oxic</w:t>
      </w:r>
      <w:proofErr w:type="spellEnd"/>
      <w:r w:rsidR="002B77A9">
        <w:t xml:space="preserve"> incubations (6 days</w:t>
      </w:r>
      <w:r w:rsidR="00D30826">
        <w:t xml:space="preserve"> or 144 hours</w:t>
      </w:r>
      <w:r w:rsidR="002B77A9">
        <w:t xml:space="preserve"> after the addition of ferrihydrite). </w:t>
      </w:r>
      <w:r w:rsidR="00A614EE">
        <w:t xml:space="preserve">Concentrations are presented as mean values over the 3 incubation replicates along with their standard deviation for </w:t>
      </w:r>
      <w:proofErr w:type="spellStart"/>
      <w:r w:rsidR="00A614EE">
        <w:t>oxic</w:t>
      </w:r>
      <w:proofErr w:type="spellEnd"/>
      <w:r w:rsidR="00A614EE">
        <w:t xml:space="preserve"> S. Oneidensis incubations, </w:t>
      </w:r>
      <w:r w:rsidR="00580876">
        <w:t>killed, and negative controls.</w:t>
      </w:r>
      <w:r w:rsidR="00A614EE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8D23A1" w:rsidRPr="00D30826" w14:paraId="17E199D1" w14:textId="77777777" w:rsidTr="00EF0FCF">
        <w:tc>
          <w:tcPr>
            <w:tcW w:w="3005" w:type="dxa"/>
            <w:vAlign w:val="center"/>
          </w:tcPr>
          <w:p w14:paraId="298247B1" w14:textId="23AE35AF" w:rsidR="008D23A1" w:rsidRPr="00D30826" w:rsidRDefault="00EF0FCF" w:rsidP="00EF0FCF">
            <w:pPr>
              <w:ind w:firstLine="0"/>
              <w:jc w:val="center"/>
              <w:rPr>
                <w:b/>
                <w:bCs/>
              </w:rPr>
            </w:pPr>
            <w:r w:rsidRPr="00D30826">
              <w:rPr>
                <w:b/>
                <w:bCs/>
              </w:rPr>
              <w:t>Experiment</w:t>
            </w:r>
          </w:p>
        </w:tc>
        <w:tc>
          <w:tcPr>
            <w:tcW w:w="3005" w:type="dxa"/>
            <w:vAlign w:val="center"/>
          </w:tcPr>
          <w:p w14:paraId="06051411" w14:textId="3C542BE3" w:rsidR="008D23A1" w:rsidRPr="00D30826" w:rsidRDefault="008D23A1" w:rsidP="00EF0FCF">
            <w:pPr>
              <w:ind w:firstLine="0"/>
              <w:jc w:val="center"/>
              <w:rPr>
                <w:b/>
                <w:bCs/>
              </w:rPr>
            </w:pPr>
            <w:r w:rsidRPr="00D30826">
              <w:rPr>
                <w:b/>
                <w:bCs/>
              </w:rPr>
              <w:t xml:space="preserve">Mass Spectrometry </w:t>
            </w:r>
            <w:r w:rsidR="00D30826">
              <w:rPr>
                <w:b/>
                <w:bCs/>
              </w:rPr>
              <w:t>[</w:t>
            </w:r>
            <w:proofErr w:type="spellStart"/>
            <w:r w:rsidR="00D30826">
              <w:rPr>
                <w:rFonts w:ascii="Calibri" w:hAnsi="Calibri" w:cs="Calibri"/>
                <w:b/>
                <w:bCs/>
              </w:rPr>
              <w:t>μM</w:t>
            </w:r>
            <w:proofErr w:type="spellEnd"/>
            <w:r w:rsidR="00D30826">
              <w:rPr>
                <w:b/>
                <w:bCs/>
              </w:rPr>
              <w:t>]</w:t>
            </w:r>
          </w:p>
        </w:tc>
        <w:tc>
          <w:tcPr>
            <w:tcW w:w="3006" w:type="dxa"/>
            <w:vAlign w:val="center"/>
          </w:tcPr>
          <w:p w14:paraId="0BDF7D96" w14:textId="7A6529DB" w:rsidR="008D23A1" w:rsidRPr="00D30826" w:rsidRDefault="008D23A1" w:rsidP="00EF0FCF">
            <w:pPr>
              <w:ind w:firstLine="0"/>
              <w:jc w:val="center"/>
              <w:rPr>
                <w:b/>
                <w:bCs/>
              </w:rPr>
            </w:pPr>
            <w:r w:rsidRPr="00D30826">
              <w:rPr>
                <w:b/>
                <w:bCs/>
              </w:rPr>
              <w:t xml:space="preserve">Ferrozine </w:t>
            </w:r>
            <w:r w:rsidR="00D30826">
              <w:rPr>
                <w:b/>
                <w:bCs/>
              </w:rPr>
              <w:t>[</w:t>
            </w:r>
            <w:proofErr w:type="spellStart"/>
            <w:r w:rsidR="00D30826">
              <w:rPr>
                <w:rFonts w:ascii="Calibri" w:hAnsi="Calibri" w:cs="Calibri"/>
                <w:b/>
                <w:bCs/>
              </w:rPr>
              <w:t>μM</w:t>
            </w:r>
            <w:proofErr w:type="spellEnd"/>
            <w:r w:rsidR="00D30826">
              <w:rPr>
                <w:b/>
                <w:bCs/>
              </w:rPr>
              <w:t>]</w:t>
            </w:r>
          </w:p>
        </w:tc>
      </w:tr>
      <w:tr w:rsidR="008D23A1" w14:paraId="7A1E4F56" w14:textId="77777777" w:rsidTr="00EF0FCF">
        <w:tc>
          <w:tcPr>
            <w:tcW w:w="3005" w:type="dxa"/>
            <w:vAlign w:val="center"/>
          </w:tcPr>
          <w:p w14:paraId="44D6B4DA" w14:textId="4DD5327D" w:rsidR="008D23A1" w:rsidRPr="00EF0FCF" w:rsidRDefault="008D23A1" w:rsidP="00EF0FCF">
            <w:pPr>
              <w:ind w:firstLine="0"/>
              <w:jc w:val="center"/>
            </w:pPr>
            <w:r w:rsidRPr="00EF0FCF">
              <w:rPr>
                <w:i/>
                <w:iCs/>
              </w:rPr>
              <w:t>S. oneidensis</w:t>
            </w:r>
            <w:r w:rsidR="00EF0FCF">
              <w:t xml:space="preserve"> incubation</w:t>
            </w:r>
          </w:p>
        </w:tc>
        <w:tc>
          <w:tcPr>
            <w:tcW w:w="3005" w:type="dxa"/>
            <w:vAlign w:val="center"/>
          </w:tcPr>
          <w:p w14:paraId="7BE4E56F" w14:textId="77777777" w:rsidR="008D23A1" w:rsidRDefault="008D23A1" w:rsidP="00EF0FCF">
            <w:pPr>
              <w:ind w:firstLine="0"/>
              <w:jc w:val="center"/>
            </w:pPr>
            <w:r>
              <w:t xml:space="preserve">112.1 </w:t>
            </w:r>
            <w:r>
              <w:rPr>
                <w:rFonts w:cs="Times New Roman"/>
              </w:rPr>
              <w:t>± 55.4</w:t>
            </w:r>
          </w:p>
        </w:tc>
        <w:tc>
          <w:tcPr>
            <w:tcW w:w="3006" w:type="dxa"/>
            <w:vAlign w:val="center"/>
          </w:tcPr>
          <w:p w14:paraId="1742D627" w14:textId="77777777" w:rsidR="008D23A1" w:rsidRDefault="008D23A1" w:rsidP="00EF0FCF">
            <w:pPr>
              <w:ind w:firstLine="0"/>
              <w:jc w:val="center"/>
            </w:pPr>
            <w:r>
              <w:t xml:space="preserve">92.5 </w:t>
            </w:r>
            <w:r>
              <w:rPr>
                <w:rFonts w:cs="Times New Roman"/>
              </w:rPr>
              <w:t>± 28.2</w:t>
            </w:r>
          </w:p>
        </w:tc>
      </w:tr>
      <w:tr w:rsidR="008D23A1" w14:paraId="561F752D" w14:textId="77777777" w:rsidTr="00EF0FCF">
        <w:tc>
          <w:tcPr>
            <w:tcW w:w="3005" w:type="dxa"/>
            <w:vAlign w:val="center"/>
          </w:tcPr>
          <w:p w14:paraId="77D686C8" w14:textId="3095BBCB" w:rsidR="008D23A1" w:rsidRDefault="008D23A1" w:rsidP="00EF0FCF">
            <w:pPr>
              <w:ind w:firstLine="0"/>
              <w:jc w:val="center"/>
            </w:pPr>
            <w:r>
              <w:t>Killed control</w:t>
            </w:r>
          </w:p>
        </w:tc>
        <w:tc>
          <w:tcPr>
            <w:tcW w:w="3005" w:type="dxa"/>
            <w:vAlign w:val="center"/>
          </w:tcPr>
          <w:p w14:paraId="7BFDA043" w14:textId="77777777" w:rsidR="008D23A1" w:rsidRDefault="008D23A1" w:rsidP="00EF0FCF">
            <w:pPr>
              <w:ind w:firstLine="0"/>
              <w:jc w:val="center"/>
            </w:pPr>
            <w:r>
              <w:t xml:space="preserve">10.5 </w:t>
            </w:r>
            <w:r>
              <w:rPr>
                <w:rFonts w:cs="Times New Roman"/>
              </w:rPr>
              <w:t>± 3.6</w:t>
            </w:r>
          </w:p>
        </w:tc>
        <w:tc>
          <w:tcPr>
            <w:tcW w:w="3006" w:type="dxa"/>
            <w:vAlign w:val="center"/>
          </w:tcPr>
          <w:p w14:paraId="4BFA230D" w14:textId="77777777" w:rsidR="008D23A1" w:rsidRDefault="008D23A1" w:rsidP="00EF0FCF">
            <w:pPr>
              <w:ind w:firstLine="0"/>
              <w:jc w:val="center"/>
            </w:pPr>
            <w:r>
              <w:t xml:space="preserve">10.5 </w:t>
            </w:r>
            <w:r>
              <w:rPr>
                <w:rFonts w:cs="Times New Roman"/>
              </w:rPr>
              <w:t>± 1.0</w:t>
            </w:r>
          </w:p>
        </w:tc>
      </w:tr>
      <w:tr w:rsidR="008D23A1" w14:paraId="5F5C2069" w14:textId="77777777" w:rsidTr="00EF0FCF">
        <w:tc>
          <w:tcPr>
            <w:tcW w:w="3005" w:type="dxa"/>
            <w:vAlign w:val="center"/>
          </w:tcPr>
          <w:p w14:paraId="0FDF15D1" w14:textId="14F44059" w:rsidR="008D23A1" w:rsidRDefault="008D23A1" w:rsidP="00EF0FCF">
            <w:pPr>
              <w:ind w:firstLine="0"/>
              <w:jc w:val="center"/>
            </w:pPr>
            <w:r>
              <w:t>Negative control</w:t>
            </w:r>
          </w:p>
        </w:tc>
        <w:tc>
          <w:tcPr>
            <w:tcW w:w="3005" w:type="dxa"/>
            <w:vAlign w:val="center"/>
          </w:tcPr>
          <w:p w14:paraId="7C54BDED" w14:textId="77777777" w:rsidR="008D23A1" w:rsidRDefault="008D23A1" w:rsidP="00EF0FCF">
            <w:pPr>
              <w:ind w:firstLine="0"/>
              <w:jc w:val="center"/>
            </w:pPr>
            <w:r>
              <w:t xml:space="preserve">12.6 </w:t>
            </w:r>
            <w:r>
              <w:rPr>
                <w:rFonts w:cs="Times New Roman"/>
              </w:rPr>
              <w:t>± 1.2</w:t>
            </w:r>
          </w:p>
        </w:tc>
        <w:tc>
          <w:tcPr>
            <w:tcW w:w="3006" w:type="dxa"/>
            <w:vAlign w:val="center"/>
          </w:tcPr>
          <w:p w14:paraId="5A07267B" w14:textId="77777777" w:rsidR="008D23A1" w:rsidRDefault="008D23A1" w:rsidP="00EF0FCF">
            <w:pPr>
              <w:ind w:firstLine="0"/>
              <w:jc w:val="center"/>
            </w:pPr>
            <w:r>
              <w:t xml:space="preserve">12.9 </w:t>
            </w:r>
            <w:r>
              <w:rPr>
                <w:rFonts w:cs="Times New Roman"/>
              </w:rPr>
              <w:t>± 0.7</w:t>
            </w:r>
          </w:p>
        </w:tc>
      </w:tr>
    </w:tbl>
    <w:p w14:paraId="24E99533" w14:textId="28223056" w:rsidR="00B04EEC" w:rsidRDefault="008A4587" w:rsidP="00D04717">
      <w:pPr>
        <w:pStyle w:val="Heading1"/>
      </w:pPr>
      <w:proofErr w:type="spellStart"/>
      <w:r>
        <w:t>Oxic</w:t>
      </w:r>
      <w:proofErr w:type="spellEnd"/>
      <w:r>
        <w:t xml:space="preserve"> and anoxic biomass</w:t>
      </w:r>
    </w:p>
    <w:p w14:paraId="2D3D875E" w14:textId="555FDB3B" w:rsidR="003A7090" w:rsidRDefault="002317CF" w:rsidP="00BA1489">
      <w:r>
        <w:t>We moved from the data presented in Figure 3D</w:t>
      </w:r>
      <w:r w:rsidR="00DB5FFF">
        <w:t xml:space="preserve"> in Ceriotti et al. (2022)</w:t>
      </w:r>
      <w:r w:rsidR="00530707">
        <w:fldChar w:fldCharType="begin"/>
      </w:r>
      <w:r w:rsidR="00656B79">
        <w:instrText xml:space="preserve"> ADDIN EN.CITE &lt;EndNote&gt;&lt;Cite&gt;&lt;Author&gt;Ceriotti&lt;/Author&gt;&lt;Year&gt;2022&lt;/Year&gt;&lt;RecNum&gt;4&lt;/RecNum&gt;&lt;DisplayText&gt;[5]&lt;/DisplayText&gt;&lt;record&gt;&lt;rec-number&gt;4&lt;/rec-number&gt;&lt;foreign-keys&gt;&lt;key app="EN" db-id="02vtesetp5p9ame2s0qpda9gp0p955zxpxw2" timestamp="1683108665"&gt;4&lt;/key&gt;&lt;/foreign-keys&gt;&lt;ref-type name="Journal Article"&gt;17&lt;/ref-type&gt;&lt;contributors&gt;&lt;authors&gt;&lt;author&gt;Ceriotti, Giulia&lt;/author&gt;&lt;author&gt;Borisov, Sergey M&lt;/author&gt;&lt;author&gt;Berg, Jasmine S&lt;/author&gt;&lt;author&gt;de Anna, Pietro&lt;/author&gt;&lt;/authors&gt;&lt;/contributors&gt;&lt;titles&gt;&lt;title&gt;Morphology and size of bacterial colonies control anoxic microenvironment formation in porous media&lt;/title&gt;&lt;secondary-title&gt;Environmental Science &amp;amp; Technology&lt;/secondary-title&gt;&lt;/titles&gt;&lt;periodical&gt;&lt;full-title&gt;Environmental Science &amp;amp; Technology&lt;/full-title&gt;&lt;/periodical&gt;&lt;pages&gt;17471-17480&lt;/pages&gt;&lt;volume&gt;56&lt;/volume&gt;&lt;number&gt;23&lt;/number&gt;&lt;dates&gt;&lt;year&gt;2022&lt;/year&gt;&lt;/dates&gt;&lt;isbn&gt;0013-936X&lt;/isbn&gt;&lt;urls&gt;&lt;/urls&gt;&lt;/record&gt;&lt;/Cite&gt;&lt;/EndNote&gt;</w:instrText>
      </w:r>
      <w:r w:rsidR="00530707">
        <w:fldChar w:fldCharType="separate"/>
      </w:r>
      <w:r w:rsidR="00656B79">
        <w:rPr>
          <w:noProof/>
        </w:rPr>
        <w:t>[5]</w:t>
      </w:r>
      <w:r w:rsidR="00530707">
        <w:fldChar w:fldCharType="end"/>
      </w:r>
      <w:r w:rsidR="00281745">
        <w:t>,</w:t>
      </w:r>
      <w:r w:rsidR="00DB5FFF">
        <w:t xml:space="preserve"> where the </w:t>
      </w:r>
      <w:r w:rsidR="0072759F">
        <w:t xml:space="preserve">authors presented the percentage of total pore space colonized by biomass </w:t>
      </w:r>
      <w:r w:rsidR="008F3E45">
        <w:t>(</w:t>
      </w:r>
      <w:r w:rsidR="008F3E45" w:rsidRPr="008F3E45">
        <w:rPr>
          <w:i/>
          <w:iCs/>
        </w:rPr>
        <w:t>PS</w:t>
      </w:r>
      <w:r w:rsidR="008F3E45" w:rsidRPr="008F3E45">
        <w:rPr>
          <w:i/>
          <w:iCs/>
          <w:vertAlign w:val="subscript"/>
        </w:rPr>
        <w:t>B</w:t>
      </w:r>
      <w:r w:rsidR="008F3E45">
        <w:t xml:space="preserve">) </w:t>
      </w:r>
      <w:r w:rsidR="0072759F">
        <w:t xml:space="preserve">and </w:t>
      </w:r>
      <w:r w:rsidR="00094288">
        <w:t xml:space="preserve">occupied </w:t>
      </w:r>
      <w:r w:rsidR="00094288">
        <w:lastRenderedPageBreak/>
        <w:t xml:space="preserve">by anoxic microsites </w:t>
      </w:r>
      <w:r w:rsidR="008F3E45">
        <w:t>(</w:t>
      </w:r>
      <w:r w:rsidR="008F3E45" w:rsidRPr="008F3E45">
        <w:rPr>
          <w:i/>
          <w:iCs/>
        </w:rPr>
        <w:t>PS</w:t>
      </w:r>
      <w:r w:rsidR="008F3E45">
        <w:rPr>
          <w:i/>
          <w:iCs/>
          <w:vertAlign w:val="subscript"/>
        </w:rPr>
        <w:t>A</w:t>
      </w:r>
      <w:r w:rsidR="008F3E45">
        <w:t xml:space="preserve">) </w:t>
      </w:r>
      <w:r w:rsidR="00094288">
        <w:t xml:space="preserve">as a function of time. </w:t>
      </w:r>
      <w:r w:rsidR="006C4D31">
        <w:t xml:space="preserve">The </w:t>
      </w:r>
      <w:r w:rsidR="00963864">
        <w:t>latter is used here to compute the</w:t>
      </w:r>
      <w:r w:rsidR="009B3148">
        <w:t xml:space="preserve"> </w:t>
      </w:r>
      <w:r w:rsidR="006C4D31">
        <w:t>temporal dynamics</w:t>
      </w:r>
      <w:r w:rsidR="00530707">
        <w:t xml:space="preserve"> of </w:t>
      </w:r>
      <w:r w:rsidR="00473044">
        <w:t xml:space="preserve">the pore space </w:t>
      </w:r>
      <w:r w:rsidR="00963864">
        <w:t>anoxic volume (</w:t>
      </w:r>
      <w:r w:rsidR="004B2151">
        <w:rPr>
          <w:i/>
          <w:iCs/>
        </w:rPr>
        <w:t>V</w:t>
      </w:r>
      <w:r w:rsidR="00530707" w:rsidRPr="00530707">
        <w:rPr>
          <w:i/>
          <w:iCs/>
          <w:vertAlign w:val="subscript"/>
        </w:rPr>
        <w:t>A</w:t>
      </w:r>
      <w:r w:rsidR="00963864">
        <w:t>)</w:t>
      </w:r>
      <w:r w:rsidR="006C4D31">
        <w:t xml:space="preserve"> </w:t>
      </w:r>
      <w:r w:rsidR="009B3148">
        <w:t xml:space="preserve">and the associated </w:t>
      </w:r>
      <w:r w:rsidR="0087609E">
        <w:t>uncertainty</w:t>
      </w:r>
      <w:r w:rsidR="009B3148">
        <w:t xml:space="preserve"> </w:t>
      </w:r>
      <w:r w:rsidR="00473044">
        <w:t xml:space="preserve">reported </w:t>
      </w:r>
      <w:r w:rsidR="006C4D31">
        <w:t>in Figure 4A of the manuscript</w:t>
      </w:r>
      <w:r w:rsidR="008C760B">
        <w:t xml:space="preserve">. </w:t>
      </w:r>
    </w:p>
    <w:p w14:paraId="03C2D2A7" w14:textId="249D93E8" w:rsidR="00CB5114" w:rsidRPr="00E61719" w:rsidRDefault="00CB5114" w:rsidP="00BA1489">
      <w:r>
        <w:t xml:space="preserve">The mean trend of </w:t>
      </w:r>
      <w:r w:rsidR="00271EEC">
        <w:rPr>
          <w:i/>
          <w:iCs/>
        </w:rPr>
        <w:t>V</w:t>
      </w:r>
      <w:r w:rsidRPr="00CB5114">
        <w:rPr>
          <w:i/>
          <w:iCs/>
          <w:vertAlign w:val="subscript"/>
        </w:rPr>
        <w:t>O</w:t>
      </w:r>
      <w:r w:rsidR="00D61306">
        <w:t>, i.e.,</w:t>
      </w:r>
      <w:r w:rsidR="00271EEC">
        <w:t xml:space="preserve"> the volume of </w:t>
      </w:r>
      <w:r w:rsidR="00D61306">
        <w:t xml:space="preserve">pore space colonized by biomass </w:t>
      </w:r>
      <w:r w:rsidR="00271EEC">
        <w:t xml:space="preserve">and </w:t>
      </w:r>
      <w:r w:rsidR="00D61306">
        <w:t xml:space="preserve">exposed to </w:t>
      </w:r>
      <w:proofErr w:type="spellStart"/>
      <w:r w:rsidR="00D61306">
        <w:t>oxic</w:t>
      </w:r>
      <w:proofErr w:type="spellEnd"/>
      <w:r w:rsidR="00D61306">
        <w:t xml:space="preserve"> conditions, </w:t>
      </w:r>
      <w:r>
        <w:t xml:space="preserve">was </w:t>
      </w:r>
      <w:r w:rsidR="00D61306">
        <w:t xml:space="preserve">computed </w:t>
      </w:r>
      <w:r w:rsidR="00783104">
        <w:t>as the difference between the total pore space occupied by biomass (</w:t>
      </w:r>
      <w:r w:rsidR="00271EEC">
        <w:t xml:space="preserve">from </w:t>
      </w:r>
      <w:r w:rsidR="008F3E45" w:rsidRPr="008F3E45">
        <w:rPr>
          <w:i/>
          <w:iCs/>
        </w:rPr>
        <w:t>PS</w:t>
      </w:r>
      <w:r w:rsidR="008F3E45" w:rsidRPr="008F3E45">
        <w:rPr>
          <w:i/>
          <w:iCs/>
          <w:vertAlign w:val="subscript"/>
        </w:rPr>
        <w:t>B</w:t>
      </w:r>
      <w:r w:rsidR="008F3E45">
        <w:t xml:space="preserve">, in </w:t>
      </w:r>
      <w:r w:rsidR="00783104">
        <w:t>Ceriotti et al. (2022)</w:t>
      </w:r>
      <w:r w:rsidR="00783104">
        <w:fldChar w:fldCharType="begin"/>
      </w:r>
      <w:r w:rsidR="00656B79">
        <w:instrText xml:space="preserve"> ADDIN EN.CITE &lt;EndNote&gt;&lt;Cite&gt;&lt;Author&gt;Ceriotti&lt;/Author&gt;&lt;Year&gt;2022&lt;/Year&gt;&lt;RecNum&gt;4&lt;/RecNum&gt;&lt;DisplayText&gt;[5]&lt;/DisplayText&gt;&lt;record&gt;&lt;rec-number&gt;4&lt;/rec-number&gt;&lt;foreign-keys&gt;&lt;key app="EN" db-id="02vtesetp5p9ame2s0qpda9gp0p955zxpxw2" timestamp="1683108665"&gt;4&lt;/key&gt;&lt;/foreign-keys&gt;&lt;ref-type name="Journal Article"&gt;17&lt;/ref-type&gt;&lt;contributors&gt;&lt;authors&gt;&lt;author&gt;Ceriotti, Giulia&lt;/author&gt;&lt;author&gt;Borisov, Sergey M&lt;/author&gt;&lt;author&gt;Berg, Jasmine S&lt;/author&gt;&lt;author&gt;de Anna, Pietro&lt;/author&gt;&lt;/authors&gt;&lt;/contributors&gt;&lt;titles&gt;&lt;title&gt;Morphology and size of bacterial colonies control anoxic microenvironment formation in porous media&lt;/title&gt;&lt;secondary-title&gt;Environmental Science &amp;amp; Technology&lt;/secondary-title&gt;&lt;/titles&gt;&lt;periodical&gt;&lt;full-title&gt;Environmental Science &amp;amp; Technology&lt;/full-title&gt;&lt;/periodical&gt;&lt;pages&gt;17471-17480&lt;/pages&gt;&lt;volume&gt;56&lt;/volume&gt;&lt;number&gt;23&lt;/number&gt;&lt;dates&gt;&lt;year&gt;2022&lt;/year&gt;&lt;/dates&gt;&lt;isbn&gt;0013-936X&lt;/isbn&gt;&lt;urls&gt;&lt;/urls&gt;&lt;/record&gt;&lt;/Cite&gt;&lt;/EndNote&gt;</w:instrText>
      </w:r>
      <w:r w:rsidR="00783104">
        <w:fldChar w:fldCharType="separate"/>
      </w:r>
      <w:r w:rsidR="00656B79">
        <w:rPr>
          <w:noProof/>
        </w:rPr>
        <w:t>[5]</w:t>
      </w:r>
      <w:r w:rsidR="00783104">
        <w:fldChar w:fldCharType="end"/>
      </w:r>
      <w:r w:rsidR="00783104">
        <w:t>)</w:t>
      </w:r>
      <w:r w:rsidR="008F3E45">
        <w:t xml:space="preserve"> and </w:t>
      </w:r>
      <w:r w:rsidR="00242FAC" w:rsidRPr="00242FAC">
        <w:rPr>
          <w:i/>
          <w:iCs/>
        </w:rPr>
        <w:t>V</w:t>
      </w:r>
      <w:r w:rsidR="00242FAC" w:rsidRPr="00242FAC">
        <w:rPr>
          <w:i/>
          <w:iCs/>
          <w:vertAlign w:val="subscript"/>
        </w:rPr>
        <w:t>A</w:t>
      </w:r>
      <w:r w:rsidR="00CB03C0">
        <w:t xml:space="preserve">. The </w:t>
      </w:r>
      <w:r w:rsidR="00836C5E">
        <w:t xml:space="preserve">uncertainty associated with anoxic </w:t>
      </w:r>
      <w:r w:rsidR="00E61719">
        <w:t xml:space="preserve">microsite volume was propagated to </w:t>
      </w:r>
      <w:r w:rsidR="00242FAC">
        <w:rPr>
          <w:i/>
          <w:iCs/>
        </w:rPr>
        <w:t>V</w:t>
      </w:r>
      <w:r w:rsidR="00E61719" w:rsidRPr="00E61719">
        <w:rPr>
          <w:i/>
          <w:iCs/>
          <w:vertAlign w:val="subscript"/>
        </w:rPr>
        <w:t>O</w:t>
      </w:r>
      <w:r w:rsidR="00242FAC">
        <w:t>. The</w:t>
      </w:r>
      <w:r w:rsidR="00E61719">
        <w:t xml:space="preserve"> uncertainty associated with </w:t>
      </w:r>
      <w:r w:rsidR="00E61719" w:rsidRPr="00E61719">
        <w:rPr>
          <w:i/>
          <w:iCs/>
        </w:rPr>
        <w:t>PS</w:t>
      </w:r>
      <w:r w:rsidR="00E61719" w:rsidRPr="00E61719">
        <w:rPr>
          <w:i/>
          <w:iCs/>
          <w:vertAlign w:val="subscript"/>
        </w:rPr>
        <w:t>B</w:t>
      </w:r>
      <w:r w:rsidR="00E61719">
        <w:t xml:space="preserve"> </w:t>
      </w:r>
      <w:r w:rsidR="0087609E">
        <w:t xml:space="preserve">was not accounted for in this work. </w:t>
      </w:r>
    </w:p>
    <w:p w14:paraId="29E96040" w14:textId="09553547" w:rsidR="00D04717" w:rsidRDefault="00D04717" w:rsidP="00D04717">
      <w:pPr>
        <w:pStyle w:val="Heading1"/>
      </w:pPr>
      <w:r>
        <w:t>Uncertainty propagation</w:t>
      </w:r>
    </w:p>
    <w:p w14:paraId="391EDBE3" w14:textId="1BD019C8" w:rsidR="00B84B23" w:rsidRDefault="0028756A" w:rsidP="00DA1806">
      <w:r>
        <w:t xml:space="preserve">All the parameters and predictors in Eq. (1) of the manuscript were associated with </w:t>
      </w:r>
      <w:r w:rsidR="00B84B23">
        <w:t xml:space="preserve">a </w:t>
      </w:r>
      <w:r>
        <w:t>certain level of uncertainty</w:t>
      </w:r>
      <w:r w:rsidR="00B0743F">
        <w:t xml:space="preserve"> that is propagated to the final assessment outputs</w:t>
      </w:r>
      <w:r w:rsidR="00F32C14">
        <w:t xml:space="preserve">, namely </w:t>
      </w:r>
      <w:proofErr w:type="spellStart"/>
      <w:r w:rsidR="002C767C" w:rsidRPr="002C767C">
        <w:rPr>
          <w:i/>
          <w:iCs/>
        </w:rPr>
        <w:t>c</w:t>
      </w:r>
      <w:r w:rsidR="00F4616E" w:rsidRPr="002C767C">
        <w:rPr>
          <w:i/>
          <w:iCs/>
          <w:vertAlign w:val="subscript"/>
        </w:rPr>
        <w:t>A</w:t>
      </w:r>
      <w:proofErr w:type="spellEnd"/>
      <w:r w:rsidR="00610667">
        <w:t>,</w:t>
      </w:r>
      <w:r w:rsidR="00610667" w:rsidRPr="00610667">
        <w:t xml:space="preserve"> </w:t>
      </w:r>
      <w:proofErr w:type="spellStart"/>
      <w:r w:rsidR="002C767C" w:rsidRPr="002C767C">
        <w:rPr>
          <w:i/>
          <w:iCs/>
        </w:rPr>
        <w:t>c</w:t>
      </w:r>
      <w:r w:rsidR="00610667" w:rsidRPr="002C767C">
        <w:rPr>
          <w:i/>
          <w:iCs/>
          <w:vertAlign w:val="subscript"/>
        </w:rPr>
        <w:t>B</w:t>
      </w:r>
      <w:proofErr w:type="spellEnd"/>
      <w:r w:rsidR="002C767C" w:rsidRPr="002C767C">
        <w:t xml:space="preserve">, </w:t>
      </w:r>
      <w:r w:rsidR="002C767C" w:rsidRPr="002C767C">
        <w:rPr>
          <w:i/>
          <w:iCs/>
        </w:rPr>
        <w:t>C</w:t>
      </w:r>
      <w:r w:rsidR="002C767C" w:rsidRPr="002C767C">
        <w:rPr>
          <w:i/>
          <w:iCs/>
          <w:vertAlign w:val="subscript"/>
        </w:rPr>
        <w:t>A</w:t>
      </w:r>
      <w:r w:rsidR="002C767C">
        <w:t xml:space="preserve">, and </w:t>
      </w:r>
      <w:r w:rsidR="002C767C" w:rsidRPr="002C767C">
        <w:rPr>
          <w:i/>
          <w:iCs/>
        </w:rPr>
        <w:t>C</w:t>
      </w:r>
      <w:r w:rsidR="002C767C" w:rsidRPr="002C767C">
        <w:rPr>
          <w:i/>
          <w:iCs/>
          <w:vertAlign w:val="subscript"/>
        </w:rPr>
        <w:t>B</w:t>
      </w:r>
      <w:r w:rsidR="00610667">
        <w:t xml:space="preserve"> </w:t>
      </w:r>
      <w:r w:rsidR="001B0EBB">
        <w:t>(Figure 4</w:t>
      </w:r>
      <w:r w:rsidR="00AB78A6">
        <w:t>b and c</w:t>
      </w:r>
      <w:r w:rsidR="001B0EBB">
        <w:t xml:space="preserve">). </w:t>
      </w:r>
      <w:r w:rsidR="00C81703">
        <w:t xml:space="preserve">To propagate the uncertainty, we used a Monte Carlo approach with </w:t>
      </w:r>
      <w:r w:rsidR="00FB6DAA">
        <w:t xml:space="preserve">100 000 realizations. </w:t>
      </w:r>
      <w:r w:rsidR="007E7DF2">
        <w:t>A</w:t>
      </w:r>
      <w:r w:rsidR="00946F68">
        <w:t>ll</w:t>
      </w:r>
      <w:r w:rsidR="003A171F">
        <w:t xml:space="preserve"> parameter and predictor val</w:t>
      </w:r>
      <w:r w:rsidR="008225CE">
        <w:t>ue</w:t>
      </w:r>
      <w:r w:rsidR="00946F68">
        <w:t>s</w:t>
      </w:r>
      <w:r w:rsidR="008225CE">
        <w:t xml:space="preserve"> </w:t>
      </w:r>
      <w:r w:rsidR="00946F68">
        <w:t>were</w:t>
      </w:r>
      <w:r w:rsidR="008225CE">
        <w:t xml:space="preserve"> randomly sampled</w:t>
      </w:r>
      <w:r w:rsidR="007E7DF2">
        <w:t xml:space="preserve"> for each realization</w:t>
      </w:r>
      <w:r w:rsidR="00946F68">
        <w:t>,</w:t>
      </w:r>
      <w:r w:rsidR="008225CE">
        <w:t xml:space="preserve"> assuming a uniform distribution</w:t>
      </w:r>
      <w:r w:rsidR="00AB78A6">
        <w:t xml:space="preserve"> within their uncertainty intervals</w:t>
      </w:r>
      <w:r w:rsidR="00DA1806">
        <w:t>.</w:t>
      </w:r>
    </w:p>
    <w:p w14:paraId="61B7A462" w14:textId="457348C3" w:rsidR="00CD10F3" w:rsidRPr="009425EA" w:rsidRDefault="00CD10F3" w:rsidP="00E31F7B">
      <w:pPr>
        <w:pStyle w:val="Heading1"/>
        <w:numPr>
          <w:ilvl w:val="0"/>
          <w:numId w:val="0"/>
        </w:numPr>
        <w:ind w:left="360" w:hanging="360"/>
      </w:pPr>
    </w:p>
    <w:p w14:paraId="725BAF3A" w14:textId="58FACEE6" w:rsidR="7CCFCD5D" w:rsidRDefault="7CCFCD5D" w:rsidP="00C039FA">
      <w:pPr>
        <w:pStyle w:val="Heading1"/>
      </w:pPr>
      <w:r w:rsidRPr="7CCFCD5D">
        <w:t xml:space="preserve">References </w:t>
      </w:r>
    </w:p>
    <w:p w14:paraId="4AC88A78" w14:textId="3471F979" w:rsidR="00507849" w:rsidRPr="00507849" w:rsidRDefault="00FB546A" w:rsidP="00507849">
      <w:pPr>
        <w:pStyle w:val="EndNoteCategoryHeading"/>
        <w:rPr>
          <w:noProof/>
        </w:rPr>
      </w:pPr>
      <w:r>
        <w:rPr>
          <w:bCs/>
        </w:rPr>
        <w:fldChar w:fldCharType="begin"/>
      </w:r>
      <w:r>
        <w:rPr>
          <w:bCs/>
        </w:rPr>
        <w:instrText xml:space="preserve"> ADDIN EN.REFLIST </w:instrText>
      </w:r>
      <w:r>
        <w:rPr>
          <w:bCs/>
        </w:rPr>
        <w:fldChar w:fldCharType="separate"/>
      </w:r>
    </w:p>
    <w:p w14:paraId="736F7EF0" w14:textId="77777777" w:rsidR="00507849" w:rsidRPr="00507849" w:rsidRDefault="00507849" w:rsidP="00507849">
      <w:pPr>
        <w:pStyle w:val="EndNoteBibliography"/>
        <w:spacing w:after="0"/>
        <w:ind w:left="720" w:hanging="720"/>
        <w:rPr>
          <w:noProof/>
        </w:rPr>
      </w:pPr>
      <w:r w:rsidRPr="00507849">
        <w:rPr>
          <w:noProof/>
        </w:rPr>
        <w:t>1.</w:t>
      </w:r>
      <w:r w:rsidRPr="00507849">
        <w:rPr>
          <w:noProof/>
        </w:rPr>
        <w:tab/>
        <w:t xml:space="preserve">Arnold, R.G., et al., </w:t>
      </w:r>
      <w:r w:rsidRPr="00507849">
        <w:rPr>
          <w:i/>
          <w:noProof/>
        </w:rPr>
        <w:t>Regulation of dissimilatory Fe (III) reduction activity in Shewanella putrefaciens.</w:t>
      </w:r>
      <w:r w:rsidRPr="00507849">
        <w:rPr>
          <w:noProof/>
        </w:rPr>
        <w:t xml:space="preserve"> Applied and Environmental Microbiology, 1990. </w:t>
      </w:r>
      <w:r w:rsidRPr="00507849">
        <w:rPr>
          <w:b/>
          <w:noProof/>
        </w:rPr>
        <w:t>56</w:t>
      </w:r>
      <w:r w:rsidRPr="00507849">
        <w:rPr>
          <w:noProof/>
        </w:rPr>
        <w:t>(9): p. 2811-2817.</w:t>
      </w:r>
    </w:p>
    <w:p w14:paraId="3CCC4119" w14:textId="77777777" w:rsidR="00507849" w:rsidRPr="00507849" w:rsidRDefault="00507849" w:rsidP="00507849">
      <w:pPr>
        <w:pStyle w:val="EndNoteBibliography"/>
        <w:spacing w:after="0"/>
        <w:ind w:left="720" w:hanging="720"/>
        <w:rPr>
          <w:noProof/>
        </w:rPr>
      </w:pPr>
      <w:r w:rsidRPr="00507849">
        <w:rPr>
          <w:noProof/>
        </w:rPr>
        <w:t>2.</w:t>
      </w:r>
      <w:r w:rsidRPr="00507849">
        <w:rPr>
          <w:noProof/>
        </w:rPr>
        <w:tab/>
        <w:t xml:space="preserve">Royer, R.A., et al., </w:t>
      </w:r>
      <w:r w:rsidRPr="00507849">
        <w:rPr>
          <w:i/>
          <w:noProof/>
        </w:rPr>
        <w:t>Enhancement of hematite bioreduction by natural organic matter.</w:t>
      </w:r>
      <w:r w:rsidRPr="00507849">
        <w:rPr>
          <w:noProof/>
        </w:rPr>
        <w:t xml:space="preserve"> Environmental science &amp; technology, 2002. </w:t>
      </w:r>
      <w:r w:rsidRPr="00507849">
        <w:rPr>
          <w:b/>
          <w:noProof/>
        </w:rPr>
        <w:t>36</w:t>
      </w:r>
      <w:r w:rsidRPr="00507849">
        <w:rPr>
          <w:noProof/>
        </w:rPr>
        <w:t>(13): p. 2897-2904.</w:t>
      </w:r>
    </w:p>
    <w:p w14:paraId="54B6525C" w14:textId="77777777" w:rsidR="00507849" w:rsidRPr="00507849" w:rsidRDefault="00507849" w:rsidP="00507849">
      <w:pPr>
        <w:pStyle w:val="EndNoteBibliography"/>
        <w:spacing w:after="0"/>
        <w:ind w:left="720" w:hanging="720"/>
        <w:rPr>
          <w:noProof/>
        </w:rPr>
      </w:pPr>
      <w:r w:rsidRPr="00507849">
        <w:rPr>
          <w:noProof/>
        </w:rPr>
        <w:t>3.</w:t>
      </w:r>
      <w:r w:rsidRPr="00507849">
        <w:rPr>
          <w:noProof/>
        </w:rPr>
        <w:tab/>
        <w:t xml:space="preserve">Royer, R.A., et al., </w:t>
      </w:r>
      <w:r w:rsidRPr="00507849">
        <w:rPr>
          <w:i/>
          <w:noProof/>
        </w:rPr>
        <w:t>Enhancement of biological reduction of hematite by electron shuttling and Fe (II) complexation.</w:t>
      </w:r>
      <w:r w:rsidRPr="00507849">
        <w:rPr>
          <w:noProof/>
        </w:rPr>
        <w:t xml:space="preserve"> Environmental science &amp; technology, 2002. </w:t>
      </w:r>
      <w:r w:rsidRPr="00507849">
        <w:rPr>
          <w:b/>
          <w:noProof/>
        </w:rPr>
        <w:t>36</w:t>
      </w:r>
      <w:r w:rsidRPr="00507849">
        <w:rPr>
          <w:noProof/>
        </w:rPr>
        <w:t>(9): p. 1939-1946.</w:t>
      </w:r>
    </w:p>
    <w:p w14:paraId="37D3C4E7" w14:textId="77777777" w:rsidR="00507849" w:rsidRPr="00507849" w:rsidRDefault="00507849" w:rsidP="00507849">
      <w:pPr>
        <w:pStyle w:val="EndNoteBibliography"/>
        <w:spacing w:after="0"/>
        <w:ind w:left="720" w:hanging="720"/>
        <w:rPr>
          <w:noProof/>
        </w:rPr>
      </w:pPr>
      <w:r w:rsidRPr="00507849">
        <w:rPr>
          <w:noProof/>
        </w:rPr>
        <w:t>4.</w:t>
      </w:r>
      <w:r w:rsidRPr="00507849">
        <w:rPr>
          <w:noProof/>
        </w:rPr>
        <w:tab/>
        <w:t xml:space="preserve">Smith, G.L., et al., </w:t>
      </w:r>
      <w:r w:rsidRPr="00507849">
        <w:rPr>
          <w:i/>
          <w:noProof/>
        </w:rPr>
        <w:t>Complexation of ferrous ions by ferrozine, 2, 2′-bipyridine and 1, 10-phenanthroline: Implication for the quantification of iron in biological systems.</w:t>
      </w:r>
      <w:r w:rsidRPr="00507849">
        <w:rPr>
          <w:noProof/>
        </w:rPr>
        <w:t xml:space="preserve"> Journal of Inorganic Biochemistry, 2021. </w:t>
      </w:r>
      <w:r w:rsidRPr="00507849">
        <w:rPr>
          <w:b/>
          <w:noProof/>
        </w:rPr>
        <w:t>220</w:t>
      </w:r>
      <w:r w:rsidRPr="00507849">
        <w:rPr>
          <w:noProof/>
        </w:rPr>
        <w:t>: p. 111460.</w:t>
      </w:r>
    </w:p>
    <w:p w14:paraId="55EB4072" w14:textId="77777777" w:rsidR="00507849" w:rsidRPr="00507849" w:rsidRDefault="00507849" w:rsidP="00507849">
      <w:pPr>
        <w:pStyle w:val="EndNoteBibliography"/>
        <w:ind w:left="720" w:hanging="720"/>
        <w:rPr>
          <w:noProof/>
        </w:rPr>
      </w:pPr>
      <w:r w:rsidRPr="00507849">
        <w:rPr>
          <w:noProof/>
        </w:rPr>
        <w:t>5.</w:t>
      </w:r>
      <w:r w:rsidRPr="00507849">
        <w:rPr>
          <w:noProof/>
        </w:rPr>
        <w:tab/>
        <w:t xml:space="preserve">Ceriotti, G., et al., </w:t>
      </w:r>
      <w:r w:rsidRPr="00507849">
        <w:rPr>
          <w:i/>
          <w:noProof/>
        </w:rPr>
        <w:t>Morphology and size of bacterial colonies control anoxic microenvironment formation in porous media.</w:t>
      </w:r>
      <w:r w:rsidRPr="00507849">
        <w:rPr>
          <w:noProof/>
        </w:rPr>
        <w:t xml:space="preserve"> Environmental Science &amp; Technology, 2022. </w:t>
      </w:r>
      <w:r w:rsidRPr="00507849">
        <w:rPr>
          <w:b/>
          <w:noProof/>
        </w:rPr>
        <w:t>56</w:t>
      </w:r>
      <w:r w:rsidRPr="00507849">
        <w:rPr>
          <w:noProof/>
        </w:rPr>
        <w:t>(23): p. 17471-17480.</w:t>
      </w:r>
    </w:p>
    <w:p w14:paraId="5A79D1B4" w14:textId="70390114" w:rsidR="001D2994" w:rsidRDefault="00FB546A" w:rsidP="00EF3149">
      <w:pPr>
        <w:rPr>
          <w:b/>
          <w:bCs/>
        </w:rPr>
      </w:pPr>
      <w:r>
        <w:rPr>
          <w:b/>
          <w:bCs/>
        </w:rPr>
        <w:fldChar w:fldCharType="end"/>
      </w:r>
    </w:p>
    <w:sectPr w:rsidR="001D2994" w:rsidSect="008413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94CEC62" w14:textId="77777777" w:rsidR="00DC33B5" w:rsidRDefault="00DC33B5" w:rsidP="009F6C1A">
      <w:r>
        <w:separator/>
      </w:r>
    </w:p>
  </w:endnote>
  <w:endnote w:type="continuationSeparator" w:id="0">
    <w:p w14:paraId="2B7F5377" w14:textId="77777777" w:rsidR="00DC33B5" w:rsidRDefault="00DC33B5" w:rsidP="009F6C1A">
      <w:r>
        <w:continuationSeparator/>
      </w:r>
    </w:p>
  </w:endnote>
  <w:endnote w:type="continuationNotice" w:id="1">
    <w:p w14:paraId="13F04A6F" w14:textId="77777777" w:rsidR="00DC33B5" w:rsidRDefault="00DC33B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de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606196" w14:textId="7DAF8D82" w:rsidR="009F6C1A" w:rsidRDefault="009F6C1A" w:rsidP="007049B5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14:paraId="7A2E6EDF" w14:textId="77777777" w:rsidR="009F6C1A" w:rsidRDefault="009F6C1A" w:rsidP="009F6C1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26F503" w14:textId="37C10FF8" w:rsidR="36561946" w:rsidRDefault="36561946" w:rsidP="36561946">
    <w:pPr>
      <w:pStyle w:val="Footer"/>
      <w:jc w:val="center"/>
    </w:pPr>
    <w:r>
      <w:rPr>
        <w:color w:val="2B579A"/>
        <w:shd w:val="clear" w:color="auto" w:fill="E6E6E6"/>
      </w:rPr>
      <w:fldChar w:fldCharType="begin"/>
    </w:r>
    <w:r>
      <w:instrText>PAGE</w:instrText>
    </w:r>
    <w:r>
      <w:rPr>
        <w:color w:val="2B579A"/>
        <w:shd w:val="clear" w:color="auto" w:fill="E6E6E6"/>
      </w:rPr>
      <w:fldChar w:fldCharType="separate"/>
    </w:r>
    <w:r w:rsidR="00A60032">
      <w:rPr>
        <w:noProof/>
      </w:rPr>
      <w:t>1</w:t>
    </w:r>
    <w:r>
      <w:rPr>
        <w:color w:val="2B579A"/>
        <w:shd w:val="clear" w:color="auto" w:fill="E6E6E6"/>
      </w:rPr>
      <w:fldChar w:fldCharType="end"/>
    </w:r>
  </w:p>
  <w:p w14:paraId="417A6148" w14:textId="77777777" w:rsidR="009F6C1A" w:rsidRDefault="009F6C1A" w:rsidP="009F6C1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CD14B7" w14:textId="77777777" w:rsidR="00DC33B5" w:rsidRDefault="00DC33B5" w:rsidP="009F6C1A">
      <w:r>
        <w:separator/>
      </w:r>
    </w:p>
  </w:footnote>
  <w:footnote w:type="continuationSeparator" w:id="0">
    <w:p w14:paraId="7FD8DE1B" w14:textId="77777777" w:rsidR="00DC33B5" w:rsidRDefault="00DC33B5" w:rsidP="009F6C1A">
      <w:r>
        <w:continuationSeparator/>
      </w:r>
    </w:p>
  </w:footnote>
  <w:footnote w:type="continuationNotice" w:id="1">
    <w:p w14:paraId="14786E31" w14:textId="77777777" w:rsidR="00DC33B5" w:rsidRDefault="00DC33B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05"/>
      <w:gridCol w:w="3005"/>
      <w:gridCol w:w="3005"/>
    </w:tblGrid>
    <w:tr w:rsidR="36561946" w14:paraId="67C1A3FE" w14:textId="77777777" w:rsidTr="36561946">
      <w:trPr>
        <w:trHeight w:val="300"/>
      </w:trPr>
      <w:tc>
        <w:tcPr>
          <w:tcW w:w="3005" w:type="dxa"/>
        </w:tcPr>
        <w:p w14:paraId="04CE0274" w14:textId="076B16C9" w:rsidR="36561946" w:rsidRDefault="36561946" w:rsidP="36561946">
          <w:pPr>
            <w:pStyle w:val="Header"/>
            <w:ind w:left="-115"/>
          </w:pPr>
        </w:p>
      </w:tc>
      <w:tc>
        <w:tcPr>
          <w:tcW w:w="3005" w:type="dxa"/>
        </w:tcPr>
        <w:p w14:paraId="7EB09966" w14:textId="04346961" w:rsidR="36561946" w:rsidRDefault="36561946" w:rsidP="36561946">
          <w:pPr>
            <w:pStyle w:val="Header"/>
            <w:jc w:val="center"/>
          </w:pPr>
        </w:p>
      </w:tc>
      <w:tc>
        <w:tcPr>
          <w:tcW w:w="3005" w:type="dxa"/>
        </w:tcPr>
        <w:p w14:paraId="5B7BA520" w14:textId="34298280" w:rsidR="36561946" w:rsidRDefault="36561946" w:rsidP="36561946">
          <w:pPr>
            <w:pStyle w:val="Header"/>
            <w:ind w:right="-115"/>
            <w:jc w:val="right"/>
          </w:pPr>
        </w:p>
      </w:tc>
    </w:tr>
  </w:tbl>
  <w:p w14:paraId="6E884254" w14:textId="2FEAFD64" w:rsidR="36561946" w:rsidRDefault="36561946" w:rsidP="3656194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F76224"/>
    <w:multiLevelType w:val="hybridMultilevel"/>
    <w:tmpl w:val="9A1E0D8A"/>
    <w:lvl w:ilvl="0" w:tplc="100C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" w15:restartNumberingAfterBreak="0">
    <w:nsid w:val="072848F1"/>
    <w:multiLevelType w:val="hybridMultilevel"/>
    <w:tmpl w:val="259E6EB8"/>
    <w:lvl w:ilvl="0" w:tplc="1DD25B0A">
      <w:start w:val="1"/>
      <w:numFmt w:val="bullet"/>
      <w:lvlText w:val="-"/>
      <w:lvlJc w:val="left"/>
      <w:pPr>
        <w:ind w:left="720" w:hanging="360"/>
      </w:pPr>
      <w:rPr>
        <w:rFonts w:ascii="Helvetica" w:eastAsiaTheme="minorHAnsi" w:hAnsi="Helvetic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C7229F"/>
    <w:multiLevelType w:val="hybridMultilevel"/>
    <w:tmpl w:val="1156725E"/>
    <w:lvl w:ilvl="0" w:tplc="FFFFFFFF">
      <w:start w:val="1"/>
      <w:numFmt w:val="decimal"/>
      <w:lvlText w:val="%1)"/>
      <w:lvlJc w:val="left"/>
      <w:pPr>
        <w:ind w:left="360" w:hanging="360"/>
      </w:pPr>
      <w:rPr>
        <w:color w:val="000000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5C3A798"/>
    <w:multiLevelType w:val="multilevel"/>
    <w:tmpl w:val="FFFFFFF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4" w15:restartNumberingAfterBreak="0">
    <w:nsid w:val="192E2D93"/>
    <w:multiLevelType w:val="hybridMultilevel"/>
    <w:tmpl w:val="CA50D562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8CCFDF"/>
    <w:multiLevelType w:val="hybridMultilevel"/>
    <w:tmpl w:val="FFFFFFFF"/>
    <w:lvl w:ilvl="0" w:tplc="283CFCF2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88AA7A9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83038D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A98574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68E702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ACC2E9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D3809B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D2EFAD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35E9B9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467CB6"/>
    <w:multiLevelType w:val="multilevel"/>
    <w:tmpl w:val="5532ECA6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8EF916C"/>
    <w:multiLevelType w:val="multilevel"/>
    <w:tmpl w:val="FFFFFFF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8" w15:restartNumberingAfterBreak="0">
    <w:nsid w:val="2E2B61BC"/>
    <w:multiLevelType w:val="hybridMultilevel"/>
    <w:tmpl w:val="3ABCBAE8"/>
    <w:lvl w:ilvl="0" w:tplc="CCF6895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C2E6B75"/>
    <w:multiLevelType w:val="hybridMultilevel"/>
    <w:tmpl w:val="FFFFFFFF"/>
    <w:lvl w:ilvl="0" w:tplc="ACCA5C42">
      <w:start w:val="1"/>
      <w:numFmt w:val="decimal"/>
      <w:lvlText w:val="%1."/>
      <w:lvlJc w:val="left"/>
      <w:pPr>
        <w:ind w:left="720" w:hanging="360"/>
      </w:pPr>
    </w:lvl>
    <w:lvl w:ilvl="1" w:tplc="A4BE8ACE">
      <w:start w:val="1"/>
      <w:numFmt w:val="lowerLetter"/>
      <w:lvlText w:val="%2."/>
      <w:lvlJc w:val="left"/>
      <w:pPr>
        <w:ind w:left="1440" w:hanging="360"/>
      </w:pPr>
    </w:lvl>
    <w:lvl w:ilvl="2" w:tplc="946EB962">
      <w:start w:val="1"/>
      <w:numFmt w:val="lowerRoman"/>
      <w:lvlText w:val="%3."/>
      <w:lvlJc w:val="right"/>
      <w:pPr>
        <w:ind w:left="2160" w:hanging="180"/>
      </w:pPr>
    </w:lvl>
    <w:lvl w:ilvl="3" w:tplc="96664DFC">
      <w:start w:val="1"/>
      <w:numFmt w:val="decimal"/>
      <w:lvlText w:val="%4."/>
      <w:lvlJc w:val="left"/>
      <w:pPr>
        <w:ind w:left="2880" w:hanging="360"/>
      </w:pPr>
    </w:lvl>
    <w:lvl w:ilvl="4" w:tplc="0E52CCF4">
      <w:start w:val="1"/>
      <w:numFmt w:val="lowerLetter"/>
      <w:lvlText w:val="%5."/>
      <w:lvlJc w:val="left"/>
      <w:pPr>
        <w:ind w:left="3600" w:hanging="360"/>
      </w:pPr>
    </w:lvl>
    <w:lvl w:ilvl="5" w:tplc="27B003EC">
      <w:start w:val="1"/>
      <w:numFmt w:val="lowerRoman"/>
      <w:lvlText w:val="%6."/>
      <w:lvlJc w:val="right"/>
      <w:pPr>
        <w:ind w:left="4320" w:hanging="180"/>
      </w:pPr>
    </w:lvl>
    <w:lvl w:ilvl="6" w:tplc="F3AEE4F2">
      <w:start w:val="1"/>
      <w:numFmt w:val="decimal"/>
      <w:lvlText w:val="%7."/>
      <w:lvlJc w:val="left"/>
      <w:pPr>
        <w:ind w:left="5040" w:hanging="360"/>
      </w:pPr>
    </w:lvl>
    <w:lvl w:ilvl="7" w:tplc="9CECA710">
      <w:start w:val="1"/>
      <w:numFmt w:val="lowerLetter"/>
      <w:lvlText w:val="%8."/>
      <w:lvlJc w:val="left"/>
      <w:pPr>
        <w:ind w:left="5760" w:hanging="360"/>
      </w:pPr>
    </w:lvl>
    <w:lvl w:ilvl="8" w:tplc="B914EE32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0A54A6"/>
    <w:multiLevelType w:val="multilevel"/>
    <w:tmpl w:val="6EAE9ADA"/>
    <w:lvl w:ilvl="0">
      <w:start w:val="1"/>
      <w:numFmt w:val="decimal"/>
      <w:pStyle w:val="Heading1"/>
      <w:lvlText w:val="S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50AF0A5A"/>
    <w:multiLevelType w:val="hybridMultilevel"/>
    <w:tmpl w:val="9140D30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20D762E"/>
    <w:multiLevelType w:val="multilevel"/>
    <w:tmpl w:val="339EB3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35E02FF"/>
    <w:multiLevelType w:val="multilevel"/>
    <w:tmpl w:val="3338765A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38901F6"/>
    <w:multiLevelType w:val="hybridMultilevel"/>
    <w:tmpl w:val="F442329E"/>
    <w:lvl w:ilvl="0" w:tplc="100C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5" w15:restartNumberingAfterBreak="0">
    <w:nsid w:val="5C5D3479"/>
    <w:multiLevelType w:val="hybridMultilevel"/>
    <w:tmpl w:val="19460530"/>
    <w:lvl w:ilvl="0" w:tplc="CA129002">
      <w:start w:val="19"/>
      <w:numFmt w:val="bullet"/>
      <w:lvlText w:val="-"/>
      <w:lvlJc w:val="left"/>
      <w:pPr>
        <w:ind w:left="1080" w:hanging="360"/>
      </w:pPr>
      <w:rPr>
        <w:rFonts w:ascii="Helvetica" w:eastAsiaTheme="minorHAnsi" w:hAnsi="Helvetic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66A75C97"/>
    <w:multiLevelType w:val="hybridMultilevel"/>
    <w:tmpl w:val="F08E18A6"/>
    <w:lvl w:ilvl="0" w:tplc="42AAFAB0">
      <w:start w:val="15"/>
      <w:numFmt w:val="bullet"/>
      <w:lvlText w:val="-"/>
      <w:lvlJc w:val="left"/>
      <w:pPr>
        <w:ind w:left="720" w:hanging="360"/>
      </w:pPr>
      <w:rPr>
        <w:rFonts w:ascii="Helvetica" w:eastAsiaTheme="minorHAnsi" w:hAnsi="Helvetic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E7D00C7"/>
    <w:multiLevelType w:val="hybridMultilevel"/>
    <w:tmpl w:val="EB74859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EF04C76"/>
    <w:multiLevelType w:val="hybridMultilevel"/>
    <w:tmpl w:val="2FBC9A72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2E45D30"/>
    <w:multiLevelType w:val="multilevel"/>
    <w:tmpl w:val="74DC94A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1936865467">
    <w:abstractNumId w:val="19"/>
  </w:num>
  <w:num w:numId="2" w16cid:durableId="324481401">
    <w:abstractNumId w:val="8"/>
  </w:num>
  <w:num w:numId="3" w16cid:durableId="108670115">
    <w:abstractNumId w:val="16"/>
  </w:num>
  <w:num w:numId="4" w16cid:durableId="1532643113">
    <w:abstractNumId w:val="17"/>
  </w:num>
  <w:num w:numId="5" w16cid:durableId="1231886209">
    <w:abstractNumId w:val="15"/>
  </w:num>
  <w:num w:numId="6" w16cid:durableId="489516116">
    <w:abstractNumId w:val="3"/>
  </w:num>
  <w:num w:numId="7" w16cid:durableId="474875105">
    <w:abstractNumId w:val="7"/>
  </w:num>
  <w:num w:numId="8" w16cid:durableId="884413062">
    <w:abstractNumId w:val="9"/>
  </w:num>
  <w:num w:numId="9" w16cid:durableId="987054409">
    <w:abstractNumId w:val="5"/>
  </w:num>
  <w:num w:numId="10" w16cid:durableId="670378442">
    <w:abstractNumId w:val="4"/>
  </w:num>
  <w:num w:numId="11" w16cid:durableId="216212055">
    <w:abstractNumId w:val="12"/>
  </w:num>
  <w:num w:numId="12" w16cid:durableId="1985693621">
    <w:abstractNumId w:val="2"/>
  </w:num>
  <w:num w:numId="13" w16cid:durableId="915212661">
    <w:abstractNumId w:val="1"/>
  </w:num>
  <w:num w:numId="14" w16cid:durableId="1564490056">
    <w:abstractNumId w:val="10"/>
  </w:num>
  <w:num w:numId="15" w16cid:durableId="1154877433">
    <w:abstractNumId w:val="11"/>
  </w:num>
  <w:num w:numId="16" w16cid:durableId="20059212">
    <w:abstractNumId w:val="14"/>
  </w:num>
  <w:num w:numId="17" w16cid:durableId="1357269912">
    <w:abstractNumId w:val="18"/>
  </w:num>
  <w:num w:numId="18" w16cid:durableId="811099345">
    <w:abstractNumId w:val="0"/>
  </w:num>
  <w:num w:numId="19" w16cid:durableId="515274012">
    <w:abstractNumId w:val="6"/>
  </w:num>
  <w:num w:numId="20" w16cid:durableId="1539900927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02vtesetp5p9ame2s0qpda9gp0p955zxpxw2&quot;&gt;My EndNote Library&lt;record-ids&gt;&lt;item&gt;4&lt;/item&gt;&lt;item&gt;35&lt;/item&gt;&lt;item&gt;41&lt;/item&gt;&lt;item&gt;62&lt;/item&gt;&lt;item&gt;6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CE6552"/>
    <w:rsid w:val="00000004"/>
    <w:rsid w:val="000000BD"/>
    <w:rsid w:val="0000011C"/>
    <w:rsid w:val="00000220"/>
    <w:rsid w:val="000002FD"/>
    <w:rsid w:val="000003C4"/>
    <w:rsid w:val="0000081F"/>
    <w:rsid w:val="00000869"/>
    <w:rsid w:val="00000876"/>
    <w:rsid w:val="00000AA8"/>
    <w:rsid w:val="00000BFF"/>
    <w:rsid w:val="000011E1"/>
    <w:rsid w:val="0000123D"/>
    <w:rsid w:val="00001420"/>
    <w:rsid w:val="00001A83"/>
    <w:rsid w:val="00001BD2"/>
    <w:rsid w:val="00001F66"/>
    <w:rsid w:val="00002041"/>
    <w:rsid w:val="000022B9"/>
    <w:rsid w:val="000022BD"/>
    <w:rsid w:val="000022D4"/>
    <w:rsid w:val="000025CE"/>
    <w:rsid w:val="00002602"/>
    <w:rsid w:val="00002A74"/>
    <w:rsid w:val="00002D87"/>
    <w:rsid w:val="000033B6"/>
    <w:rsid w:val="00003745"/>
    <w:rsid w:val="00003998"/>
    <w:rsid w:val="00003AD7"/>
    <w:rsid w:val="00003CDA"/>
    <w:rsid w:val="00003E3E"/>
    <w:rsid w:val="000040C8"/>
    <w:rsid w:val="000043A5"/>
    <w:rsid w:val="000044AD"/>
    <w:rsid w:val="000049C8"/>
    <w:rsid w:val="00004A32"/>
    <w:rsid w:val="00004C09"/>
    <w:rsid w:val="00004C3B"/>
    <w:rsid w:val="0000594A"/>
    <w:rsid w:val="00005A34"/>
    <w:rsid w:val="00005F3A"/>
    <w:rsid w:val="0000627F"/>
    <w:rsid w:val="0000628D"/>
    <w:rsid w:val="000065EE"/>
    <w:rsid w:val="00006674"/>
    <w:rsid w:val="0000668A"/>
    <w:rsid w:val="000066AB"/>
    <w:rsid w:val="0000673B"/>
    <w:rsid w:val="00006889"/>
    <w:rsid w:val="00007125"/>
    <w:rsid w:val="000072F7"/>
    <w:rsid w:val="000072FB"/>
    <w:rsid w:val="00007691"/>
    <w:rsid w:val="00007A15"/>
    <w:rsid w:val="00007B1F"/>
    <w:rsid w:val="00007E65"/>
    <w:rsid w:val="00007EB0"/>
    <w:rsid w:val="00010794"/>
    <w:rsid w:val="000109AA"/>
    <w:rsid w:val="00010B36"/>
    <w:rsid w:val="00010C61"/>
    <w:rsid w:val="00010D14"/>
    <w:rsid w:val="00010DA2"/>
    <w:rsid w:val="00010DA4"/>
    <w:rsid w:val="00011415"/>
    <w:rsid w:val="00011B8D"/>
    <w:rsid w:val="00012453"/>
    <w:rsid w:val="0001259A"/>
    <w:rsid w:val="00012681"/>
    <w:rsid w:val="00012818"/>
    <w:rsid w:val="000128FD"/>
    <w:rsid w:val="00012AC5"/>
    <w:rsid w:val="00012D6B"/>
    <w:rsid w:val="00012DA6"/>
    <w:rsid w:val="00012DC7"/>
    <w:rsid w:val="00012DE1"/>
    <w:rsid w:val="00013635"/>
    <w:rsid w:val="00013A99"/>
    <w:rsid w:val="00013B36"/>
    <w:rsid w:val="00013CC7"/>
    <w:rsid w:val="00013DA5"/>
    <w:rsid w:val="00014193"/>
    <w:rsid w:val="000143D1"/>
    <w:rsid w:val="000145CD"/>
    <w:rsid w:val="00014780"/>
    <w:rsid w:val="00014783"/>
    <w:rsid w:val="000149D7"/>
    <w:rsid w:val="00014B1B"/>
    <w:rsid w:val="00014F96"/>
    <w:rsid w:val="00015538"/>
    <w:rsid w:val="00015655"/>
    <w:rsid w:val="00015722"/>
    <w:rsid w:val="00015857"/>
    <w:rsid w:val="000158C1"/>
    <w:rsid w:val="0001599F"/>
    <w:rsid w:val="00015B95"/>
    <w:rsid w:val="00015BFA"/>
    <w:rsid w:val="00015D38"/>
    <w:rsid w:val="00016289"/>
    <w:rsid w:val="00016428"/>
    <w:rsid w:val="0001644B"/>
    <w:rsid w:val="000165DD"/>
    <w:rsid w:val="00016680"/>
    <w:rsid w:val="00016736"/>
    <w:rsid w:val="0001675B"/>
    <w:rsid w:val="00016919"/>
    <w:rsid w:val="00016F12"/>
    <w:rsid w:val="00016F8A"/>
    <w:rsid w:val="000170AD"/>
    <w:rsid w:val="000172FA"/>
    <w:rsid w:val="000173D5"/>
    <w:rsid w:val="0001770B"/>
    <w:rsid w:val="00017CBA"/>
    <w:rsid w:val="00017E1D"/>
    <w:rsid w:val="00020137"/>
    <w:rsid w:val="000204AD"/>
    <w:rsid w:val="00020568"/>
    <w:rsid w:val="000207D0"/>
    <w:rsid w:val="00020967"/>
    <w:rsid w:val="00020C38"/>
    <w:rsid w:val="00020D1B"/>
    <w:rsid w:val="00020EAF"/>
    <w:rsid w:val="0002116D"/>
    <w:rsid w:val="00021316"/>
    <w:rsid w:val="00021540"/>
    <w:rsid w:val="00021653"/>
    <w:rsid w:val="000216E0"/>
    <w:rsid w:val="0002192F"/>
    <w:rsid w:val="00021D4F"/>
    <w:rsid w:val="00022410"/>
    <w:rsid w:val="000226E4"/>
    <w:rsid w:val="00022708"/>
    <w:rsid w:val="00022742"/>
    <w:rsid w:val="00022992"/>
    <w:rsid w:val="00022CCB"/>
    <w:rsid w:val="00022D06"/>
    <w:rsid w:val="00022E92"/>
    <w:rsid w:val="00023034"/>
    <w:rsid w:val="000233BD"/>
    <w:rsid w:val="00023501"/>
    <w:rsid w:val="0002354E"/>
    <w:rsid w:val="0002368E"/>
    <w:rsid w:val="00023827"/>
    <w:rsid w:val="0002394A"/>
    <w:rsid w:val="000239EC"/>
    <w:rsid w:val="00023AFE"/>
    <w:rsid w:val="00024684"/>
    <w:rsid w:val="0002492A"/>
    <w:rsid w:val="00024ADB"/>
    <w:rsid w:val="00024BFA"/>
    <w:rsid w:val="00024E2E"/>
    <w:rsid w:val="00024FB8"/>
    <w:rsid w:val="0002509B"/>
    <w:rsid w:val="000251FD"/>
    <w:rsid w:val="00025243"/>
    <w:rsid w:val="0002546D"/>
    <w:rsid w:val="000256A4"/>
    <w:rsid w:val="00025726"/>
    <w:rsid w:val="00025B8E"/>
    <w:rsid w:val="00025DED"/>
    <w:rsid w:val="000260A9"/>
    <w:rsid w:val="00026222"/>
    <w:rsid w:val="00026537"/>
    <w:rsid w:val="00026761"/>
    <w:rsid w:val="0002681D"/>
    <w:rsid w:val="0002693B"/>
    <w:rsid w:val="00026944"/>
    <w:rsid w:val="00026A7E"/>
    <w:rsid w:val="00026AE4"/>
    <w:rsid w:val="00026AF5"/>
    <w:rsid w:val="00026DB9"/>
    <w:rsid w:val="00026EB5"/>
    <w:rsid w:val="00026FC2"/>
    <w:rsid w:val="0002703A"/>
    <w:rsid w:val="000270C9"/>
    <w:rsid w:val="000272E8"/>
    <w:rsid w:val="00027392"/>
    <w:rsid w:val="000273B3"/>
    <w:rsid w:val="00027400"/>
    <w:rsid w:val="00027592"/>
    <w:rsid w:val="0002790E"/>
    <w:rsid w:val="00027B9D"/>
    <w:rsid w:val="00027BE7"/>
    <w:rsid w:val="00027C9B"/>
    <w:rsid w:val="00027D17"/>
    <w:rsid w:val="00027D4F"/>
    <w:rsid w:val="00027D69"/>
    <w:rsid w:val="0003010C"/>
    <w:rsid w:val="00030415"/>
    <w:rsid w:val="00030483"/>
    <w:rsid w:val="00030DF3"/>
    <w:rsid w:val="00030F55"/>
    <w:rsid w:val="00030FE9"/>
    <w:rsid w:val="0003123A"/>
    <w:rsid w:val="0003174D"/>
    <w:rsid w:val="000317E1"/>
    <w:rsid w:val="0003183C"/>
    <w:rsid w:val="00031A85"/>
    <w:rsid w:val="00031A8A"/>
    <w:rsid w:val="00031E7E"/>
    <w:rsid w:val="00031FF1"/>
    <w:rsid w:val="000321ED"/>
    <w:rsid w:val="0003254A"/>
    <w:rsid w:val="00032802"/>
    <w:rsid w:val="00033147"/>
    <w:rsid w:val="000331E2"/>
    <w:rsid w:val="000332C4"/>
    <w:rsid w:val="000336C3"/>
    <w:rsid w:val="00033916"/>
    <w:rsid w:val="0003392A"/>
    <w:rsid w:val="00033E24"/>
    <w:rsid w:val="00033EAE"/>
    <w:rsid w:val="00034254"/>
    <w:rsid w:val="000343FB"/>
    <w:rsid w:val="0003482B"/>
    <w:rsid w:val="00034857"/>
    <w:rsid w:val="00034EED"/>
    <w:rsid w:val="00034EF1"/>
    <w:rsid w:val="00035042"/>
    <w:rsid w:val="0003519B"/>
    <w:rsid w:val="000351E4"/>
    <w:rsid w:val="000353F5"/>
    <w:rsid w:val="0003554B"/>
    <w:rsid w:val="00035780"/>
    <w:rsid w:val="00035796"/>
    <w:rsid w:val="00035E6B"/>
    <w:rsid w:val="000360C6"/>
    <w:rsid w:val="00036DC5"/>
    <w:rsid w:val="0003721A"/>
    <w:rsid w:val="00037729"/>
    <w:rsid w:val="00037A9F"/>
    <w:rsid w:val="00037C59"/>
    <w:rsid w:val="00037CA3"/>
    <w:rsid w:val="00037E85"/>
    <w:rsid w:val="00037ECD"/>
    <w:rsid w:val="00037F61"/>
    <w:rsid w:val="00040C5A"/>
    <w:rsid w:val="00040C89"/>
    <w:rsid w:val="00040C9C"/>
    <w:rsid w:val="00041073"/>
    <w:rsid w:val="00041256"/>
    <w:rsid w:val="000412D5"/>
    <w:rsid w:val="000414A0"/>
    <w:rsid w:val="00041F1F"/>
    <w:rsid w:val="00041FA8"/>
    <w:rsid w:val="00041FCD"/>
    <w:rsid w:val="0004202A"/>
    <w:rsid w:val="0004209F"/>
    <w:rsid w:val="00042978"/>
    <w:rsid w:val="00042FD2"/>
    <w:rsid w:val="000433EE"/>
    <w:rsid w:val="000434FB"/>
    <w:rsid w:val="00043667"/>
    <w:rsid w:val="00043A99"/>
    <w:rsid w:val="00043E99"/>
    <w:rsid w:val="00044198"/>
    <w:rsid w:val="00044370"/>
    <w:rsid w:val="00044457"/>
    <w:rsid w:val="0004449A"/>
    <w:rsid w:val="000446F4"/>
    <w:rsid w:val="000448D4"/>
    <w:rsid w:val="00044B2F"/>
    <w:rsid w:val="00044FB0"/>
    <w:rsid w:val="00045090"/>
    <w:rsid w:val="0004562B"/>
    <w:rsid w:val="0004565A"/>
    <w:rsid w:val="00045A62"/>
    <w:rsid w:val="00045ACF"/>
    <w:rsid w:val="00045C77"/>
    <w:rsid w:val="00045CF8"/>
    <w:rsid w:val="00045ED8"/>
    <w:rsid w:val="00045F36"/>
    <w:rsid w:val="000464C7"/>
    <w:rsid w:val="000465C2"/>
    <w:rsid w:val="000468AB"/>
    <w:rsid w:val="000469F3"/>
    <w:rsid w:val="00046A06"/>
    <w:rsid w:val="00046A07"/>
    <w:rsid w:val="00046C1B"/>
    <w:rsid w:val="00046D55"/>
    <w:rsid w:val="00047204"/>
    <w:rsid w:val="00047BCD"/>
    <w:rsid w:val="00047E2C"/>
    <w:rsid w:val="0004C298"/>
    <w:rsid w:val="00050056"/>
    <w:rsid w:val="00050105"/>
    <w:rsid w:val="000501FF"/>
    <w:rsid w:val="000505DB"/>
    <w:rsid w:val="00050691"/>
    <w:rsid w:val="000506C9"/>
    <w:rsid w:val="0005087F"/>
    <w:rsid w:val="00050A50"/>
    <w:rsid w:val="00050E8D"/>
    <w:rsid w:val="00050F03"/>
    <w:rsid w:val="00050FC7"/>
    <w:rsid w:val="0005169E"/>
    <w:rsid w:val="000517A7"/>
    <w:rsid w:val="00051855"/>
    <w:rsid w:val="00051862"/>
    <w:rsid w:val="00051873"/>
    <w:rsid w:val="00051C63"/>
    <w:rsid w:val="00051D94"/>
    <w:rsid w:val="00051E6F"/>
    <w:rsid w:val="00052122"/>
    <w:rsid w:val="000526A4"/>
    <w:rsid w:val="00052C84"/>
    <w:rsid w:val="00052DD2"/>
    <w:rsid w:val="00052EA6"/>
    <w:rsid w:val="00052F83"/>
    <w:rsid w:val="0005316F"/>
    <w:rsid w:val="0005319D"/>
    <w:rsid w:val="000531C1"/>
    <w:rsid w:val="000534CE"/>
    <w:rsid w:val="00053A02"/>
    <w:rsid w:val="00053AFC"/>
    <w:rsid w:val="00053C4F"/>
    <w:rsid w:val="00053CE1"/>
    <w:rsid w:val="00053D33"/>
    <w:rsid w:val="00053ECB"/>
    <w:rsid w:val="00053F31"/>
    <w:rsid w:val="00054041"/>
    <w:rsid w:val="00054071"/>
    <w:rsid w:val="0005426B"/>
    <w:rsid w:val="00054609"/>
    <w:rsid w:val="000547AE"/>
    <w:rsid w:val="000549E4"/>
    <w:rsid w:val="00054D82"/>
    <w:rsid w:val="00054DFC"/>
    <w:rsid w:val="00055127"/>
    <w:rsid w:val="000551DF"/>
    <w:rsid w:val="000551E4"/>
    <w:rsid w:val="00055325"/>
    <w:rsid w:val="000553C4"/>
    <w:rsid w:val="000554DE"/>
    <w:rsid w:val="000554F2"/>
    <w:rsid w:val="000555FC"/>
    <w:rsid w:val="0005565C"/>
    <w:rsid w:val="00055726"/>
    <w:rsid w:val="0005588F"/>
    <w:rsid w:val="00055C35"/>
    <w:rsid w:val="00055E1E"/>
    <w:rsid w:val="0005611D"/>
    <w:rsid w:val="0005619F"/>
    <w:rsid w:val="00056848"/>
    <w:rsid w:val="00056CBE"/>
    <w:rsid w:val="00056EB9"/>
    <w:rsid w:val="00057235"/>
    <w:rsid w:val="0005726C"/>
    <w:rsid w:val="000575FC"/>
    <w:rsid w:val="00057769"/>
    <w:rsid w:val="00057791"/>
    <w:rsid w:val="0005792A"/>
    <w:rsid w:val="00057F8D"/>
    <w:rsid w:val="00060111"/>
    <w:rsid w:val="000601B5"/>
    <w:rsid w:val="00060727"/>
    <w:rsid w:val="000608A4"/>
    <w:rsid w:val="00060EAC"/>
    <w:rsid w:val="000613A4"/>
    <w:rsid w:val="000614A7"/>
    <w:rsid w:val="00061589"/>
    <w:rsid w:val="00061599"/>
    <w:rsid w:val="00061667"/>
    <w:rsid w:val="0006183A"/>
    <w:rsid w:val="00061894"/>
    <w:rsid w:val="00061906"/>
    <w:rsid w:val="00062DE4"/>
    <w:rsid w:val="00062DE7"/>
    <w:rsid w:val="0006341A"/>
    <w:rsid w:val="000635D3"/>
    <w:rsid w:val="00063618"/>
    <w:rsid w:val="00063D5D"/>
    <w:rsid w:val="00063EEA"/>
    <w:rsid w:val="00063F3B"/>
    <w:rsid w:val="000643C9"/>
    <w:rsid w:val="00064411"/>
    <w:rsid w:val="00064723"/>
    <w:rsid w:val="000649A6"/>
    <w:rsid w:val="00064B81"/>
    <w:rsid w:val="00064E09"/>
    <w:rsid w:val="00064E89"/>
    <w:rsid w:val="00064E9E"/>
    <w:rsid w:val="00064F0E"/>
    <w:rsid w:val="00065296"/>
    <w:rsid w:val="000653A6"/>
    <w:rsid w:val="000653B9"/>
    <w:rsid w:val="000654E3"/>
    <w:rsid w:val="000657E4"/>
    <w:rsid w:val="00065A8A"/>
    <w:rsid w:val="00065C73"/>
    <w:rsid w:val="00065F16"/>
    <w:rsid w:val="000660D4"/>
    <w:rsid w:val="000665EB"/>
    <w:rsid w:val="00066CE4"/>
    <w:rsid w:val="00066E85"/>
    <w:rsid w:val="00066F4C"/>
    <w:rsid w:val="000671F6"/>
    <w:rsid w:val="00067266"/>
    <w:rsid w:val="000673C3"/>
    <w:rsid w:val="00067401"/>
    <w:rsid w:val="0006753C"/>
    <w:rsid w:val="00067680"/>
    <w:rsid w:val="000679C1"/>
    <w:rsid w:val="00067C48"/>
    <w:rsid w:val="00067E2F"/>
    <w:rsid w:val="0007002A"/>
    <w:rsid w:val="00070331"/>
    <w:rsid w:val="00070455"/>
    <w:rsid w:val="0007065A"/>
    <w:rsid w:val="00070BD2"/>
    <w:rsid w:val="00070D4C"/>
    <w:rsid w:val="000714AA"/>
    <w:rsid w:val="0007174D"/>
    <w:rsid w:val="00071EAF"/>
    <w:rsid w:val="0007215B"/>
    <w:rsid w:val="00072496"/>
    <w:rsid w:val="00072AF1"/>
    <w:rsid w:val="00072B62"/>
    <w:rsid w:val="00072D50"/>
    <w:rsid w:val="00073350"/>
    <w:rsid w:val="000734D5"/>
    <w:rsid w:val="00073610"/>
    <w:rsid w:val="000737DD"/>
    <w:rsid w:val="00073B84"/>
    <w:rsid w:val="00073C4E"/>
    <w:rsid w:val="0007409E"/>
    <w:rsid w:val="000741C8"/>
    <w:rsid w:val="000741F3"/>
    <w:rsid w:val="000742A9"/>
    <w:rsid w:val="0007457F"/>
    <w:rsid w:val="00074928"/>
    <w:rsid w:val="00074A3F"/>
    <w:rsid w:val="00074C6C"/>
    <w:rsid w:val="00074D21"/>
    <w:rsid w:val="00074F93"/>
    <w:rsid w:val="00075038"/>
    <w:rsid w:val="0007522F"/>
    <w:rsid w:val="00075A22"/>
    <w:rsid w:val="00075C3E"/>
    <w:rsid w:val="00075F1D"/>
    <w:rsid w:val="000760D4"/>
    <w:rsid w:val="00076695"/>
    <w:rsid w:val="000768F2"/>
    <w:rsid w:val="00076944"/>
    <w:rsid w:val="000769D8"/>
    <w:rsid w:val="00076C16"/>
    <w:rsid w:val="00076C20"/>
    <w:rsid w:val="00076CE2"/>
    <w:rsid w:val="00077178"/>
    <w:rsid w:val="00077702"/>
    <w:rsid w:val="00077833"/>
    <w:rsid w:val="000779FE"/>
    <w:rsid w:val="00077AE7"/>
    <w:rsid w:val="00077B0E"/>
    <w:rsid w:val="00077C9B"/>
    <w:rsid w:val="00077DF4"/>
    <w:rsid w:val="0007FBE4"/>
    <w:rsid w:val="0008049B"/>
    <w:rsid w:val="00080984"/>
    <w:rsid w:val="00080A0C"/>
    <w:rsid w:val="00080B7B"/>
    <w:rsid w:val="00080C32"/>
    <w:rsid w:val="00080F92"/>
    <w:rsid w:val="00081065"/>
    <w:rsid w:val="000810B4"/>
    <w:rsid w:val="000812CB"/>
    <w:rsid w:val="0008153C"/>
    <w:rsid w:val="000816A4"/>
    <w:rsid w:val="00081AE2"/>
    <w:rsid w:val="00081E7F"/>
    <w:rsid w:val="00081F10"/>
    <w:rsid w:val="00082120"/>
    <w:rsid w:val="000822B7"/>
    <w:rsid w:val="0008230C"/>
    <w:rsid w:val="000825CF"/>
    <w:rsid w:val="0008273A"/>
    <w:rsid w:val="00082806"/>
    <w:rsid w:val="00082948"/>
    <w:rsid w:val="00082AEC"/>
    <w:rsid w:val="00082E0B"/>
    <w:rsid w:val="00083021"/>
    <w:rsid w:val="00083682"/>
    <w:rsid w:val="000837D3"/>
    <w:rsid w:val="00083BC5"/>
    <w:rsid w:val="00083C3A"/>
    <w:rsid w:val="00083C4D"/>
    <w:rsid w:val="00083E37"/>
    <w:rsid w:val="00083FCC"/>
    <w:rsid w:val="000842FD"/>
    <w:rsid w:val="000845E4"/>
    <w:rsid w:val="0008468B"/>
    <w:rsid w:val="00084842"/>
    <w:rsid w:val="00084A0B"/>
    <w:rsid w:val="00084B12"/>
    <w:rsid w:val="000853D0"/>
    <w:rsid w:val="00085544"/>
    <w:rsid w:val="000858AB"/>
    <w:rsid w:val="00085A65"/>
    <w:rsid w:val="00085BD2"/>
    <w:rsid w:val="00085D2F"/>
    <w:rsid w:val="00085E4C"/>
    <w:rsid w:val="00086109"/>
    <w:rsid w:val="000861E2"/>
    <w:rsid w:val="00086299"/>
    <w:rsid w:val="0008675A"/>
    <w:rsid w:val="00086793"/>
    <w:rsid w:val="00086805"/>
    <w:rsid w:val="00086BC0"/>
    <w:rsid w:val="00086FEA"/>
    <w:rsid w:val="0008717F"/>
    <w:rsid w:val="000873CC"/>
    <w:rsid w:val="00087434"/>
    <w:rsid w:val="000874B8"/>
    <w:rsid w:val="00087514"/>
    <w:rsid w:val="000876BC"/>
    <w:rsid w:val="00087B7C"/>
    <w:rsid w:val="00087C41"/>
    <w:rsid w:val="00087FD6"/>
    <w:rsid w:val="0009003D"/>
    <w:rsid w:val="0009023F"/>
    <w:rsid w:val="00090404"/>
    <w:rsid w:val="000905F5"/>
    <w:rsid w:val="0009062B"/>
    <w:rsid w:val="0009067C"/>
    <w:rsid w:val="000906EA"/>
    <w:rsid w:val="00090704"/>
    <w:rsid w:val="000909ED"/>
    <w:rsid w:val="00090ED1"/>
    <w:rsid w:val="00090F8D"/>
    <w:rsid w:val="0009155D"/>
    <w:rsid w:val="000916C2"/>
    <w:rsid w:val="00091753"/>
    <w:rsid w:val="000919D3"/>
    <w:rsid w:val="00091B77"/>
    <w:rsid w:val="00091C5B"/>
    <w:rsid w:val="00092308"/>
    <w:rsid w:val="0009231D"/>
    <w:rsid w:val="00092466"/>
    <w:rsid w:val="00092700"/>
    <w:rsid w:val="000927F4"/>
    <w:rsid w:val="000928C7"/>
    <w:rsid w:val="00092BF1"/>
    <w:rsid w:val="00092C03"/>
    <w:rsid w:val="00092C52"/>
    <w:rsid w:val="00092C78"/>
    <w:rsid w:val="00093003"/>
    <w:rsid w:val="0009336E"/>
    <w:rsid w:val="0009387B"/>
    <w:rsid w:val="00093D91"/>
    <w:rsid w:val="00093F37"/>
    <w:rsid w:val="00093F6A"/>
    <w:rsid w:val="00094141"/>
    <w:rsid w:val="000941CA"/>
    <w:rsid w:val="00094288"/>
    <w:rsid w:val="00094408"/>
    <w:rsid w:val="000944B5"/>
    <w:rsid w:val="0009483C"/>
    <w:rsid w:val="00094B73"/>
    <w:rsid w:val="00094EF5"/>
    <w:rsid w:val="00095893"/>
    <w:rsid w:val="00095EEF"/>
    <w:rsid w:val="00096166"/>
    <w:rsid w:val="00096993"/>
    <w:rsid w:val="00096B3C"/>
    <w:rsid w:val="00096F5A"/>
    <w:rsid w:val="00097099"/>
    <w:rsid w:val="000970C7"/>
    <w:rsid w:val="00097398"/>
    <w:rsid w:val="00097741"/>
    <w:rsid w:val="00097924"/>
    <w:rsid w:val="000979B0"/>
    <w:rsid w:val="00097A25"/>
    <w:rsid w:val="00097C5D"/>
    <w:rsid w:val="00097C74"/>
    <w:rsid w:val="000A016C"/>
    <w:rsid w:val="000A04F3"/>
    <w:rsid w:val="000A07B8"/>
    <w:rsid w:val="000A08D1"/>
    <w:rsid w:val="000A0C21"/>
    <w:rsid w:val="000A0CE1"/>
    <w:rsid w:val="000A0D72"/>
    <w:rsid w:val="000A10DD"/>
    <w:rsid w:val="000A1116"/>
    <w:rsid w:val="000A137B"/>
    <w:rsid w:val="000A18D0"/>
    <w:rsid w:val="000A1E02"/>
    <w:rsid w:val="000A1E31"/>
    <w:rsid w:val="000A1FE0"/>
    <w:rsid w:val="000A20FE"/>
    <w:rsid w:val="000A2135"/>
    <w:rsid w:val="000A23C3"/>
    <w:rsid w:val="000A247E"/>
    <w:rsid w:val="000A25C4"/>
    <w:rsid w:val="000A2D8D"/>
    <w:rsid w:val="000A2E62"/>
    <w:rsid w:val="000A2E8E"/>
    <w:rsid w:val="000A2EB7"/>
    <w:rsid w:val="000A2EE1"/>
    <w:rsid w:val="000A2FF0"/>
    <w:rsid w:val="000A3179"/>
    <w:rsid w:val="000A344A"/>
    <w:rsid w:val="000A3C9A"/>
    <w:rsid w:val="000A3FAA"/>
    <w:rsid w:val="000A41D7"/>
    <w:rsid w:val="000A4257"/>
    <w:rsid w:val="000A42CE"/>
    <w:rsid w:val="000A45C9"/>
    <w:rsid w:val="000A4630"/>
    <w:rsid w:val="000A47AD"/>
    <w:rsid w:val="000A48DF"/>
    <w:rsid w:val="000A4929"/>
    <w:rsid w:val="000A4C36"/>
    <w:rsid w:val="000A4F96"/>
    <w:rsid w:val="000A4FC9"/>
    <w:rsid w:val="000A5399"/>
    <w:rsid w:val="000A539A"/>
    <w:rsid w:val="000A547B"/>
    <w:rsid w:val="000A554D"/>
    <w:rsid w:val="000A55C3"/>
    <w:rsid w:val="000A5810"/>
    <w:rsid w:val="000A6036"/>
    <w:rsid w:val="000A630F"/>
    <w:rsid w:val="000A631D"/>
    <w:rsid w:val="000A646D"/>
    <w:rsid w:val="000A66F4"/>
    <w:rsid w:val="000A673E"/>
    <w:rsid w:val="000A67C2"/>
    <w:rsid w:val="000A691C"/>
    <w:rsid w:val="000A6AB6"/>
    <w:rsid w:val="000A6BC2"/>
    <w:rsid w:val="000A6C2D"/>
    <w:rsid w:val="000A6C8B"/>
    <w:rsid w:val="000A7682"/>
    <w:rsid w:val="000A7744"/>
    <w:rsid w:val="000A776E"/>
    <w:rsid w:val="000A7B2D"/>
    <w:rsid w:val="000B03B9"/>
    <w:rsid w:val="000B0943"/>
    <w:rsid w:val="000B0B0B"/>
    <w:rsid w:val="000B0C90"/>
    <w:rsid w:val="000B0EC4"/>
    <w:rsid w:val="000B1066"/>
    <w:rsid w:val="000B1281"/>
    <w:rsid w:val="000B1D94"/>
    <w:rsid w:val="000B1DB2"/>
    <w:rsid w:val="000B2323"/>
    <w:rsid w:val="000B26EE"/>
    <w:rsid w:val="000B287E"/>
    <w:rsid w:val="000B2954"/>
    <w:rsid w:val="000B2A91"/>
    <w:rsid w:val="000B2B48"/>
    <w:rsid w:val="000B2C55"/>
    <w:rsid w:val="000B2D79"/>
    <w:rsid w:val="000B2E46"/>
    <w:rsid w:val="000B2E5A"/>
    <w:rsid w:val="000B327C"/>
    <w:rsid w:val="000B3398"/>
    <w:rsid w:val="000B33F0"/>
    <w:rsid w:val="000B36DE"/>
    <w:rsid w:val="000B3AE8"/>
    <w:rsid w:val="000B3AF8"/>
    <w:rsid w:val="000B3B06"/>
    <w:rsid w:val="000B3C73"/>
    <w:rsid w:val="000B3E85"/>
    <w:rsid w:val="000B3F15"/>
    <w:rsid w:val="000B4113"/>
    <w:rsid w:val="000B4554"/>
    <w:rsid w:val="000B4F84"/>
    <w:rsid w:val="000B511B"/>
    <w:rsid w:val="000B551E"/>
    <w:rsid w:val="000B5661"/>
    <w:rsid w:val="000B577F"/>
    <w:rsid w:val="000B5B81"/>
    <w:rsid w:val="000B6250"/>
    <w:rsid w:val="000B6625"/>
    <w:rsid w:val="000B6675"/>
    <w:rsid w:val="000B6FE2"/>
    <w:rsid w:val="000B7356"/>
    <w:rsid w:val="000B73B5"/>
    <w:rsid w:val="000B7699"/>
    <w:rsid w:val="000B7974"/>
    <w:rsid w:val="000B7B75"/>
    <w:rsid w:val="000B7B80"/>
    <w:rsid w:val="000B7DBA"/>
    <w:rsid w:val="000B7DC2"/>
    <w:rsid w:val="000B7E5E"/>
    <w:rsid w:val="000B7EB4"/>
    <w:rsid w:val="000C01C9"/>
    <w:rsid w:val="000C046D"/>
    <w:rsid w:val="000C04E1"/>
    <w:rsid w:val="000C05DF"/>
    <w:rsid w:val="000C07AB"/>
    <w:rsid w:val="000C0CED"/>
    <w:rsid w:val="000C0D68"/>
    <w:rsid w:val="000C10D8"/>
    <w:rsid w:val="000C1433"/>
    <w:rsid w:val="000C1504"/>
    <w:rsid w:val="000C1C27"/>
    <w:rsid w:val="000C1C53"/>
    <w:rsid w:val="000C1E23"/>
    <w:rsid w:val="000C1E60"/>
    <w:rsid w:val="000C1EA4"/>
    <w:rsid w:val="000C1F59"/>
    <w:rsid w:val="000C20B9"/>
    <w:rsid w:val="000C2544"/>
    <w:rsid w:val="000C2945"/>
    <w:rsid w:val="000C2A6F"/>
    <w:rsid w:val="000C2F36"/>
    <w:rsid w:val="000C2F9E"/>
    <w:rsid w:val="000C31A7"/>
    <w:rsid w:val="000C359B"/>
    <w:rsid w:val="000C35C1"/>
    <w:rsid w:val="000C369C"/>
    <w:rsid w:val="000C3CAA"/>
    <w:rsid w:val="000C3FFF"/>
    <w:rsid w:val="000C4149"/>
    <w:rsid w:val="000C44A3"/>
    <w:rsid w:val="000C4699"/>
    <w:rsid w:val="000C4BFD"/>
    <w:rsid w:val="000C4CB4"/>
    <w:rsid w:val="000C4CC1"/>
    <w:rsid w:val="000C4FC3"/>
    <w:rsid w:val="000C5124"/>
    <w:rsid w:val="000C538E"/>
    <w:rsid w:val="000C53DC"/>
    <w:rsid w:val="000C58DD"/>
    <w:rsid w:val="000C5CDC"/>
    <w:rsid w:val="000C5CF8"/>
    <w:rsid w:val="000C6098"/>
    <w:rsid w:val="000C61FA"/>
    <w:rsid w:val="000C6493"/>
    <w:rsid w:val="000C682E"/>
    <w:rsid w:val="000C68AC"/>
    <w:rsid w:val="000C68E1"/>
    <w:rsid w:val="000C6C17"/>
    <w:rsid w:val="000C6DF5"/>
    <w:rsid w:val="000C73BF"/>
    <w:rsid w:val="000C7447"/>
    <w:rsid w:val="000C75FE"/>
    <w:rsid w:val="000C770E"/>
    <w:rsid w:val="000C79DE"/>
    <w:rsid w:val="000C7E0D"/>
    <w:rsid w:val="000C7F7C"/>
    <w:rsid w:val="000D0032"/>
    <w:rsid w:val="000D044F"/>
    <w:rsid w:val="000D0502"/>
    <w:rsid w:val="000D05F9"/>
    <w:rsid w:val="000D060D"/>
    <w:rsid w:val="000D0B4D"/>
    <w:rsid w:val="000D0BFD"/>
    <w:rsid w:val="000D0E93"/>
    <w:rsid w:val="000D139F"/>
    <w:rsid w:val="000D15BF"/>
    <w:rsid w:val="000D20E1"/>
    <w:rsid w:val="000D2760"/>
    <w:rsid w:val="000D2B22"/>
    <w:rsid w:val="000D2D32"/>
    <w:rsid w:val="000D2EC0"/>
    <w:rsid w:val="000D2F48"/>
    <w:rsid w:val="000D2F87"/>
    <w:rsid w:val="000D33C9"/>
    <w:rsid w:val="000D34EE"/>
    <w:rsid w:val="000D36C9"/>
    <w:rsid w:val="000D3B75"/>
    <w:rsid w:val="000D3EAA"/>
    <w:rsid w:val="000D3EFC"/>
    <w:rsid w:val="000D3F5D"/>
    <w:rsid w:val="000D424C"/>
    <w:rsid w:val="000D43E5"/>
    <w:rsid w:val="000D45C1"/>
    <w:rsid w:val="000D4B66"/>
    <w:rsid w:val="000D4DFC"/>
    <w:rsid w:val="000D4E73"/>
    <w:rsid w:val="000D4EE0"/>
    <w:rsid w:val="000D5837"/>
    <w:rsid w:val="000D59B3"/>
    <w:rsid w:val="000D5A99"/>
    <w:rsid w:val="000D5ABB"/>
    <w:rsid w:val="000D5B1B"/>
    <w:rsid w:val="000D5C51"/>
    <w:rsid w:val="000D5DCC"/>
    <w:rsid w:val="000D5E85"/>
    <w:rsid w:val="000D5F40"/>
    <w:rsid w:val="000D60E0"/>
    <w:rsid w:val="000D67DB"/>
    <w:rsid w:val="000D6830"/>
    <w:rsid w:val="000D6848"/>
    <w:rsid w:val="000D6A3A"/>
    <w:rsid w:val="000D6AED"/>
    <w:rsid w:val="000D6BFC"/>
    <w:rsid w:val="000D6CA5"/>
    <w:rsid w:val="000D713F"/>
    <w:rsid w:val="000D71C5"/>
    <w:rsid w:val="000D72FD"/>
    <w:rsid w:val="000D751C"/>
    <w:rsid w:val="000D77C7"/>
    <w:rsid w:val="000D7A5B"/>
    <w:rsid w:val="000D7C96"/>
    <w:rsid w:val="000D7EA6"/>
    <w:rsid w:val="000E024B"/>
    <w:rsid w:val="000E046F"/>
    <w:rsid w:val="000E05C2"/>
    <w:rsid w:val="000E07AF"/>
    <w:rsid w:val="000E0A6A"/>
    <w:rsid w:val="000E0DAD"/>
    <w:rsid w:val="000E0F62"/>
    <w:rsid w:val="000E100C"/>
    <w:rsid w:val="000E1403"/>
    <w:rsid w:val="000E1602"/>
    <w:rsid w:val="000E1621"/>
    <w:rsid w:val="000E173A"/>
    <w:rsid w:val="000E176B"/>
    <w:rsid w:val="000E1936"/>
    <w:rsid w:val="000E1C68"/>
    <w:rsid w:val="000E1F6E"/>
    <w:rsid w:val="000E2461"/>
    <w:rsid w:val="000E2541"/>
    <w:rsid w:val="000E26FE"/>
    <w:rsid w:val="000E2A54"/>
    <w:rsid w:val="000E2D53"/>
    <w:rsid w:val="000E2E4E"/>
    <w:rsid w:val="000E2FC3"/>
    <w:rsid w:val="000E31C1"/>
    <w:rsid w:val="000E328A"/>
    <w:rsid w:val="000E33CD"/>
    <w:rsid w:val="000E3AB1"/>
    <w:rsid w:val="000E40E5"/>
    <w:rsid w:val="000E4952"/>
    <w:rsid w:val="000E49CF"/>
    <w:rsid w:val="000E4D21"/>
    <w:rsid w:val="000E4F92"/>
    <w:rsid w:val="000E5479"/>
    <w:rsid w:val="000E547E"/>
    <w:rsid w:val="000E5580"/>
    <w:rsid w:val="000E56E4"/>
    <w:rsid w:val="000E5777"/>
    <w:rsid w:val="000E58EB"/>
    <w:rsid w:val="000E59C3"/>
    <w:rsid w:val="000E5C87"/>
    <w:rsid w:val="000E5D8A"/>
    <w:rsid w:val="000E5D9C"/>
    <w:rsid w:val="000E5EE9"/>
    <w:rsid w:val="000E6064"/>
    <w:rsid w:val="000E6149"/>
    <w:rsid w:val="000E617D"/>
    <w:rsid w:val="000E622F"/>
    <w:rsid w:val="000E6479"/>
    <w:rsid w:val="000E693B"/>
    <w:rsid w:val="000E694E"/>
    <w:rsid w:val="000E6B35"/>
    <w:rsid w:val="000E6DDB"/>
    <w:rsid w:val="000E70F2"/>
    <w:rsid w:val="000E7169"/>
    <w:rsid w:val="000E7C82"/>
    <w:rsid w:val="000F003F"/>
    <w:rsid w:val="000F01AB"/>
    <w:rsid w:val="000F0BD1"/>
    <w:rsid w:val="000F0DC2"/>
    <w:rsid w:val="000F0F7E"/>
    <w:rsid w:val="000F1048"/>
    <w:rsid w:val="000F1771"/>
    <w:rsid w:val="000F17B4"/>
    <w:rsid w:val="000F1C4F"/>
    <w:rsid w:val="000F1DC6"/>
    <w:rsid w:val="000F1E21"/>
    <w:rsid w:val="000F1F96"/>
    <w:rsid w:val="000F2171"/>
    <w:rsid w:val="000F2325"/>
    <w:rsid w:val="000F23E2"/>
    <w:rsid w:val="000F263E"/>
    <w:rsid w:val="000F27A3"/>
    <w:rsid w:val="000F2AD6"/>
    <w:rsid w:val="000F2D46"/>
    <w:rsid w:val="000F2D9E"/>
    <w:rsid w:val="000F2DAE"/>
    <w:rsid w:val="000F2DC4"/>
    <w:rsid w:val="000F2F06"/>
    <w:rsid w:val="000F3018"/>
    <w:rsid w:val="000F32AA"/>
    <w:rsid w:val="000F374C"/>
    <w:rsid w:val="000F3783"/>
    <w:rsid w:val="000F38B2"/>
    <w:rsid w:val="000F3992"/>
    <w:rsid w:val="000F3B7A"/>
    <w:rsid w:val="000F3CEC"/>
    <w:rsid w:val="000F3E7C"/>
    <w:rsid w:val="000F403D"/>
    <w:rsid w:val="000F410F"/>
    <w:rsid w:val="000F43F7"/>
    <w:rsid w:val="000F451C"/>
    <w:rsid w:val="000F451E"/>
    <w:rsid w:val="000F4926"/>
    <w:rsid w:val="000F493C"/>
    <w:rsid w:val="000F4FA4"/>
    <w:rsid w:val="000F5448"/>
    <w:rsid w:val="000F555C"/>
    <w:rsid w:val="000F5C8C"/>
    <w:rsid w:val="000F6483"/>
    <w:rsid w:val="000F674D"/>
    <w:rsid w:val="000F6809"/>
    <w:rsid w:val="000F68F5"/>
    <w:rsid w:val="000F6F88"/>
    <w:rsid w:val="000F7118"/>
    <w:rsid w:val="000F7209"/>
    <w:rsid w:val="000F7376"/>
    <w:rsid w:val="000F753E"/>
    <w:rsid w:val="000F77E8"/>
    <w:rsid w:val="000F79F8"/>
    <w:rsid w:val="000F7B5F"/>
    <w:rsid w:val="0010002C"/>
    <w:rsid w:val="001003FB"/>
    <w:rsid w:val="00100468"/>
    <w:rsid w:val="001008B4"/>
    <w:rsid w:val="0010093A"/>
    <w:rsid w:val="00100D51"/>
    <w:rsid w:val="00101041"/>
    <w:rsid w:val="00101055"/>
    <w:rsid w:val="00101092"/>
    <w:rsid w:val="00101239"/>
    <w:rsid w:val="00101344"/>
    <w:rsid w:val="0010154C"/>
    <w:rsid w:val="00101613"/>
    <w:rsid w:val="00101AF4"/>
    <w:rsid w:val="00101B4D"/>
    <w:rsid w:val="00101BC4"/>
    <w:rsid w:val="00101C94"/>
    <w:rsid w:val="00101D07"/>
    <w:rsid w:val="00101D63"/>
    <w:rsid w:val="00101E0F"/>
    <w:rsid w:val="00101EB6"/>
    <w:rsid w:val="00101FAA"/>
    <w:rsid w:val="00102934"/>
    <w:rsid w:val="00102F39"/>
    <w:rsid w:val="0010300C"/>
    <w:rsid w:val="00103237"/>
    <w:rsid w:val="00103F58"/>
    <w:rsid w:val="00103F78"/>
    <w:rsid w:val="00104099"/>
    <w:rsid w:val="00104140"/>
    <w:rsid w:val="001046A4"/>
    <w:rsid w:val="00104D45"/>
    <w:rsid w:val="00104E15"/>
    <w:rsid w:val="00105155"/>
    <w:rsid w:val="00105462"/>
    <w:rsid w:val="001055B6"/>
    <w:rsid w:val="001056BF"/>
    <w:rsid w:val="00105B26"/>
    <w:rsid w:val="00105D7D"/>
    <w:rsid w:val="00105DA0"/>
    <w:rsid w:val="00105E29"/>
    <w:rsid w:val="00105EB3"/>
    <w:rsid w:val="001064CF"/>
    <w:rsid w:val="0010652C"/>
    <w:rsid w:val="00106571"/>
    <w:rsid w:val="0010675B"/>
    <w:rsid w:val="001067E5"/>
    <w:rsid w:val="001068C6"/>
    <w:rsid w:val="00106AC6"/>
    <w:rsid w:val="00106B1D"/>
    <w:rsid w:val="00106D24"/>
    <w:rsid w:val="00106DE3"/>
    <w:rsid w:val="001070CE"/>
    <w:rsid w:val="001074DC"/>
    <w:rsid w:val="001074F3"/>
    <w:rsid w:val="001076A6"/>
    <w:rsid w:val="0010788A"/>
    <w:rsid w:val="001078FA"/>
    <w:rsid w:val="00107ADD"/>
    <w:rsid w:val="00107F2F"/>
    <w:rsid w:val="00110075"/>
    <w:rsid w:val="0011057D"/>
    <w:rsid w:val="001108C3"/>
    <w:rsid w:val="001109C0"/>
    <w:rsid w:val="00110A47"/>
    <w:rsid w:val="00110B12"/>
    <w:rsid w:val="00110F54"/>
    <w:rsid w:val="00110FB2"/>
    <w:rsid w:val="001114A1"/>
    <w:rsid w:val="00111653"/>
    <w:rsid w:val="001117A7"/>
    <w:rsid w:val="0011192D"/>
    <w:rsid w:val="00111C8F"/>
    <w:rsid w:val="00111D4F"/>
    <w:rsid w:val="001121C1"/>
    <w:rsid w:val="0011267A"/>
    <w:rsid w:val="001128AF"/>
    <w:rsid w:val="00112905"/>
    <w:rsid w:val="00112A29"/>
    <w:rsid w:val="00112C58"/>
    <w:rsid w:val="00112D83"/>
    <w:rsid w:val="00113012"/>
    <w:rsid w:val="00113182"/>
    <w:rsid w:val="001135C5"/>
    <w:rsid w:val="00113605"/>
    <w:rsid w:val="0011367D"/>
    <w:rsid w:val="0011382D"/>
    <w:rsid w:val="001139A8"/>
    <w:rsid w:val="00113DF4"/>
    <w:rsid w:val="00114049"/>
    <w:rsid w:val="0011410D"/>
    <w:rsid w:val="00114320"/>
    <w:rsid w:val="001147BC"/>
    <w:rsid w:val="001148BC"/>
    <w:rsid w:val="00114C7D"/>
    <w:rsid w:val="00114CB0"/>
    <w:rsid w:val="00114D0F"/>
    <w:rsid w:val="00114FD6"/>
    <w:rsid w:val="00115063"/>
    <w:rsid w:val="001152AB"/>
    <w:rsid w:val="001153B9"/>
    <w:rsid w:val="00115B5A"/>
    <w:rsid w:val="00115BFD"/>
    <w:rsid w:val="00115CC0"/>
    <w:rsid w:val="00115E87"/>
    <w:rsid w:val="00115FDA"/>
    <w:rsid w:val="001163C6"/>
    <w:rsid w:val="0011671D"/>
    <w:rsid w:val="00116754"/>
    <w:rsid w:val="00116771"/>
    <w:rsid w:val="001167E3"/>
    <w:rsid w:val="00116958"/>
    <w:rsid w:val="00116B87"/>
    <w:rsid w:val="00117377"/>
    <w:rsid w:val="001176F1"/>
    <w:rsid w:val="001177AA"/>
    <w:rsid w:val="0011784D"/>
    <w:rsid w:val="00117DF3"/>
    <w:rsid w:val="00120021"/>
    <w:rsid w:val="00120516"/>
    <w:rsid w:val="00120701"/>
    <w:rsid w:val="00120E31"/>
    <w:rsid w:val="001210D5"/>
    <w:rsid w:val="001216C1"/>
    <w:rsid w:val="00121940"/>
    <w:rsid w:val="00121B5F"/>
    <w:rsid w:val="00121CF8"/>
    <w:rsid w:val="00121DAF"/>
    <w:rsid w:val="0012201E"/>
    <w:rsid w:val="00122058"/>
    <w:rsid w:val="001222D7"/>
    <w:rsid w:val="001225F3"/>
    <w:rsid w:val="0012264C"/>
    <w:rsid w:val="00122828"/>
    <w:rsid w:val="00122CE2"/>
    <w:rsid w:val="00122E9C"/>
    <w:rsid w:val="00122F35"/>
    <w:rsid w:val="00122FFF"/>
    <w:rsid w:val="00123197"/>
    <w:rsid w:val="00123245"/>
    <w:rsid w:val="00123520"/>
    <w:rsid w:val="00123569"/>
    <w:rsid w:val="00123B70"/>
    <w:rsid w:val="001241C8"/>
    <w:rsid w:val="0012434B"/>
    <w:rsid w:val="001245EA"/>
    <w:rsid w:val="0012476A"/>
    <w:rsid w:val="00124D5D"/>
    <w:rsid w:val="00124D82"/>
    <w:rsid w:val="001251E9"/>
    <w:rsid w:val="00125408"/>
    <w:rsid w:val="001255C8"/>
    <w:rsid w:val="00125D5A"/>
    <w:rsid w:val="00125FB0"/>
    <w:rsid w:val="00125FF9"/>
    <w:rsid w:val="00126B97"/>
    <w:rsid w:val="00126BBB"/>
    <w:rsid w:val="00126DC8"/>
    <w:rsid w:val="00126E95"/>
    <w:rsid w:val="00127222"/>
    <w:rsid w:val="001273E1"/>
    <w:rsid w:val="00127480"/>
    <w:rsid w:val="00127589"/>
    <w:rsid w:val="001276B3"/>
    <w:rsid w:val="001278A1"/>
    <w:rsid w:val="00127A87"/>
    <w:rsid w:val="00127B8D"/>
    <w:rsid w:val="00127BC3"/>
    <w:rsid w:val="00127D73"/>
    <w:rsid w:val="00127E33"/>
    <w:rsid w:val="00130058"/>
    <w:rsid w:val="00130217"/>
    <w:rsid w:val="00130223"/>
    <w:rsid w:val="0013025F"/>
    <w:rsid w:val="00130325"/>
    <w:rsid w:val="001305F5"/>
    <w:rsid w:val="00130673"/>
    <w:rsid w:val="00130AD7"/>
    <w:rsid w:val="00130C7D"/>
    <w:rsid w:val="00130CC8"/>
    <w:rsid w:val="001315CA"/>
    <w:rsid w:val="001315FD"/>
    <w:rsid w:val="0013186C"/>
    <w:rsid w:val="001318B4"/>
    <w:rsid w:val="00131BB7"/>
    <w:rsid w:val="00131CD0"/>
    <w:rsid w:val="00131D4F"/>
    <w:rsid w:val="00132082"/>
    <w:rsid w:val="0013239E"/>
    <w:rsid w:val="0013258C"/>
    <w:rsid w:val="001326A5"/>
    <w:rsid w:val="001326DA"/>
    <w:rsid w:val="00132720"/>
    <w:rsid w:val="00132BA0"/>
    <w:rsid w:val="00132D7E"/>
    <w:rsid w:val="00132F0F"/>
    <w:rsid w:val="00132FBA"/>
    <w:rsid w:val="0013303E"/>
    <w:rsid w:val="001330C8"/>
    <w:rsid w:val="0013341E"/>
    <w:rsid w:val="001339EF"/>
    <w:rsid w:val="00133BBA"/>
    <w:rsid w:val="00133D56"/>
    <w:rsid w:val="00133E25"/>
    <w:rsid w:val="0013418E"/>
    <w:rsid w:val="001341A2"/>
    <w:rsid w:val="00134241"/>
    <w:rsid w:val="00134302"/>
    <w:rsid w:val="001343BD"/>
    <w:rsid w:val="001343EE"/>
    <w:rsid w:val="00134409"/>
    <w:rsid w:val="00134606"/>
    <w:rsid w:val="0013550D"/>
    <w:rsid w:val="00135ABF"/>
    <w:rsid w:val="00135BBA"/>
    <w:rsid w:val="00135E61"/>
    <w:rsid w:val="00136043"/>
    <w:rsid w:val="00136267"/>
    <w:rsid w:val="001363DD"/>
    <w:rsid w:val="001367BC"/>
    <w:rsid w:val="00136CD1"/>
    <w:rsid w:val="00136F3C"/>
    <w:rsid w:val="001370BE"/>
    <w:rsid w:val="0013764E"/>
    <w:rsid w:val="0013C813"/>
    <w:rsid w:val="00140184"/>
    <w:rsid w:val="00140308"/>
    <w:rsid w:val="0014074D"/>
    <w:rsid w:val="001408C5"/>
    <w:rsid w:val="001409EF"/>
    <w:rsid w:val="00140A87"/>
    <w:rsid w:val="00140E6F"/>
    <w:rsid w:val="0014116A"/>
    <w:rsid w:val="0014122F"/>
    <w:rsid w:val="00141247"/>
    <w:rsid w:val="00141395"/>
    <w:rsid w:val="00141787"/>
    <w:rsid w:val="001418E4"/>
    <w:rsid w:val="00141BE9"/>
    <w:rsid w:val="00141C54"/>
    <w:rsid w:val="00141D33"/>
    <w:rsid w:val="00141EF1"/>
    <w:rsid w:val="00141F61"/>
    <w:rsid w:val="001423F6"/>
    <w:rsid w:val="001425D3"/>
    <w:rsid w:val="001426E7"/>
    <w:rsid w:val="00142954"/>
    <w:rsid w:val="001429D1"/>
    <w:rsid w:val="00142DB7"/>
    <w:rsid w:val="00142E57"/>
    <w:rsid w:val="00143251"/>
    <w:rsid w:val="00143581"/>
    <w:rsid w:val="001435D6"/>
    <w:rsid w:val="00143756"/>
    <w:rsid w:val="00143879"/>
    <w:rsid w:val="00143BF1"/>
    <w:rsid w:val="00143F11"/>
    <w:rsid w:val="0014404B"/>
    <w:rsid w:val="00144097"/>
    <w:rsid w:val="001444C9"/>
    <w:rsid w:val="00144860"/>
    <w:rsid w:val="0014489C"/>
    <w:rsid w:val="001448E3"/>
    <w:rsid w:val="00145098"/>
    <w:rsid w:val="00145EE1"/>
    <w:rsid w:val="00145FA0"/>
    <w:rsid w:val="00146002"/>
    <w:rsid w:val="0014615A"/>
    <w:rsid w:val="0014615B"/>
    <w:rsid w:val="00146299"/>
    <w:rsid w:val="0014656F"/>
    <w:rsid w:val="0014667A"/>
    <w:rsid w:val="00146C33"/>
    <w:rsid w:val="001470AD"/>
    <w:rsid w:val="0014712F"/>
    <w:rsid w:val="00147148"/>
    <w:rsid w:val="001472E0"/>
    <w:rsid w:val="00147307"/>
    <w:rsid w:val="00147327"/>
    <w:rsid w:val="00147447"/>
    <w:rsid w:val="001477D0"/>
    <w:rsid w:val="00147823"/>
    <w:rsid w:val="001479B5"/>
    <w:rsid w:val="00147AC4"/>
    <w:rsid w:val="00147D56"/>
    <w:rsid w:val="00150415"/>
    <w:rsid w:val="00150569"/>
    <w:rsid w:val="00150A1B"/>
    <w:rsid w:val="00150B36"/>
    <w:rsid w:val="00150BD7"/>
    <w:rsid w:val="00150EB7"/>
    <w:rsid w:val="00150FFC"/>
    <w:rsid w:val="00151097"/>
    <w:rsid w:val="0015110A"/>
    <w:rsid w:val="001511DA"/>
    <w:rsid w:val="0015162E"/>
    <w:rsid w:val="001516B8"/>
    <w:rsid w:val="001516BE"/>
    <w:rsid w:val="0015175D"/>
    <w:rsid w:val="00151BFE"/>
    <w:rsid w:val="00151C22"/>
    <w:rsid w:val="00151C82"/>
    <w:rsid w:val="00151DF0"/>
    <w:rsid w:val="00151E40"/>
    <w:rsid w:val="0015208C"/>
    <w:rsid w:val="00152131"/>
    <w:rsid w:val="001521C9"/>
    <w:rsid w:val="00152264"/>
    <w:rsid w:val="001524A5"/>
    <w:rsid w:val="0015262B"/>
    <w:rsid w:val="00152675"/>
    <w:rsid w:val="00152AD7"/>
    <w:rsid w:val="00152E77"/>
    <w:rsid w:val="00152F29"/>
    <w:rsid w:val="00153416"/>
    <w:rsid w:val="00153451"/>
    <w:rsid w:val="0015354B"/>
    <w:rsid w:val="001537F5"/>
    <w:rsid w:val="00153841"/>
    <w:rsid w:val="00153A83"/>
    <w:rsid w:val="00153B0D"/>
    <w:rsid w:val="00153C09"/>
    <w:rsid w:val="00153C21"/>
    <w:rsid w:val="00153DDC"/>
    <w:rsid w:val="001540F5"/>
    <w:rsid w:val="001542F5"/>
    <w:rsid w:val="00154382"/>
    <w:rsid w:val="00154C84"/>
    <w:rsid w:val="00154CB8"/>
    <w:rsid w:val="00155383"/>
    <w:rsid w:val="00155586"/>
    <w:rsid w:val="0015575B"/>
    <w:rsid w:val="0015579F"/>
    <w:rsid w:val="001557DE"/>
    <w:rsid w:val="001559A4"/>
    <w:rsid w:val="00155B43"/>
    <w:rsid w:val="00155B60"/>
    <w:rsid w:val="00155C3A"/>
    <w:rsid w:val="00155E0A"/>
    <w:rsid w:val="0015641C"/>
    <w:rsid w:val="001564E2"/>
    <w:rsid w:val="001565B8"/>
    <w:rsid w:val="00156623"/>
    <w:rsid w:val="00156625"/>
    <w:rsid w:val="00156D09"/>
    <w:rsid w:val="001570CD"/>
    <w:rsid w:val="001575F8"/>
    <w:rsid w:val="001578F0"/>
    <w:rsid w:val="00157D0E"/>
    <w:rsid w:val="001602D6"/>
    <w:rsid w:val="0016044E"/>
    <w:rsid w:val="0016082C"/>
    <w:rsid w:val="00160DD7"/>
    <w:rsid w:val="00160E08"/>
    <w:rsid w:val="001611CD"/>
    <w:rsid w:val="00161544"/>
    <w:rsid w:val="00161634"/>
    <w:rsid w:val="0016203B"/>
    <w:rsid w:val="001623F2"/>
    <w:rsid w:val="001625CE"/>
    <w:rsid w:val="001628AA"/>
    <w:rsid w:val="00162A78"/>
    <w:rsid w:val="00162C39"/>
    <w:rsid w:val="00162E1E"/>
    <w:rsid w:val="00163805"/>
    <w:rsid w:val="0016386B"/>
    <w:rsid w:val="00163DE9"/>
    <w:rsid w:val="00163E44"/>
    <w:rsid w:val="00164016"/>
    <w:rsid w:val="00164382"/>
    <w:rsid w:val="001644F6"/>
    <w:rsid w:val="001645B0"/>
    <w:rsid w:val="00164B27"/>
    <w:rsid w:val="00164C07"/>
    <w:rsid w:val="00164E3B"/>
    <w:rsid w:val="00164F83"/>
    <w:rsid w:val="0016510A"/>
    <w:rsid w:val="00165147"/>
    <w:rsid w:val="0016519B"/>
    <w:rsid w:val="001653D2"/>
    <w:rsid w:val="0016550E"/>
    <w:rsid w:val="00165D48"/>
    <w:rsid w:val="00165E17"/>
    <w:rsid w:val="00165F3D"/>
    <w:rsid w:val="001660AA"/>
    <w:rsid w:val="0016625A"/>
    <w:rsid w:val="001663CC"/>
    <w:rsid w:val="001665EF"/>
    <w:rsid w:val="00166708"/>
    <w:rsid w:val="00166859"/>
    <w:rsid w:val="001668CC"/>
    <w:rsid w:val="00166ED7"/>
    <w:rsid w:val="00166F72"/>
    <w:rsid w:val="0016703B"/>
    <w:rsid w:val="00167170"/>
    <w:rsid w:val="001673B4"/>
    <w:rsid w:val="001675AF"/>
    <w:rsid w:val="001676A2"/>
    <w:rsid w:val="0016772A"/>
    <w:rsid w:val="0016781E"/>
    <w:rsid w:val="00167E37"/>
    <w:rsid w:val="00167ED3"/>
    <w:rsid w:val="0017001C"/>
    <w:rsid w:val="0017057A"/>
    <w:rsid w:val="00170BD1"/>
    <w:rsid w:val="00170DFB"/>
    <w:rsid w:val="00170E03"/>
    <w:rsid w:val="0017118C"/>
    <w:rsid w:val="0017142A"/>
    <w:rsid w:val="00171A63"/>
    <w:rsid w:val="00171B7B"/>
    <w:rsid w:val="00171C46"/>
    <w:rsid w:val="00171C49"/>
    <w:rsid w:val="00171DCD"/>
    <w:rsid w:val="00171F02"/>
    <w:rsid w:val="0017249C"/>
    <w:rsid w:val="001724A4"/>
    <w:rsid w:val="001724B7"/>
    <w:rsid w:val="001725AB"/>
    <w:rsid w:val="00172C34"/>
    <w:rsid w:val="0017340E"/>
    <w:rsid w:val="00173BB6"/>
    <w:rsid w:val="00173BE5"/>
    <w:rsid w:val="0017400F"/>
    <w:rsid w:val="001742FA"/>
    <w:rsid w:val="001746FF"/>
    <w:rsid w:val="00174727"/>
    <w:rsid w:val="0017477D"/>
    <w:rsid w:val="00174AED"/>
    <w:rsid w:val="00174D92"/>
    <w:rsid w:val="0017524A"/>
    <w:rsid w:val="00175510"/>
    <w:rsid w:val="001756DD"/>
    <w:rsid w:val="0017572B"/>
    <w:rsid w:val="0017573D"/>
    <w:rsid w:val="00175765"/>
    <w:rsid w:val="00175781"/>
    <w:rsid w:val="00175925"/>
    <w:rsid w:val="00175B64"/>
    <w:rsid w:val="00175B88"/>
    <w:rsid w:val="00176177"/>
    <w:rsid w:val="00176521"/>
    <w:rsid w:val="001765CF"/>
    <w:rsid w:val="00176A57"/>
    <w:rsid w:val="00176BBE"/>
    <w:rsid w:val="0017748E"/>
    <w:rsid w:val="001775F6"/>
    <w:rsid w:val="0017798E"/>
    <w:rsid w:val="00177C42"/>
    <w:rsid w:val="00177D02"/>
    <w:rsid w:val="00177DAD"/>
    <w:rsid w:val="00177ED0"/>
    <w:rsid w:val="00177EDB"/>
    <w:rsid w:val="00180067"/>
    <w:rsid w:val="00180266"/>
    <w:rsid w:val="001804C6"/>
    <w:rsid w:val="0018057C"/>
    <w:rsid w:val="0018068D"/>
    <w:rsid w:val="0018093B"/>
    <w:rsid w:val="00180BB8"/>
    <w:rsid w:val="00180C2D"/>
    <w:rsid w:val="00180F26"/>
    <w:rsid w:val="00180F92"/>
    <w:rsid w:val="0018126F"/>
    <w:rsid w:val="00181376"/>
    <w:rsid w:val="001819AA"/>
    <w:rsid w:val="001819B7"/>
    <w:rsid w:val="00181C6F"/>
    <w:rsid w:val="0018229D"/>
    <w:rsid w:val="001822D4"/>
    <w:rsid w:val="00182366"/>
    <w:rsid w:val="001825E9"/>
    <w:rsid w:val="00182A14"/>
    <w:rsid w:val="00182B59"/>
    <w:rsid w:val="00182B80"/>
    <w:rsid w:val="00182FDA"/>
    <w:rsid w:val="0018302C"/>
    <w:rsid w:val="00183206"/>
    <w:rsid w:val="00183528"/>
    <w:rsid w:val="00183569"/>
    <w:rsid w:val="00183BAD"/>
    <w:rsid w:val="00183F59"/>
    <w:rsid w:val="00183F7D"/>
    <w:rsid w:val="00184218"/>
    <w:rsid w:val="00184349"/>
    <w:rsid w:val="00184414"/>
    <w:rsid w:val="00184475"/>
    <w:rsid w:val="00184564"/>
    <w:rsid w:val="00184BF0"/>
    <w:rsid w:val="00184D0A"/>
    <w:rsid w:val="00184EE6"/>
    <w:rsid w:val="001853A8"/>
    <w:rsid w:val="00185647"/>
    <w:rsid w:val="001856C5"/>
    <w:rsid w:val="00185983"/>
    <w:rsid w:val="00185ADE"/>
    <w:rsid w:val="00185E6B"/>
    <w:rsid w:val="001860C2"/>
    <w:rsid w:val="001862F4"/>
    <w:rsid w:val="0018648C"/>
    <w:rsid w:val="0018698D"/>
    <w:rsid w:val="0018743E"/>
    <w:rsid w:val="00187618"/>
    <w:rsid w:val="0018765C"/>
    <w:rsid w:val="001878F6"/>
    <w:rsid w:val="00187A96"/>
    <w:rsid w:val="00187B0D"/>
    <w:rsid w:val="00187E46"/>
    <w:rsid w:val="00190129"/>
    <w:rsid w:val="0019023E"/>
    <w:rsid w:val="00190486"/>
    <w:rsid w:val="001907A6"/>
    <w:rsid w:val="00190D03"/>
    <w:rsid w:val="00190D33"/>
    <w:rsid w:val="00191281"/>
    <w:rsid w:val="001913E7"/>
    <w:rsid w:val="0019153E"/>
    <w:rsid w:val="0019158B"/>
    <w:rsid w:val="001915A7"/>
    <w:rsid w:val="0019178A"/>
    <w:rsid w:val="001918FF"/>
    <w:rsid w:val="00191B64"/>
    <w:rsid w:val="00191F54"/>
    <w:rsid w:val="00192091"/>
    <w:rsid w:val="00192131"/>
    <w:rsid w:val="0019218B"/>
    <w:rsid w:val="00192222"/>
    <w:rsid w:val="00192463"/>
    <w:rsid w:val="001925DD"/>
    <w:rsid w:val="00192782"/>
    <w:rsid w:val="001932E1"/>
    <w:rsid w:val="0019339A"/>
    <w:rsid w:val="001933F0"/>
    <w:rsid w:val="0019343E"/>
    <w:rsid w:val="0019344A"/>
    <w:rsid w:val="00193685"/>
    <w:rsid w:val="0019390A"/>
    <w:rsid w:val="00193975"/>
    <w:rsid w:val="00193ABA"/>
    <w:rsid w:val="00193DDC"/>
    <w:rsid w:val="001940AD"/>
    <w:rsid w:val="0019411B"/>
    <w:rsid w:val="001942C1"/>
    <w:rsid w:val="001949E7"/>
    <w:rsid w:val="00194B53"/>
    <w:rsid w:val="00195210"/>
    <w:rsid w:val="0019534E"/>
    <w:rsid w:val="0019536D"/>
    <w:rsid w:val="0019592B"/>
    <w:rsid w:val="0019597F"/>
    <w:rsid w:val="00195FA3"/>
    <w:rsid w:val="00196291"/>
    <w:rsid w:val="001966EC"/>
    <w:rsid w:val="00196994"/>
    <w:rsid w:val="00196DDA"/>
    <w:rsid w:val="00196E1F"/>
    <w:rsid w:val="00196F37"/>
    <w:rsid w:val="00196F83"/>
    <w:rsid w:val="001972B3"/>
    <w:rsid w:val="0019791F"/>
    <w:rsid w:val="00197DC3"/>
    <w:rsid w:val="00197E03"/>
    <w:rsid w:val="001A00A5"/>
    <w:rsid w:val="001A0102"/>
    <w:rsid w:val="001A059B"/>
    <w:rsid w:val="001A05A6"/>
    <w:rsid w:val="001A0683"/>
    <w:rsid w:val="001A0A6E"/>
    <w:rsid w:val="001A0A92"/>
    <w:rsid w:val="001A0D84"/>
    <w:rsid w:val="001A0EFB"/>
    <w:rsid w:val="001A0FA0"/>
    <w:rsid w:val="001A1091"/>
    <w:rsid w:val="001A13EA"/>
    <w:rsid w:val="001A147D"/>
    <w:rsid w:val="001A14B3"/>
    <w:rsid w:val="001A15C9"/>
    <w:rsid w:val="001A15E2"/>
    <w:rsid w:val="001A1690"/>
    <w:rsid w:val="001A19AA"/>
    <w:rsid w:val="001A1E5F"/>
    <w:rsid w:val="001A21FC"/>
    <w:rsid w:val="001A22DB"/>
    <w:rsid w:val="001A28C7"/>
    <w:rsid w:val="001A2B1E"/>
    <w:rsid w:val="001A2CDE"/>
    <w:rsid w:val="001A2EB2"/>
    <w:rsid w:val="001A2FB5"/>
    <w:rsid w:val="001A3149"/>
    <w:rsid w:val="001A31E2"/>
    <w:rsid w:val="001A345C"/>
    <w:rsid w:val="001A3569"/>
    <w:rsid w:val="001A3928"/>
    <w:rsid w:val="001A3D24"/>
    <w:rsid w:val="001A3F2E"/>
    <w:rsid w:val="001A4230"/>
    <w:rsid w:val="001A42D2"/>
    <w:rsid w:val="001A4B1C"/>
    <w:rsid w:val="001A4CF3"/>
    <w:rsid w:val="001A4D23"/>
    <w:rsid w:val="001A4D7E"/>
    <w:rsid w:val="001A4EDC"/>
    <w:rsid w:val="001A4FDE"/>
    <w:rsid w:val="001A5305"/>
    <w:rsid w:val="001A534C"/>
    <w:rsid w:val="001A547D"/>
    <w:rsid w:val="001A54C0"/>
    <w:rsid w:val="001A5680"/>
    <w:rsid w:val="001A571E"/>
    <w:rsid w:val="001A57EA"/>
    <w:rsid w:val="001A593C"/>
    <w:rsid w:val="001A5A85"/>
    <w:rsid w:val="001A5B01"/>
    <w:rsid w:val="001A5F2B"/>
    <w:rsid w:val="001A62EC"/>
    <w:rsid w:val="001A643F"/>
    <w:rsid w:val="001A6514"/>
    <w:rsid w:val="001A6E4E"/>
    <w:rsid w:val="001A710A"/>
    <w:rsid w:val="001A71DE"/>
    <w:rsid w:val="001A7237"/>
    <w:rsid w:val="001A747A"/>
    <w:rsid w:val="001A7526"/>
    <w:rsid w:val="001A79F7"/>
    <w:rsid w:val="001A7B8C"/>
    <w:rsid w:val="001B0000"/>
    <w:rsid w:val="001B03BE"/>
    <w:rsid w:val="001B06BB"/>
    <w:rsid w:val="001B08D7"/>
    <w:rsid w:val="001B091F"/>
    <w:rsid w:val="001B0A36"/>
    <w:rsid w:val="001B0B32"/>
    <w:rsid w:val="001B0D77"/>
    <w:rsid w:val="001B0D95"/>
    <w:rsid w:val="001B0DCE"/>
    <w:rsid w:val="001B0E54"/>
    <w:rsid w:val="001B0EBB"/>
    <w:rsid w:val="001B0EFA"/>
    <w:rsid w:val="001B0F71"/>
    <w:rsid w:val="001B0FB1"/>
    <w:rsid w:val="001B0FB4"/>
    <w:rsid w:val="001B11D3"/>
    <w:rsid w:val="001B1235"/>
    <w:rsid w:val="001B14C7"/>
    <w:rsid w:val="001B1905"/>
    <w:rsid w:val="001B1EEF"/>
    <w:rsid w:val="001B206B"/>
    <w:rsid w:val="001B245F"/>
    <w:rsid w:val="001B2491"/>
    <w:rsid w:val="001B26E5"/>
    <w:rsid w:val="001B272E"/>
    <w:rsid w:val="001B2877"/>
    <w:rsid w:val="001B2AA9"/>
    <w:rsid w:val="001B2B57"/>
    <w:rsid w:val="001B2CCB"/>
    <w:rsid w:val="001B2ED3"/>
    <w:rsid w:val="001B303A"/>
    <w:rsid w:val="001B337A"/>
    <w:rsid w:val="001B33B3"/>
    <w:rsid w:val="001B33C8"/>
    <w:rsid w:val="001B38B7"/>
    <w:rsid w:val="001B3ED4"/>
    <w:rsid w:val="001B42BA"/>
    <w:rsid w:val="001B43C9"/>
    <w:rsid w:val="001B457B"/>
    <w:rsid w:val="001B48B4"/>
    <w:rsid w:val="001B48F1"/>
    <w:rsid w:val="001B4A56"/>
    <w:rsid w:val="001B504C"/>
    <w:rsid w:val="001B5131"/>
    <w:rsid w:val="001B55F8"/>
    <w:rsid w:val="001B5842"/>
    <w:rsid w:val="001B5FC4"/>
    <w:rsid w:val="001B604F"/>
    <w:rsid w:val="001B60EA"/>
    <w:rsid w:val="001B6111"/>
    <w:rsid w:val="001B6169"/>
    <w:rsid w:val="001B631D"/>
    <w:rsid w:val="001B67B5"/>
    <w:rsid w:val="001B6BE3"/>
    <w:rsid w:val="001B6CBD"/>
    <w:rsid w:val="001B6E68"/>
    <w:rsid w:val="001B6EAA"/>
    <w:rsid w:val="001B7432"/>
    <w:rsid w:val="001B79F1"/>
    <w:rsid w:val="001B7A07"/>
    <w:rsid w:val="001B7C4E"/>
    <w:rsid w:val="001B7CC0"/>
    <w:rsid w:val="001B7D0B"/>
    <w:rsid w:val="001C015E"/>
    <w:rsid w:val="001C0249"/>
    <w:rsid w:val="001C032E"/>
    <w:rsid w:val="001C051D"/>
    <w:rsid w:val="001C0727"/>
    <w:rsid w:val="001C0AED"/>
    <w:rsid w:val="001C0E0C"/>
    <w:rsid w:val="001C0E23"/>
    <w:rsid w:val="001C10B3"/>
    <w:rsid w:val="001C10FC"/>
    <w:rsid w:val="001C1267"/>
    <w:rsid w:val="001C13F1"/>
    <w:rsid w:val="001C1596"/>
    <w:rsid w:val="001C17AC"/>
    <w:rsid w:val="001C19D9"/>
    <w:rsid w:val="001C1B5F"/>
    <w:rsid w:val="001C1CD4"/>
    <w:rsid w:val="001C20A9"/>
    <w:rsid w:val="001C2240"/>
    <w:rsid w:val="001C25CC"/>
    <w:rsid w:val="001C25E6"/>
    <w:rsid w:val="001C25F1"/>
    <w:rsid w:val="001C26F0"/>
    <w:rsid w:val="001C2708"/>
    <w:rsid w:val="001C28C6"/>
    <w:rsid w:val="001C2A26"/>
    <w:rsid w:val="001C3187"/>
    <w:rsid w:val="001C3382"/>
    <w:rsid w:val="001C3570"/>
    <w:rsid w:val="001C35DE"/>
    <w:rsid w:val="001C3611"/>
    <w:rsid w:val="001C38AA"/>
    <w:rsid w:val="001C39D4"/>
    <w:rsid w:val="001C39DE"/>
    <w:rsid w:val="001C3DD7"/>
    <w:rsid w:val="001C3E0D"/>
    <w:rsid w:val="001C40C2"/>
    <w:rsid w:val="001C417C"/>
    <w:rsid w:val="001C42BB"/>
    <w:rsid w:val="001C4B77"/>
    <w:rsid w:val="001C4B86"/>
    <w:rsid w:val="001C4CA5"/>
    <w:rsid w:val="001C4EC3"/>
    <w:rsid w:val="001C4EC6"/>
    <w:rsid w:val="001C4EF6"/>
    <w:rsid w:val="001C51DD"/>
    <w:rsid w:val="001C54BC"/>
    <w:rsid w:val="001C58CD"/>
    <w:rsid w:val="001C5A71"/>
    <w:rsid w:val="001C5E5A"/>
    <w:rsid w:val="001C5E97"/>
    <w:rsid w:val="001C5EE5"/>
    <w:rsid w:val="001C6B12"/>
    <w:rsid w:val="001C6CA0"/>
    <w:rsid w:val="001C6D61"/>
    <w:rsid w:val="001C6EC2"/>
    <w:rsid w:val="001C778D"/>
    <w:rsid w:val="001C7860"/>
    <w:rsid w:val="001D0016"/>
    <w:rsid w:val="001D0175"/>
    <w:rsid w:val="001D03CA"/>
    <w:rsid w:val="001D061F"/>
    <w:rsid w:val="001D0750"/>
    <w:rsid w:val="001D0855"/>
    <w:rsid w:val="001D0A03"/>
    <w:rsid w:val="001D0C16"/>
    <w:rsid w:val="001D0D9D"/>
    <w:rsid w:val="001D0E59"/>
    <w:rsid w:val="001D0FBA"/>
    <w:rsid w:val="001D1090"/>
    <w:rsid w:val="001D149D"/>
    <w:rsid w:val="001D1580"/>
    <w:rsid w:val="001D1698"/>
    <w:rsid w:val="001D16B2"/>
    <w:rsid w:val="001D16D3"/>
    <w:rsid w:val="001D182C"/>
    <w:rsid w:val="001D19C7"/>
    <w:rsid w:val="001D21AE"/>
    <w:rsid w:val="001D226E"/>
    <w:rsid w:val="001D27AB"/>
    <w:rsid w:val="001D2864"/>
    <w:rsid w:val="001D2994"/>
    <w:rsid w:val="001D2A43"/>
    <w:rsid w:val="001D2B98"/>
    <w:rsid w:val="001D2B9C"/>
    <w:rsid w:val="001D2D26"/>
    <w:rsid w:val="001D2E24"/>
    <w:rsid w:val="001D2E8C"/>
    <w:rsid w:val="001D305B"/>
    <w:rsid w:val="001D31FD"/>
    <w:rsid w:val="001D32EB"/>
    <w:rsid w:val="001D33B3"/>
    <w:rsid w:val="001D3608"/>
    <w:rsid w:val="001D3620"/>
    <w:rsid w:val="001D3D49"/>
    <w:rsid w:val="001D3E39"/>
    <w:rsid w:val="001D3EFF"/>
    <w:rsid w:val="001D4625"/>
    <w:rsid w:val="001D4809"/>
    <w:rsid w:val="001D4860"/>
    <w:rsid w:val="001D4983"/>
    <w:rsid w:val="001D4A09"/>
    <w:rsid w:val="001D4B8D"/>
    <w:rsid w:val="001D4FE8"/>
    <w:rsid w:val="001D51BB"/>
    <w:rsid w:val="001D580B"/>
    <w:rsid w:val="001D59B0"/>
    <w:rsid w:val="001D5FFC"/>
    <w:rsid w:val="001D6099"/>
    <w:rsid w:val="001D6257"/>
    <w:rsid w:val="001D6631"/>
    <w:rsid w:val="001D6886"/>
    <w:rsid w:val="001D6ACA"/>
    <w:rsid w:val="001D6B84"/>
    <w:rsid w:val="001D6D65"/>
    <w:rsid w:val="001D713F"/>
    <w:rsid w:val="001D7B57"/>
    <w:rsid w:val="001D7E5E"/>
    <w:rsid w:val="001D7EB6"/>
    <w:rsid w:val="001D7F88"/>
    <w:rsid w:val="001E021C"/>
    <w:rsid w:val="001E0287"/>
    <w:rsid w:val="001E0520"/>
    <w:rsid w:val="001E0690"/>
    <w:rsid w:val="001E07CB"/>
    <w:rsid w:val="001E0C1A"/>
    <w:rsid w:val="001E0D12"/>
    <w:rsid w:val="001E117C"/>
    <w:rsid w:val="001E131D"/>
    <w:rsid w:val="001E1496"/>
    <w:rsid w:val="001E16F2"/>
    <w:rsid w:val="001E19B9"/>
    <w:rsid w:val="001E1A04"/>
    <w:rsid w:val="001E1C26"/>
    <w:rsid w:val="001E1C37"/>
    <w:rsid w:val="001E2040"/>
    <w:rsid w:val="001E221C"/>
    <w:rsid w:val="001E265F"/>
    <w:rsid w:val="001E26D2"/>
    <w:rsid w:val="001E277C"/>
    <w:rsid w:val="001E28D5"/>
    <w:rsid w:val="001E29AB"/>
    <w:rsid w:val="001E2CA3"/>
    <w:rsid w:val="001E2EBE"/>
    <w:rsid w:val="001E2ED7"/>
    <w:rsid w:val="001E2FC9"/>
    <w:rsid w:val="001E31FF"/>
    <w:rsid w:val="001E3339"/>
    <w:rsid w:val="001E35B3"/>
    <w:rsid w:val="001E367F"/>
    <w:rsid w:val="001E385E"/>
    <w:rsid w:val="001E38DC"/>
    <w:rsid w:val="001E38E8"/>
    <w:rsid w:val="001E3ADE"/>
    <w:rsid w:val="001E3EE0"/>
    <w:rsid w:val="001E4166"/>
    <w:rsid w:val="001E4648"/>
    <w:rsid w:val="001E465A"/>
    <w:rsid w:val="001E4680"/>
    <w:rsid w:val="001E4956"/>
    <w:rsid w:val="001E4B45"/>
    <w:rsid w:val="001E4CFE"/>
    <w:rsid w:val="001E4DF7"/>
    <w:rsid w:val="001E4F67"/>
    <w:rsid w:val="001E52A9"/>
    <w:rsid w:val="001E53F5"/>
    <w:rsid w:val="001E552E"/>
    <w:rsid w:val="001E5651"/>
    <w:rsid w:val="001E5C20"/>
    <w:rsid w:val="001E5D07"/>
    <w:rsid w:val="001E5F7F"/>
    <w:rsid w:val="001E6137"/>
    <w:rsid w:val="001E6467"/>
    <w:rsid w:val="001E65FA"/>
    <w:rsid w:val="001E6719"/>
    <w:rsid w:val="001E6AF6"/>
    <w:rsid w:val="001E6C67"/>
    <w:rsid w:val="001E71D0"/>
    <w:rsid w:val="001E7738"/>
    <w:rsid w:val="001E7DDE"/>
    <w:rsid w:val="001E7F08"/>
    <w:rsid w:val="001F02FB"/>
    <w:rsid w:val="001F088E"/>
    <w:rsid w:val="001F0977"/>
    <w:rsid w:val="001F0DEB"/>
    <w:rsid w:val="001F110D"/>
    <w:rsid w:val="001F141D"/>
    <w:rsid w:val="001F14CD"/>
    <w:rsid w:val="001F1671"/>
    <w:rsid w:val="001F1A6C"/>
    <w:rsid w:val="001F1C37"/>
    <w:rsid w:val="001F1D34"/>
    <w:rsid w:val="001F2228"/>
    <w:rsid w:val="001F2341"/>
    <w:rsid w:val="001F2501"/>
    <w:rsid w:val="001F28A2"/>
    <w:rsid w:val="001F2A12"/>
    <w:rsid w:val="001F2A4D"/>
    <w:rsid w:val="001F2BA2"/>
    <w:rsid w:val="001F2FF4"/>
    <w:rsid w:val="001F3127"/>
    <w:rsid w:val="001F323D"/>
    <w:rsid w:val="001F33E4"/>
    <w:rsid w:val="001F39FE"/>
    <w:rsid w:val="001F3A1B"/>
    <w:rsid w:val="001F3C36"/>
    <w:rsid w:val="001F3F94"/>
    <w:rsid w:val="001F4176"/>
    <w:rsid w:val="001F4309"/>
    <w:rsid w:val="001F4383"/>
    <w:rsid w:val="001F4721"/>
    <w:rsid w:val="001F47BF"/>
    <w:rsid w:val="001F47DF"/>
    <w:rsid w:val="001F4913"/>
    <w:rsid w:val="001F4975"/>
    <w:rsid w:val="001F4AEE"/>
    <w:rsid w:val="001F4B0B"/>
    <w:rsid w:val="001F4CA8"/>
    <w:rsid w:val="001F4FC2"/>
    <w:rsid w:val="001F5142"/>
    <w:rsid w:val="001F5577"/>
    <w:rsid w:val="001F56E8"/>
    <w:rsid w:val="001F58DE"/>
    <w:rsid w:val="001F5DFA"/>
    <w:rsid w:val="001F5E35"/>
    <w:rsid w:val="001F5F26"/>
    <w:rsid w:val="001F63D1"/>
    <w:rsid w:val="001F6453"/>
    <w:rsid w:val="001F6813"/>
    <w:rsid w:val="001F6888"/>
    <w:rsid w:val="001F69F0"/>
    <w:rsid w:val="001F702D"/>
    <w:rsid w:val="001F710D"/>
    <w:rsid w:val="001F7307"/>
    <w:rsid w:val="001F7E37"/>
    <w:rsid w:val="0020055D"/>
    <w:rsid w:val="00200838"/>
    <w:rsid w:val="00200850"/>
    <w:rsid w:val="00200878"/>
    <w:rsid w:val="00200939"/>
    <w:rsid w:val="00200CED"/>
    <w:rsid w:val="002010AE"/>
    <w:rsid w:val="002013B4"/>
    <w:rsid w:val="002018A0"/>
    <w:rsid w:val="00201932"/>
    <w:rsid w:val="00201ACF"/>
    <w:rsid w:val="00201D79"/>
    <w:rsid w:val="00202277"/>
    <w:rsid w:val="00202638"/>
    <w:rsid w:val="00202771"/>
    <w:rsid w:val="002027EF"/>
    <w:rsid w:val="00202826"/>
    <w:rsid w:val="00202919"/>
    <w:rsid w:val="00202DED"/>
    <w:rsid w:val="00202F00"/>
    <w:rsid w:val="0020335D"/>
    <w:rsid w:val="00203590"/>
    <w:rsid w:val="002035C5"/>
    <w:rsid w:val="002037A9"/>
    <w:rsid w:val="0020387E"/>
    <w:rsid w:val="00203A11"/>
    <w:rsid w:val="00203A84"/>
    <w:rsid w:val="002043E0"/>
    <w:rsid w:val="002044B9"/>
    <w:rsid w:val="0020473A"/>
    <w:rsid w:val="00204800"/>
    <w:rsid w:val="00204861"/>
    <w:rsid w:val="00204B58"/>
    <w:rsid w:val="00204E41"/>
    <w:rsid w:val="00205385"/>
    <w:rsid w:val="00205497"/>
    <w:rsid w:val="00205A33"/>
    <w:rsid w:val="00205D61"/>
    <w:rsid w:val="002061A0"/>
    <w:rsid w:val="00206225"/>
    <w:rsid w:val="0020643C"/>
    <w:rsid w:val="00206508"/>
    <w:rsid w:val="00206C4E"/>
    <w:rsid w:val="00206F5A"/>
    <w:rsid w:val="00207022"/>
    <w:rsid w:val="0020709F"/>
    <w:rsid w:val="002071AF"/>
    <w:rsid w:val="002072A0"/>
    <w:rsid w:val="002072BC"/>
    <w:rsid w:val="002075C2"/>
    <w:rsid w:val="0020788A"/>
    <w:rsid w:val="00207928"/>
    <w:rsid w:val="00207CF1"/>
    <w:rsid w:val="00207D38"/>
    <w:rsid w:val="00210127"/>
    <w:rsid w:val="002102D9"/>
    <w:rsid w:val="00210490"/>
    <w:rsid w:val="00210498"/>
    <w:rsid w:val="0021059E"/>
    <w:rsid w:val="002106EB"/>
    <w:rsid w:val="00210849"/>
    <w:rsid w:val="002108F0"/>
    <w:rsid w:val="00211115"/>
    <w:rsid w:val="00211256"/>
    <w:rsid w:val="00211374"/>
    <w:rsid w:val="00211465"/>
    <w:rsid w:val="0021147A"/>
    <w:rsid w:val="00211584"/>
    <w:rsid w:val="00211692"/>
    <w:rsid w:val="002116E5"/>
    <w:rsid w:val="0021184A"/>
    <w:rsid w:val="00211966"/>
    <w:rsid w:val="002119EC"/>
    <w:rsid w:val="00211A04"/>
    <w:rsid w:val="00211C4C"/>
    <w:rsid w:val="00211D4A"/>
    <w:rsid w:val="00211F24"/>
    <w:rsid w:val="00211FD2"/>
    <w:rsid w:val="0021210F"/>
    <w:rsid w:val="002124EF"/>
    <w:rsid w:val="002125A4"/>
    <w:rsid w:val="0021265A"/>
    <w:rsid w:val="00212AAA"/>
    <w:rsid w:val="00212AAF"/>
    <w:rsid w:val="00212B00"/>
    <w:rsid w:val="00212BB2"/>
    <w:rsid w:val="00212D4B"/>
    <w:rsid w:val="00212D6C"/>
    <w:rsid w:val="002135B6"/>
    <w:rsid w:val="002135F6"/>
    <w:rsid w:val="00213785"/>
    <w:rsid w:val="002137B2"/>
    <w:rsid w:val="00213B46"/>
    <w:rsid w:val="00213B95"/>
    <w:rsid w:val="00213C35"/>
    <w:rsid w:val="00213F51"/>
    <w:rsid w:val="0021404D"/>
    <w:rsid w:val="00214211"/>
    <w:rsid w:val="0021430E"/>
    <w:rsid w:val="00214493"/>
    <w:rsid w:val="002147C2"/>
    <w:rsid w:val="00214988"/>
    <w:rsid w:val="002149BA"/>
    <w:rsid w:val="00214BBF"/>
    <w:rsid w:val="00214D54"/>
    <w:rsid w:val="0021567A"/>
    <w:rsid w:val="002156C1"/>
    <w:rsid w:val="00215A1F"/>
    <w:rsid w:val="00215A59"/>
    <w:rsid w:val="00215D72"/>
    <w:rsid w:val="00215EB8"/>
    <w:rsid w:val="0021647D"/>
    <w:rsid w:val="002164E7"/>
    <w:rsid w:val="00216AF0"/>
    <w:rsid w:val="00216E06"/>
    <w:rsid w:val="00217267"/>
    <w:rsid w:val="00217B95"/>
    <w:rsid w:val="0021FEF7"/>
    <w:rsid w:val="00220084"/>
    <w:rsid w:val="0022018D"/>
    <w:rsid w:val="00220271"/>
    <w:rsid w:val="002206CE"/>
    <w:rsid w:val="0022077C"/>
    <w:rsid w:val="002207CC"/>
    <w:rsid w:val="00220AF7"/>
    <w:rsid w:val="00221179"/>
    <w:rsid w:val="002212E4"/>
    <w:rsid w:val="002212F9"/>
    <w:rsid w:val="0022147A"/>
    <w:rsid w:val="00221579"/>
    <w:rsid w:val="002218EA"/>
    <w:rsid w:val="00221B0D"/>
    <w:rsid w:val="0022206E"/>
    <w:rsid w:val="00222252"/>
    <w:rsid w:val="002222D6"/>
    <w:rsid w:val="002222E9"/>
    <w:rsid w:val="002223A8"/>
    <w:rsid w:val="0022266B"/>
    <w:rsid w:val="002227BF"/>
    <w:rsid w:val="002229A8"/>
    <w:rsid w:val="00222C31"/>
    <w:rsid w:val="00222EED"/>
    <w:rsid w:val="00223021"/>
    <w:rsid w:val="002231D3"/>
    <w:rsid w:val="00223329"/>
    <w:rsid w:val="002233F6"/>
    <w:rsid w:val="00223544"/>
    <w:rsid w:val="00223613"/>
    <w:rsid w:val="00223B46"/>
    <w:rsid w:val="00223CC5"/>
    <w:rsid w:val="00223FB4"/>
    <w:rsid w:val="002240B2"/>
    <w:rsid w:val="00224779"/>
    <w:rsid w:val="002248A9"/>
    <w:rsid w:val="00224964"/>
    <w:rsid w:val="002249E2"/>
    <w:rsid w:val="00224DFC"/>
    <w:rsid w:val="00224F6A"/>
    <w:rsid w:val="00224F90"/>
    <w:rsid w:val="00224FE6"/>
    <w:rsid w:val="00224FED"/>
    <w:rsid w:val="002251F9"/>
    <w:rsid w:val="00225384"/>
    <w:rsid w:val="0022542F"/>
    <w:rsid w:val="002255E6"/>
    <w:rsid w:val="00225653"/>
    <w:rsid w:val="00225E4C"/>
    <w:rsid w:val="00225F2A"/>
    <w:rsid w:val="002262A8"/>
    <w:rsid w:val="002264B5"/>
    <w:rsid w:val="00226700"/>
    <w:rsid w:val="00226C98"/>
    <w:rsid w:val="00226EB0"/>
    <w:rsid w:val="00226ECD"/>
    <w:rsid w:val="00227244"/>
    <w:rsid w:val="00227D1C"/>
    <w:rsid w:val="00227EF0"/>
    <w:rsid w:val="0023007D"/>
    <w:rsid w:val="0023019C"/>
    <w:rsid w:val="0023048E"/>
    <w:rsid w:val="00230604"/>
    <w:rsid w:val="00230969"/>
    <w:rsid w:val="00230A26"/>
    <w:rsid w:val="00230C55"/>
    <w:rsid w:val="00230D84"/>
    <w:rsid w:val="00230DB3"/>
    <w:rsid w:val="00231275"/>
    <w:rsid w:val="002313A9"/>
    <w:rsid w:val="002313D2"/>
    <w:rsid w:val="002317CF"/>
    <w:rsid w:val="002317E6"/>
    <w:rsid w:val="002319BB"/>
    <w:rsid w:val="002319D7"/>
    <w:rsid w:val="00231D97"/>
    <w:rsid w:val="00231DC6"/>
    <w:rsid w:val="00231F45"/>
    <w:rsid w:val="0023225C"/>
    <w:rsid w:val="002324FF"/>
    <w:rsid w:val="00232D71"/>
    <w:rsid w:val="00233735"/>
    <w:rsid w:val="002337DB"/>
    <w:rsid w:val="00233868"/>
    <w:rsid w:val="00233CD6"/>
    <w:rsid w:val="00233EE2"/>
    <w:rsid w:val="002341C6"/>
    <w:rsid w:val="00234243"/>
    <w:rsid w:val="00234459"/>
    <w:rsid w:val="00234570"/>
    <w:rsid w:val="0023482A"/>
    <w:rsid w:val="00234A55"/>
    <w:rsid w:val="0023514C"/>
    <w:rsid w:val="002355A7"/>
    <w:rsid w:val="002355D1"/>
    <w:rsid w:val="00235ADE"/>
    <w:rsid w:val="00235C1E"/>
    <w:rsid w:val="00235CAA"/>
    <w:rsid w:val="00235D03"/>
    <w:rsid w:val="00235E7B"/>
    <w:rsid w:val="00236385"/>
    <w:rsid w:val="0023660B"/>
    <w:rsid w:val="00236702"/>
    <w:rsid w:val="00236D66"/>
    <w:rsid w:val="00236E38"/>
    <w:rsid w:val="00237374"/>
    <w:rsid w:val="002373D3"/>
    <w:rsid w:val="00237440"/>
    <w:rsid w:val="002374BB"/>
    <w:rsid w:val="00237538"/>
    <w:rsid w:val="002377FD"/>
    <w:rsid w:val="00237860"/>
    <w:rsid w:val="002378F7"/>
    <w:rsid w:val="002379A6"/>
    <w:rsid w:val="002379E4"/>
    <w:rsid w:val="00237C2A"/>
    <w:rsid w:val="00237D34"/>
    <w:rsid w:val="00237F1E"/>
    <w:rsid w:val="0024031B"/>
    <w:rsid w:val="00240893"/>
    <w:rsid w:val="00240A2D"/>
    <w:rsid w:val="002414D1"/>
    <w:rsid w:val="00241D10"/>
    <w:rsid w:val="00241DD5"/>
    <w:rsid w:val="00241F4F"/>
    <w:rsid w:val="0024230C"/>
    <w:rsid w:val="00242532"/>
    <w:rsid w:val="00242543"/>
    <w:rsid w:val="00242660"/>
    <w:rsid w:val="00242C96"/>
    <w:rsid w:val="00242FAC"/>
    <w:rsid w:val="002434DF"/>
    <w:rsid w:val="0024356F"/>
    <w:rsid w:val="00243632"/>
    <w:rsid w:val="00243673"/>
    <w:rsid w:val="00243911"/>
    <w:rsid w:val="0024398D"/>
    <w:rsid w:val="00243A24"/>
    <w:rsid w:val="00243B01"/>
    <w:rsid w:val="00243EF3"/>
    <w:rsid w:val="00244073"/>
    <w:rsid w:val="00244106"/>
    <w:rsid w:val="0024413D"/>
    <w:rsid w:val="00244392"/>
    <w:rsid w:val="00244553"/>
    <w:rsid w:val="002445F8"/>
    <w:rsid w:val="0024464F"/>
    <w:rsid w:val="002447DF"/>
    <w:rsid w:val="00244FED"/>
    <w:rsid w:val="002450FC"/>
    <w:rsid w:val="0024521A"/>
    <w:rsid w:val="00245246"/>
    <w:rsid w:val="002453E4"/>
    <w:rsid w:val="002454AB"/>
    <w:rsid w:val="00245EA4"/>
    <w:rsid w:val="002462BB"/>
    <w:rsid w:val="00246397"/>
    <w:rsid w:val="00246482"/>
    <w:rsid w:val="0024667F"/>
    <w:rsid w:val="002466EE"/>
    <w:rsid w:val="002467FC"/>
    <w:rsid w:val="00246857"/>
    <w:rsid w:val="00246971"/>
    <w:rsid w:val="00246C97"/>
    <w:rsid w:val="00246FA1"/>
    <w:rsid w:val="00247035"/>
    <w:rsid w:val="00247136"/>
    <w:rsid w:val="00247179"/>
    <w:rsid w:val="0024740B"/>
    <w:rsid w:val="002477A4"/>
    <w:rsid w:val="0024792D"/>
    <w:rsid w:val="0024792F"/>
    <w:rsid w:val="0024795D"/>
    <w:rsid w:val="00247C37"/>
    <w:rsid w:val="002500BE"/>
    <w:rsid w:val="00250684"/>
    <w:rsid w:val="002506B6"/>
    <w:rsid w:val="00250880"/>
    <w:rsid w:val="00250FA4"/>
    <w:rsid w:val="00251795"/>
    <w:rsid w:val="00251C4D"/>
    <w:rsid w:val="00251CFB"/>
    <w:rsid w:val="00251F65"/>
    <w:rsid w:val="00252614"/>
    <w:rsid w:val="00252A07"/>
    <w:rsid w:val="00252A21"/>
    <w:rsid w:val="00252A56"/>
    <w:rsid w:val="00252C32"/>
    <w:rsid w:val="00252E9E"/>
    <w:rsid w:val="00252EAE"/>
    <w:rsid w:val="00252F9C"/>
    <w:rsid w:val="00253341"/>
    <w:rsid w:val="002537FC"/>
    <w:rsid w:val="00253832"/>
    <w:rsid w:val="00253D86"/>
    <w:rsid w:val="00253E70"/>
    <w:rsid w:val="00253F5C"/>
    <w:rsid w:val="00253FE5"/>
    <w:rsid w:val="00254484"/>
    <w:rsid w:val="00254936"/>
    <w:rsid w:val="00254949"/>
    <w:rsid w:val="00254A91"/>
    <w:rsid w:val="00254BFE"/>
    <w:rsid w:val="00254F13"/>
    <w:rsid w:val="002556FA"/>
    <w:rsid w:val="002558E5"/>
    <w:rsid w:val="00255A2E"/>
    <w:rsid w:val="00255A35"/>
    <w:rsid w:val="00255DFF"/>
    <w:rsid w:val="00255E0E"/>
    <w:rsid w:val="00255EC0"/>
    <w:rsid w:val="00255F03"/>
    <w:rsid w:val="0025613C"/>
    <w:rsid w:val="00256242"/>
    <w:rsid w:val="002563B8"/>
    <w:rsid w:val="00256514"/>
    <w:rsid w:val="00256A20"/>
    <w:rsid w:val="00256BAD"/>
    <w:rsid w:val="00256D48"/>
    <w:rsid w:val="00256E8C"/>
    <w:rsid w:val="002570FD"/>
    <w:rsid w:val="0025712A"/>
    <w:rsid w:val="0025715B"/>
    <w:rsid w:val="002572CC"/>
    <w:rsid w:val="002578D8"/>
    <w:rsid w:val="00257905"/>
    <w:rsid w:val="0025791A"/>
    <w:rsid w:val="00260187"/>
    <w:rsid w:val="002609BB"/>
    <w:rsid w:val="00260BD2"/>
    <w:rsid w:val="00260F4F"/>
    <w:rsid w:val="00260FC2"/>
    <w:rsid w:val="00261158"/>
    <w:rsid w:val="00261AA3"/>
    <w:rsid w:val="00261E3E"/>
    <w:rsid w:val="00261EDD"/>
    <w:rsid w:val="00261FDC"/>
    <w:rsid w:val="00262018"/>
    <w:rsid w:val="002623B3"/>
    <w:rsid w:val="00262474"/>
    <w:rsid w:val="00262E4A"/>
    <w:rsid w:val="0026306B"/>
    <w:rsid w:val="00263162"/>
    <w:rsid w:val="002633B7"/>
    <w:rsid w:val="00263468"/>
    <w:rsid w:val="0026359E"/>
    <w:rsid w:val="002636DC"/>
    <w:rsid w:val="00263C44"/>
    <w:rsid w:val="00263CEC"/>
    <w:rsid w:val="00263EBB"/>
    <w:rsid w:val="00263F5B"/>
    <w:rsid w:val="00264348"/>
    <w:rsid w:val="00264433"/>
    <w:rsid w:val="0026483B"/>
    <w:rsid w:val="00264969"/>
    <w:rsid w:val="00264EB9"/>
    <w:rsid w:val="00264F05"/>
    <w:rsid w:val="00265471"/>
    <w:rsid w:val="002656D0"/>
    <w:rsid w:val="0026586A"/>
    <w:rsid w:val="00265ACD"/>
    <w:rsid w:val="00266270"/>
    <w:rsid w:val="00266554"/>
    <w:rsid w:val="00266931"/>
    <w:rsid w:val="00266B0D"/>
    <w:rsid w:val="00266F6E"/>
    <w:rsid w:val="0026730E"/>
    <w:rsid w:val="00267341"/>
    <w:rsid w:val="002676E7"/>
    <w:rsid w:val="00267A02"/>
    <w:rsid w:val="00267C8B"/>
    <w:rsid w:val="00267D72"/>
    <w:rsid w:val="00267DE6"/>
    <w:rsid w:val="002703BC"/>
    <w:rsid w:val="002707BD"/>
    <w:rsid w:val="00270CB2"/>
    <w:rsid w:val="00270D22"/>
    <w:rsid w:val="00270D2D"/>
    <w:rsid w:val="00270E0F"/>
    <w:rsid w:val="00270E42"/>
    <w:rsid w:val="002711B7"/>
    <w:rsid w:val="0027125B"/>
    <w:rsid w:val="00271458"/>
    <w:rsid w:val="00271609"/>
    <w:rsid w:val="00271807"/>
    <w:rsid w:val="002718EF"/>
    <w:rsid w:val="002719F6"/>
    <w:rsid w:val="00271B35"/>
    <w:rsid w:val="00271D02"/>
    <w:rsid w:val="00271DD4"/>
    <w:rsid w:val="00271EEC"/>
    <w:rsid w:val="0027227B"/>
    <w:rsid w:val="00272322"/>
    <w:rsid w:val="00272728"/>
    <w:rsid w:val="00272E6B"/>
    <w:rsid w:val="00272FFE"/>
    <w:rsid w:val="00273023"/>
    <w:rsid w:val="0027308E"/>
    <w:rsid w:val="0027312E"/>
    <w:rsid w:val="002731D7"/>
    <w:rsid w:val="002732EE"/>
    <w:rsid w:val="00273316"/>
    <w:rsid w:val="0027351F"/>
    <w:rsid w:val="002737A8"/>
    <w:rsid w:val="002738B3"/>
    <w:rsid w:val="00273994"/>
    <w:rsid w:val="002739C4"/>
    <w:rsid w:val="00273EA8"/>
    <w:rsid w:val="00273F1B"/>
    <w:rsid w:val="00273F2D"/>
    <w:rsid w:val="0027405B"/>
    <w:rsid w:val="0027426F"/>
    <w:rsid w:val="00274517"/>
    <w:rsid w:val="00274579"/>
    <w:rsid w:val="002746F2"/>
    <w:rsid w:val="0027498C"/>
    <w:rsid w:val="00274A13"/>
    <w:rsid w:val="00274B1B"/>
    <w:rsid w:val="00274BCB"/>
    <w:rsid w:val="00274C18"/>
    <w:rsid w:val="00274D18"/>
    <w:rsid w:val="00275389"/>
    <w:rsid w:val="0027554C"/>
    <w:rsid w:val="0027564B"/>
    <w:rsid w:val="00275907"/>
    <w:rsid w:val="00275A90"/>
    <w:rsid w:val="0027674B"/>
    <w:rsid w:val="0027692E"/>
    <w:rsid w:val="002769E0"/>
    <w:rsid w:val="00276C0B"/>
    <w:rsid w:val="00276D5D"/>
    <w:rsid w:val="00276EDA"/>
    <w:rsid w:val="002773C7"/>
    <w:rsid w:val="0027754D"/>
    <w:rsid w:val="00277828"/>
    <w:rsid w:val="00277A0D"/>
    <w:rsid w:val="00277D1F"/>
    <w:rsid w:val="00280557"/>
    <w:rsid w:val="00280A03"/>
    <w:rsid w:val="00280AF8"/>
    <w:rsid w:val="00280B3D"/>
    <w:rsid w:val="00280E2D"/>
    <w:rsid w:val="002810D0"/>
    <w:rsid w:val="00281178"/>
    <w:rsid w:val="0028156A"/>
    <w:rsid w:val="0028159F"/>
    <w:rsid w:val="00281612"/>
    <w:rsid w:val="0028161F"/>
    <w:rsid w:val="00281745"/>
    <w:rsid w:val="002817B1"/>
    <w:rsid w:val="00281AA9"/>
    <w:rsid w:val="00281BD7"/>
    <w:rsid w:val="00281BFB"/>
    <w:rsid w:val="00281D44"/>
    <w:rsid w:val="00281EA7"/>
    <w:rsid w:val="00282146"/>
    <w:rsid w:val="00282497"/>
    <w:rsid w:val="002826E7"/>
    <w:rsid w:val="0028272B"/>
    <w:rsid w:val="0028313A"/>
    <w:rsid w:val="002836A5"/>
    <w:rsid w:val="00283A07"/>
    <w:rsid w:val="00283C52"/>
    <w:rsid w:val="00283C6F"/>
    <w:rsid w:val="00283FA4"/>
    <w:rsid w:val="00283FE4"/>
    <w:rsid w:val="00284069"/>
    <w:rsid w:val="0028425C"/>
    <w:rsid w:val="002845A5"/>
    <w:rsid w:val="00284872"/>
    <w:rsid w:val="002848A7"/>
    <w:rsid w:val="00284A8A"/>
    <w:rsid w:val="00284CB0"/>
    <w:rsid w:val="00284D90"/>
    <w:rsid w:val="002856C0"/>
    <w:rsid w:val="0028576C"/>
    <w:rsid w:val="0028578E"/>
    <w:rsid w:val="002857B6"/>
    <w:rsid w:val="00285889"/>
    <w:rsid w:val="00285945"/>
    <w:rsid w:val="00285A4B"/>
    <w:rsid w:val="00285F07"/>
    <w:rsid w:val="002861D4"/>
    <w:rsid w:val="0028648B"/>
    <w:rsid w:val="002868EB"/>
    <w:rsid w:val="002868ED"/>
    <w:rsid w:val="002869D8"/>
    <w:rsid w:val="00286A34"/>
    <w:rsid w:val="00286AC2"/>
    <w:rsid w:val="00286E2A"/>
    <w:rsid w:val="0028724D"/>
    <w:rsid w:val="00287476"/>
    <w:rsid w:val="002874C4"/>
    <w:rsid w:val="0028756A"/>
    <w:rsid w:val="0028767C"/>
    <w:rsid w:val="00287AB5"/>
    <w:rsid w:val="00287EA0"/>
    <w:rsid w:val="002901CE"/>
    <w:rsid w:val="0029046C"/>
    <w:rsid w:val="002904F8"/>
    <w:rsid w:val="00290BEA"/>
    <w:rsid w:val="00290D33"/>
    <w:rsid w:val="00290EF7"/>
    <w:rsid w:val="00291273"/>
    <w:rsid w:val="002913EC"/>
    <w:rsid w:val="00291474"/>
    <w:rsid w:val="0029194D"/>
    <w:rsid w:val="00291988"/>
    <w:rsid w:val="00291BA0"/>
    <w:rsid w:val="00292067"/>
    <w:rsid w:val="0029208E"/>
    <w:rsid w:val="0029226D"/>
    <w:rsid w:val="002922F4"/>
    <w:rsid w:val="002924F4"/>
    <w:rsid w:val="002927A4"/>
    <w:rsid w:val="002927B0"/>
    <w:rsid w:val="00292878"/>
    <w:rsid w:val="00292902"/>
    <w:rsid w:val="00292B83"/>
    <w:rsid w:val="00292BA9"/>
    <w:rsid w:val="00292E33"/>
    <w:rsid w:val="00293263"/>
    <w:rsid w:val="00293378"/>
    <w:rsid w:val="0029341F"/>
    <w:rsid w:val="0029368B"/>
    <w:rsid w:val="00293748"/>
    <w:rsid w:val="002937B2"/>
    <w:rsid w:val="00293955"/>
    <w:rsid w:val="00293F8E"/>
    <w:rsid w:val="0029413D"/>
    <w:rsid w:val="002941EE"/>
    <w:rsid w:val="00294442"/>
    <w:rsid w:val="00294617"/>
    <w:rsid w:val="00294749"/>
    <w:rsid w:val="00294A14"/>
    <w:rsid w:val="00294BCA"/>
    <w:rsid w:val="00294BDD"/>
    <w:rsid w:val="00294CD5"/>
    <w:rsid w:val="00294F39"/>
    <w:rsid w:val="00295246"/>
    <w:rsid w:val="00295266"/>
    <w:rsid w:val="002955C5"/>
    <w:rsid w:val="00295990"/>
    <w:rsid w:val="002959BA"/>
    <w:rsid w:val="002962F6"/>
    <w:rsid w:val="002963C2"/>
    <w:rsid w:val="0029649F"/>
    <w:rsid w:val="0029697B"/>
    <w:rsid w:val="00296C7D"/>
    <w:rsid w:val="00296D37"/>
    <w:rsid w:val="00297044"/>
    <w:rsid w:val="0029712D"/>
    <w:rsid w:val="00297237"/>
    <w:rsid w:val="002972FD"/>
    <w:rsid w:val="00297460"/>
    <w:rsid w:val="00297474"/>
    <w:rsid w:val="002975AE"/>
    <w:rsid w:val="002976AB"/>
    <w:rsid w:val="002978D0"/>
    <w:rsid w:val="0029791E"/>
    <w:rsid w:val="00297D1B"/>
    <w:rsid w:val="00297D4D"/>
    <w:rsid w:val="00297FD4"/>
    <w:rsid w:val="002A05A3"/>
    <w:rsid w:val="002A0702"/>
    <w:rsid w:val="002A08E7"/>
    <w:rsid w:val="002A0A22"/>
    <w:rsid w:val="002A0A40"/>
    <w:rsid w:val="002A0A79"/>
    <w:rsid w:val="002A0B4B"/>
    <w:rsid w:val="002A0C19"/>
    <w:rsid w:val="002A1375"/>
    <w:rsid w:val="002A13AC"/>
    <w:rsid w:val="002A161F"/>
    <w:rsid w:val="002A1803"/>
    <w:rsid w:val="002A1E5F"/>
    <w:rsid w:val="002A21C4"/>
    <w:rsid w:val="002A228C"/>
    <w:rsid w:val="002A264F"/>
    <w:rsid w:val="002A2BB3"/>
    <w:rsid w:val="002A2BE2"/>
    <w:rsid w:val="002A2CE3"/>
    <w:rsid w:val="002A2DE3"/>
    <w:rsid w:val="002A30B5"/>
    <w:rsid w:val="002A325D"/>
    <w:rsid w:val="002A32AB"/>
    <w:rsid w:val="002A3C58"/>
    <w:rsid w:val="002A4072"/>
    <w:rsid w:val="002A42D5"/>
    <w:rsid w:val="002A4426"/>
    <w:rsid w:val="002A4553"/>
    <w:rsid w:val="002A4893"/>
    <w:rsid w:val="002A4915"/>
    <w:rsid w:val="002A4BB2"/>
    <w:rsid w:val="002A4C6B"/>
    <w:rsid w:val="002A4CF5"/>
    <w:rsid w:val="002A4DC0"/>
    <w:rsid w:val="002A500C"/>
    <w:rsid w:val="002A5105"/>
    <w:rsid w:val="002A5261"/>
    <w:rsid w:val="002A526F"/>
    <w:rsid w:val="002A576F"/>
    <w:rsid w:val="002A59AB"/>
    <w:rsid w:val="002A5C1D"/>
    <w:rsid w:val="002A5C42"/>
    <w:rsid w:val="002A5C97"/>
    <w:rsid w:val="002A6086"/>
    <w:rsid w:val="002A60A6"/>
    <w:rsid w:val="002A6231"/>
    <w:rsid w:val="002A6399"/>
    <w:rsid w:val="002A647C"/>
    <w:rsid w:val="002A65A2"/>
    <w:rsid w:val="002A6689"/>
    <w:rsid w:val="002A6BC1"/>
    <w:rsid w:val="002A6C30"/>
    <w:rsid w:val="002A6E10"/>
    <w:rsid w:val="002A708A"/>
    <w:rsid w:val="002A70BA"/>
    <w:rsid w:val="002A75EF"/>
    <w:rsid w:val="002A76B4"/>
    <w:rsid w:val="002A7B91"/>
    <w:rsid w:val="002A7C61"/>
    <w:rsid w:val="002A7F33"/>
    <w:rsid w:val="002ABBA0"/>
    <w:rsid w:val="002B0367"/>
    <w:rsid w:val="002B06B2"/>
    <w:rsid w:val="002B0C22"/>
    <w:rsid w:val="002B0E65"/>
    <w:rsid w:val="002B11FE"/>
    <w:rsid w:val="002B1419"/>
    <w:rsid w:val="002B151E"/>
    <w:rsid w:val="002B1FA5"/>
    <w:rsid w:val="002B26FC"/>
    <w:rsid w:val="002B3375"/>
    <w:rsid w:val="002B338D"/>
    <w:rsid w:val="002B37A6"/>
    <w:rsid w:val="002B38D0"/>
    <w:rsid w:val="002B3AB2"/>
    <w:rsid w:val="002B3F09"/>
    <w:rsid w:val="002B4301"/>
    <w:rsid w:val="002B43BF"/>
    <w:rsid w:val="002B440B"/>
    <w:rsid w:val="002B47FF"/>
    <w:rsid w:val="002B4D8A"/>
    <w:rsid w:val="002B4F27"/>
    <w:rsid w:val="002B52CA"/>
    <w:rsid w:val="002B550A"/>
    <w:rsid w:val="002B5567"/>
    <w:rsid w:val="002B571D"/>
    <w:rsid w:val="002B58B9"/>
    <w:rsid w:val="002B5F6A"/>
    <w:rsid w:val="002B6031"/>
    <w:rsid w:val="002B60E9"/>
    <w:rsid w:val="002B6358"/>
    <w:rsid w:val="002B6412"/>
    <w:rsid w:val="002B64F3"/>
    <w:rsid w:val="002B6505"/>
    <w:rsid w:val="002B6597"/>
    <w:rsid w:val="002B6649"/>
    <w:rsid w:val="002B66A1"/>
    <w:rsid w:val="002B6EE2"/>
    <w:rsid w:val="002B6F02"/>
    <w:rsid w:val="002B6FBF"/>
    <w:rsid w:val="002B73AF"/>
    <w:rsid w:val="002B74FD"/>
    <w:rsid w:val="002B7573"/>
    <w:rsid w:val="002B7611"/>
    <w:rsid w:val="002B7728"/>
    <w:rsid w:val="002B779C"/>
    <w:rsid w:val="002B77A9"/>
    <w:rsid w:val="002B7889"/>
    <w:rsid w:val="002B7C1C"/>
    <w:rsid w:val="002B7DEA"/>
    <w:rsid w:val="002B7DF5"/>
    <w:rsid w:val="002B7ECD"/>
    <w:rsid w:val="002BBB91"/>
    <w:rsid w:val="002C0012"/>
    <w:rsid w:val="002C00AC"/>
    <w:rsid w:val="002C0128"/>
    <w:rsid w:val="002C03C6"/>
    <w:rsid w:val="002C074D"/>
    <w:rsid w:val="002C096C"/>
    <w:rsid w:val="002C09F3"/>
    <w:rsid w:val="002C10A3"/>
    <w:rsid w:val="002C1179"/>
    <w:rsid w:val="002C14BC"/>
    <w:rsid w:val="002C1649"/>
    <w:rsid w:val="002C18C5"/>
    <w:rsid w:val="002C18E6"/>
    <w:rsid w:val="002C1AED"/>
    <w:rsid w:val="002C1D18"/>
    <w:rsid w:val="002C21E0"/>
    <w:rsid w:val="002C23E7"/>
    <w:rsid w:val="002C24F1"/>
    <w:rsid w:val="002C28A9"/>
    <w:rsid w:val="002C293D"/>
    <w:rsid w:val="002C2AA5"/>
    <w:rsid w:val="002C2ABC"/>
    <w:rsid w:val="002C2C13"/>
    <w:rsid w:val="002C2DF2"/>
    <w:rsid w:val="002C327D"/>
    <w:rsid w:val="002C343A"/>
    <w:rsid w:val="002C3929"/>
    <w:rsid w:val="002C3AEA"/>
    <w:rsid w:val="002C3CA0"/>
    <w:rsid w:val="002C3CEA"/>
    <w:rsid w:val="002C3F25"/>
    <w:rsid w:val="002C3FAC"/>
    <w:rsid w:val="002C3FFC"/>
    <w:rsid w:val="002C41A0"/>
    <w:rsid w:val="002C44C1"/>
    <w:rsid w:val="002C4538"/>
    <w:rsid w:val="002C4556"/>
    <w:rsid w:val="002C46CA"/>
    <w:rsid w:val="002C4C6F"/>
    <w:rsid w:val="002C4DC1"/>
    <w:rsid w:val="002C5012"/>
    <w:rsid w:val="002C502C"/>
    <w:rsid w:val="002C5038"/>
    <w:rsid w:val="002C5191"/>
    <w:rsid w:val="002C54F1"/>
    <w:rsid w:val="002C5864"/>
    <w:rsid w:val="002C58B8"/>
    <w:rsid w:val="002C5967"/>
    <w:rsid w:val="002C5AF6"/>
    <w:rsid w:val="002C5AFC"/>
    <w:rsid w:val="002C5FEE"/>
    <w:rsid w:val="002C5FF1"/>
    <w:rsid w:val="002C60EF"/>
    <w:rsid w:val="002C648A"/>
    <w:rsid w:val="002C64DE"/>
    <w:rsid w:val="002C6556"/>
    <w:rsid w:val="002C66CF"/>
    <w:rsid w:val="002C676E"/>
    <w:rsid w:val="002C680A"/>
    <w:rsid w:val="002C68A7"/>
    <w:rsid w:val="002C6C3A"/>
    <w:rsid w:val="002C6E37"/>
    <w:rsid w:val="002C6EAF"/>
    <w:rsid w:val="002C6F06"/>
    <w:rsid w:val="002C6F48"/>
    <w:rsid w:val="002C71C8"/>
    <w:rsid w:val="002C731D"/>
    <w:rsid w:val="002C73BA"/>
    <w:rsid w:val="002C767C"/>
    <w:rsid w:val="002C77C0"/>
    <w:rsid w:val="002C7BDC"/>
    <w:rsid w:val="002C7CE0"/>
    <w:rsid w:val="002C7D46"/>
    <w:rsid w:val="002C7E57"/>
    <w:rsid w:val="002D020C"/>
    <w:rsid w:val="002D042D"/>
    <w:rsid w:val="002D044D"/>
    <w:rsid w:val="002D0524"/>
    <w:rsid w:val="002D054E"/>
    <w:rsid w:val="002D0706"/>
    <w:rsid w:val="002D08BA"/>
    <w:rsid w:val="002D0917"/>
    <w:rsid w:val="002D0CE6"/>
    <w:rsid w:val="002D0E40"/>
    <w:rsid w:val="002D132F"/>
    <w:rsid w:val="002D164C"/>
    <w:rsid w:val="002D1716"/>
    <w:rsid w:val="002D1939"/>
    <w:rsid w:val="002D1B16"/>
    <w:rsid w:val="002D1C92"/>
    <w:rsid w:val="002D21DF"/>
    <w:rsid w:val="002D24EE"/>
    <w:rsid w:val="002D26E2"/>
    <w:rsid w:val="002D2864"/>
    <w:rsid w:val="002D3084"/>
    <w:rsid w:val="002D39D5"/>
    <w:rsid w:val="002D3A27"/>
    <w:rsid w:val="002D3D30"/>
    <w:rsid w:val="002D3DE6"/>
    <w:rsid w:val="002D3EE6"/>
    <w:rsid w:val="002D417C"/>
    <w:rsid w:val="002D42D2"/>
    <w:rsid w:val="002D46F6"/>
    <w:rsid w:val="002D47DD"/>
    <w:rsid w:val="002D481E"/>
    <w:rsid w:val="002D4CF3"/>
    <w:rsid w:val="002D4F25"/>
    <w:rsid w:val="002D4F2C"/>
    <w:rsid w:val="002D520C"/>
    <w:rsid w:val="002D542D"/>
    <w:rsid w:val="002D5531"/>
    <w:rsid w:val="002D5F83"/>
    <w:rsid w:val="002D61A6"/>
    <w:rsid w:val="002D61CC"/>
    <w:rsid w:val="002D6238"/>
    <w:rsid w:val="002D6345"/>
    <w:rsid w:val="002D6901"/>
    <w:rsid w:val="002D6B34"/>
    <w:rsid w:val="002D6D13"/>
    <w:rsid w:val="002D6D5C"/>
    <w:rsid w:val="002D7105"/>
    <w:rsid w:val="002D71CB"/>
    <w:rsid w:val="002D71DA"/>
    <w:rsid w:val="002D72DB"/>
    <w:rsid w:val="002D733F"/>
    <w:rsid w:val="002D734C"/>
    <w:rsid w:val="002D79D1"/>
    <w:rsid w:val="002D7BD8"/>
    <w:rsid w:val="002D7DB1"/>
    <w:rsid w:val="002D7ED0"/>
    <w:rsid w:val="002E033D"/>
    <w:rsid w:val="002E03FD"/>
    <w:rsid w:val="002E0457"/>
    <w:rsid w:val="002E0618"/>
    <w:rsid w:val="002E0952"/>
    <w:rsid w:val="002E09E5"/>
    <w:rsid w:val="002E0B35"/>
    <w:rsid w:val="002E0B40"/>
    <w:rsid w:val="002E0E24"/>
    <w:rsid w:val="002E0F1C"/>
    <w:rsid w:val="002E1363"/>
    <w:rsid w:val="002E1650"/>
    <w:rsid w:val="002E1C3B"/>
    <w:rsid w:val="002E1D37"/>
    <w:rsid w:val="002E269A"/>
    <w:rsid w:val="002E26EF"/>
    <w:rsid w:val="002E277D"/>
    <w:rsid w:val="002E2915"/>
    <w:rsid w:val="002E2FD1"/>
    <w:rsid w:val="002E32FD"/>
    <w:rsid w:val="002E3342"/>
    <w:rsid w:val="002E3886"/>
    <w:rsid w:val="002E3B8C"/>
    <w:rsid w:val="002E3F82"/>
    <w:rsid w:val="002E4027"/>
    <w:rsid w:val="002E41D6"/>
    <w:rsid w:val="002E42FF"/>
    <w:rsid w:val="002E4B66"/>
    <w:rsid w:val="002E4C5B"/>
    <w:rsid w:val="002E4DDE"/>
    <w:rsid w:val="002E50D7"/>
    <w:rsid w:val="002E52B9"/>
    <w:rsid w:val="002E5AFC"/>
    <w:rsid w:val="002E5EB1"/>
    <w:rsid w:val="002E62DC"/>
    <w:rsid w:val="002E645F"/>
    <w:rsid w:val="002E6559"/>
    <w:rsid w:val="002E66F6"/>
    <w:rsid w:val="002E6E1A"/>
    <w:rsid w:val="002E6EC6"/>
    <w:rsid w:val="002E705F"/>
    <w:rsid w:val="002E73AA"/>
    <w:rsid w:val="002E75A2"/>
    <w:rsid w:val="002E75A6"/>
    <w:rsid w:val="002E761C"/>
    <w:rsid w:val="002E763A"/>
    <w:rsid w:val="002E78D0"/>
    <w:rsid w:val="002E792A"/>
    <w:rsid w:val="002E7A2F"/>
    <w:rsid w:val="002E7DEF"/>
    <w:rsid w:val="002E7F08"/>
    <w:rsid w:val="002F0018"/>
    <w:rsid w:val="002F0780"/>
    <w:rsid w:val="002F07BF"/>
    <w:rsid w:val="002F09A9"/>
    <w:rsid w:val="002F09F5"/>
    <w:rsid w:val="002F0C2A"/>
    <w:rsid w:val="002F0D61"/>
    <w:rsid w:val="002F0F3F"/>
    <w:rsid w:val="002F0FDD"/>
    <w:rsid w:val="002F13B4"/>
    <w:rsid w:val="002F141E"/>
    <w:rsid w:val="002F1A21"/>
    <w:rsid w:val="002F1B8F"/>
    <w:rsid w:val="002F1E31"/>
    <w:rsid w:val="002F1EBB"/>
    <w:rsid w:val="002F1F90"/>
    <w:rsid w:val="002F1FC5"/>
    <w:rsid w:val="002F21B8"/>
    <w:rsid w:val="002F2210"/>
    <w:rsid w:val="002F299B"/>
    <w:rsid w:val="002F2A23"/>
    <w:rsid w:val="002F2E9B"/>
    <w:rsid w:val="002F34B0"/>
    <w:rsid w:val="002F351A"/>
    <w:rsid w:val="002F39C4"/>
    <w:rsid w:val="002F3A44"/>
    <w:rsid w:val="002F3F39"/>
    <w:rsid w:val="002F407E"/>
    <w:rsid w:val="002F4106"/>
    <w:rsid w:val="002F47A2"/>
    <w:rsid w:val="002F4C23"/>
    <w:rsid w:val="002F4D54"/>
    <w:rsid w:val="002F50C5"/>
    <w:rsid w:val="002F5118"/>
    <w:rsid w:val="002F51BF"/>
    <w:rsid w:val="002F52D3"/>
    <w:rsid w:val="002F550B"/>
    <w:rsid w:val="002F5536"/>
    <w:rsid w:val="002F58F6"/>
    <w:rsid w:val="002F5978"/>
    <w:rsid w:val="002F5AEA"/>
    <w:rsid w:val="002F5B9A"/>
    <w:rsid w:val="002F5CF9"/>
    <w:rsid w:val="002F5D4F"/>
    <w:rsid w:val="002F6136"/>
    <w:rsid w:val="002F61E1"/>
    <w:rsid w:val="002F63CD"/>
    <w:rsid w:val="002F6921"/>
    <w:rsid w:val="002F6969"/>
    <w:rsid w:val="002F6E2D"/>
    <w:rsid w:val="002F7164"/>
    <w:rsid w:val="002F7232"/>
    <w:rsid w:val="002F728B"/>
    <w:rsid w:val="002F7419"/>
    <w:rsid w:val="002F748C"/>
    <w:rsid w:val="002F7517"/>
    <w:rsid w:val="002F7521"/>
    <w:rsid w:val="002F78E8"/>
    <w:rsid w:val="002F7AEA"/>
    <w:rsid w:val="002F7AF9"/>
    <w:rsid w:val="002F7C55"/>
    <w:rsid w:val="002F7D06"/>
    <w:rsid w:val="002F7E70"/>
    <w:rsid w:val="002F7F1C"/>
    <w:rsid w:val="0030049B"/>
    <w:rsid w:val="0030066D"/>
    <w:rsid w:val="00300D83"/>
    <w:rsid w:val="00300E4A"/>
    <w:rsid w:val="00300F80"/>
    <w:rsid w:val="0030111B"/>
    <w:rsid w:val="0030147E"/>
    <w:rsid w:val="00301544"/>
    <w:rsid w:val="003015F4"/>
    <w:rsid w:val="00302038"/>
    <w:rsid w:val="00302118"/>
    <w:rsid w:val="00302410"/>
    <w:rsid w:val="003025BA"/>
    <w:rsid w:val="00302CDB"/>
    <w:rsid w:val="00302F3C"/>
    <w:rsid w:val="00303042"/>
    <w:rsid w:val="00303469"/>
    <w:rsid w:val="00303572"/>
    <w:rsid w:val="003035EB"/>
    <w:rsid w:val="0030367E"/>
    <w:rsid w:val="00303719"/>
    <w:rsid w:val="0030378F"/>
    <w:rsid w:val="00303C57"/>
    <w:rsid w:val="00303C8A"/>
    <w:rsid w:val="00303E87"/>
    <w:rsid w:val="00304612"/>
    <w:rsid w:val="003047A0"/>
    <w:rsid w:val="003047EC"/>
    <w:rsid w:val="003047F6"/>
    <w:rsid w:val="00304933"/>
    <w:rsid w:val="003049A1"/>
    <w:rsid w:val="00304A61"/>
    <w:rsid w:val="00304C16"/>
    <w:rsid w:val="00304C74"/>
    <w:rsid w:val="00304C7E"/>
    <w:rsid w:val="00304D97"/>
    <w:rsid w:val="00304F3C"/>
    <w:rsid w:val="00304F65"/>
    <w:rsid w:val="003050A3"/>
    <w:rsid w:val="00305401"/>
    <w:rsid w:val="00305831"/>
    <w:rsid w:val="00305915"/>
    <w:rsid w:val="003059A6"/>
    <w:rsid w:val="00305B59"/>
    <w:rsid w:val="00305C4B"/>
    <w:rsid w:val="00305CB7"/>
    <w:rsid w:val="003060E8"/>
    <w:rsid w:val="003068FD"/>
    <w:rsid w:val="00306B6F"/>
    <w:rsid w:val="00306DBD"/>
    <w:rsid w:val="00306EC7"/>
    <w:rsid w:val="00306F5C"/>
    <w:rsid w:val="0030736B"/>
    <w:rsid w:val="00307648"/>
    <w:rsid w:val="003076E8"/>
    <w:rsid w:val="00307755"/>
    <w:rsid w:val="00310B81"/>
    <w:rsid w:val="00310CDE"/>
    <w:rsid w:val="00310D4D"/>
    <w:rsid w:val="00310FA3"/>
    <w:rsid w:val="00310FBA"/>
    <w:rsid w:val="00310FC9"/>
    <w:rsid w:val="00311165"/>
    <w:rsid w:val="0031123A"/>
    <w:rsid w:val="00311AE1"/>
    <w:rsid w:val="00311B3B"/>
    <w:rsid w:val="00311CBD"/>
    <w:rsid w:val="00311F81"/>
    <w:rsid w:val="00312237"/>
    <w:rsid w:val="003125D9"/>
    <w:rsid w:val="00312CE7"/>
    <w:rsid w:val="00312CF5"/>
    <w:rsid w:val="003134B6"/>
    <w:rsid w:val="003135DD"/>
    <w:rsid w:val="00313725"/>
    <w:rsid w:val="003137CE"/>
    <w:rsid w:val="00314185"/>
    <w:rsid w:val="003141AB"/>
    <w:rsid w:val="00314295"/>
    <w:rsid w:val="0031456F"/>
    <w:rsid w:val="00314735"/>
    <w:rsid w:val="00314756"/>
    <w:rsid w:val="003149CE"/>
    <w:rsid w:val="00314A37"/>
    <w:rsid w:val="00314C3A"/>
    <w:rsid w:val="00314E56"/>
    <w:rsid w:val="00314F97"/>
    <w:rsid w:val="00315088"/>
    <w:rsid w:val="00315118"/>
    <w:rsid w:val="0031519B"/>
    <w:rsid w:val="00315242"/>
    <w:rsid w:val="003152C2"/>
    <w:rsid w:val="003152C9"/>
    <w:rsid w:val="0031532D"/>
    <w:rsid w:val="003159B7"/>
    <w:rsid w:val="00315B41"/>
    <w:rsid w:val="00315BEE"/>
    <w:rsid w:val="00315D9E"/>
    <w:rsid w:val="00315DF3"/>
    <w:rsid w:val="00315E91"/>
    <w:rsid w:val="00315F2A"/>
    <w:rsid w:val="00316057"/>
    <w:rsid w:val="003160B8"/>
    <w:rsid w:val="00316169"/>
    <w:rsid w:val="00316376"/>
    <w:rsid w:val="003167E9"/>
    <w:rsid w:val="00316898"/>
    <w:rsid w:val="003169E3"/>
    <w:rsid w:val="00316B4D"/>
    <w:rsid w:val="00316C55"/>
    <w:rsid w:val="00316E45"/>
    <w:rsid w:val="0031727E"/>
    <w:rsid w:val="0031744E"/>
    <w:rsid w:val="00317477"/>
    <w:rsid w:val="0031775A"/>
    <w:rsid w:val="00317D34"/>
    <w:rsid w:val="00317DC4"/>
    <w:rsid w:val="00317E39"/>
    <w:rsid w:val="00317FD8"/>
    <w:rsid w:val="00320474"/>
    <w:rsid w:val="0032060C"/>
    <w:rsid w:val="003208D3"/>
    <w:rsid w:val="00320994"/>
    <w:rsid w:val="00320E44"/>
    <w:rsid w:val="00321191"/>
    <w:rsid w:val="003212D4"/>
    <w:rsid w:val="003213BD"/>
    <w:rsid w:val="00321B92"/>
    <w:rsid w:val="003220EC"/>
    <w:rsid w:val="0032213D"/>
    <w:rsid w:val="003224D7"/>
    <w:rsid w:val="003225B8"/>
    <w:rsid w:val="003226BF"/>
    <w:rsid w:val="003227EF"/>
    <w:rsid w:val="00322802"/>
    <w:rsid w:val="00322C3B"/>
    <w:rsid w:val="00322D73"/>
    <w:rsid w:val="00323106"/>
    <w:rsid w:val="003231E3"/>
    <w:rsid w:val="00323375"/>
    <w:rsid w:val="003236A3"/>
    <w:rsid w:val="003238FA"/>
    <w:rsid w:val="00323A1B"/>
    <w:rsid w:val="00323AAF"/>
    <w:rsid w:val="003241FD"/>
    <w:rsid w:val="003242B1"/>
    <w:rsid w:val="003246CB"/>
    <w:rsid w:val="00324712"/>
    <w:rsid w:val="00324767"/>
    <w:rsid w:val="00324956"/>
    <w:rsid w:val="00324C9E"/>
    <w:rsid w:val="00324CD8"/>
    <w:rsid w:val="003252CF"/>
    <w:rsid w:val="00325334"/>
    <w:rsid w:val="0032545F"/>
    <w:rsid w:val="003255BF"/>
    <w:rsid w:val="00325CEE"/>
    <w:rsid w:val="003260FB"/>
    <w:rsid w:val="00326358"/>
    <w:rsid w:val="00326679"/>
    <w:rsid w:val="003268C4"/>
    <w:rsid w:val="00326A00"/>
    <w:rsid w:val="00326E6D"/>
    <w:rsid w:val="00326F7C"/>
    <w:rsid w:val="00327072"/>
    <w:rsid w:val="003270B0"/>
    <w:rsid w:val="00327127"/>
    <w:rsid w:val="003273DA"/>
    <w:rsid w:val="00327516"/>
    <w:rsid w:val="003278A5"/>
    <w:rsid w:val="00327ACC"/>
    <w:rsid w:val="00327C29"/>
    <w:rsid w:val="00327E3E"/>
    <w:rsid w:val="0033049E"/>
    <w:rsid w:val="0033050F"/>
    <w:rsid w:val="0033088A"/>
    <w:rsid w:val="00330D71"/>
    <w:rsid w:val="00330DFA"/>
    <w:rsid w:val="003310A7"/>
    <w:rsid w:val="003317A4"/>
    <w:rsid w:val="003319F7"/>
    <w:rsid w:val="00331C92"/>
    <w:rsid w:val="00331D9A"/>
    <w:rsid w:val="00331F12"/>
    <w:rsid w:val="0033202E"/>
    <w:rsid w:val="00332070"/>
    <w:rsid w:val="00332460"/>
    <w:rsid w:val="00332506"/>
    <w:rsid w:val="00332809"/>
    <w:rsid w:val="0033293E"/>
    <w:rsid w:val="0033299F"/>
    <w:rsid w:val="00332B72"/>
    <w:rsid w:val="00332D9B"/>
    <w:rsid w:val="00332E9E"/>
    <w:rsid w:val="0033305E"/>
    <w:rsid w:val="00333127"/>
    <w:rsid w:val="003331E1"/>
    <w:rsid w:val="00333400"/>
    <w:rsid w:val="003334AF"/>
    <w:rsid w:val="00333629"/>
    <w:rsid w:val="00333951"/>
    <w:rsid w:val="00333CFC"/>
    <w:rsid w:val="00333D01"/>
    <w:rsid w:val="003341B3"/>
    <w:rsid w:val="00334397"/>
    <w:rsid w:val="003346E1"/>
    <w:rsid w:val="00334997"/>
    <w:rsid w:val="00335009"/>
    <w:rsid w:val="003350BA"/>
    <w:rsid w:val="00335126"/>
    <w:rsid w:val="00335277"/>
    <w:rsid w:val="003352BF"/>
    <w:rsid w:val="003353DA"/>
    <w:rsid w:val="0033551A"/>
    <w:rsid w:val="00335567"/>
    <w:rsid w:val="00335960"/>
    <w:rsid w:val="00335E3A"/>
    <w:rsid w:val="0033631A"/>
    <w:rsid w:val="00336337"/>
    <w:rsid w:val="0033638C"/>
    <w:rsid w:val="003366D7"/>
    <w:rsid w:val="00336945"/>
    <w:rsid w:val="00336961"/>
    <w:rsid w:val="00336D32"/>
    <w:rsid w:val="00337295"/>
    <w:rsid w:val="00337915"/>
    <w:rsid w:val="00337A3C"/>
    <w:rsid w:val="00337BF4"/>
    <w:rsid w:val="003400EA"/>
    <w:rsid w:val="003403DC"/>
    <w:rsid w:val="003408A9"/>
    <w:rsid w:val="003409EF"/>
    <w:rsid w:val="00340C68"/>
    <w:rsid w:val="003410C6"/>
    <w:rsid w:val="003410E9"/>
    <w:rsid w:val="003412DE"/>
    <w:rsid w:val="0034196A"/>
    <w:rsid w:val="00341B4C"/>
    <w:rsid w:val="00341FE4"/>
    <w:rsid w:val="00342625"/>
    <w:rsid w:val="00342979"/>
    <w:rsid w:val="00342D4A"/>
    <w:rsid w:val="003431DC"/>
    <w:rsid w:val="00343290"/>
    <w:rsid w:val="00343359"/>
    <w:rsid w:val="003435A5"/>
    <w:rsid w:val="0034366C"/>
    <w:rsid w:val="00343B66"/>
    <w:rsid w:val="00343BE3"/>
    <w:rsid w:val="00343C20"/>
    <w:rsid w:val="00343D3F"/>
    <w:rsid w:val="00343E36"/>
    <w:rsid w:val="00343E64"/>
    <w:rsid w:val="00343EB0"/>
    <w:rsid w:val="00343F0C"/>
    <w:rsid w:val="00344189"/>
    <w:rsid w:val="003441B8"/>
    <w:rsid w:val="0034480C"/>
    <w:rsid w:val="00344853"/>
    <w:rsid w:val="00344C53"/>
    <w:rsid w:val="0034539C"/>
    <w:rsid w:val="0034543E"/>
    <w:rsid w:val="0034545B"/>
    <w:rsid w:val="003457E2"/>
    <w:rsid w:val="003458A3"/>
    <w:rsid w:val="00345969"/>
    <w:rsid w:val="00345A3B"/>
    <w:rsid w:val="00345C0D"/>
    <w:rsid w:val="00345F4D"/>
    <w:rsid w:val="00345F8B"/>
    <w:rsid w:val="00345FEB"/>
    <w:rsid w:val="00346540"/>
    <w:rsid w:val="0034658A"/>
    <w:rsid w:val="003465FA"/>
    <w:rsid w:val="00346686"/>
    <w:rsid w:val="00346BAD"/>
    <w:rsid w:val="00346CFA"/>
    <w:rsid w:val="00346F76"/>
    <w:rsid w:val="00346F94"/>
    <w:rsid w:val="003471B6"/>
    <w:rsid w:val="00347323"/>
    <w:rsid w:val="0034741C"/>
    <w:rsid w:val="003475DD"/>
    <w:rsid w:val="0034782D"/>
    <w:rsid w:val="00347837"/>
    <w:rsid w:val="00347873"/>
    <w:rsid w:val="00347E4A"/>
    <w:rsid w:val="00347E4B"/>
    <w:rsid w:val="00347F02"/>
    <w:rsid w:val="003507A1"/>
    <w:rsid w:val="003508E4"/>
    <w:rsid w:val="00350AA7"/>
    <w:rsid w:val="00350AD2"/>
    <w:rsid w:val="00351327"/>
    <w:rsid w:val="00351DE7"/>
    <w:rsid w:val="00352072"/>
    <w:rsid w:val="003524DD"/>
    <w:rsid w:val="003525B0"/>
    <w:rsid w:val="00352866"/>
    <w:rsid w:val="00352D1A"/>
    <w:rsid w:val="00352E84"/>
    <w:rsid w:val="00353086"/>
    <w:rsid w:val="0035316A"/>
    <w:rsid w:val="003533F5"/>
    <w:rsid w:val="003536E5"/>
    <w:rsid w:val="00353A42"/>
    <w:rsid w:val="00353BC5"/>
    <w:rsid w:val="00353D60"/>
    <w:rsid w:val="00353F98"/>
    <w:rsid w:val="00353FB5"/>
    <w:rsid w:val="003542F7"/>
    <w:rsid w:val="003543C7"/>
    <w:rsid w:val="00354AFC"/>
    <w:rsid w:val="00354C05"/>
    <w:rsid w:val="00354C0C"/>
    <w:rsid w:val="00354DBF"/>
    <w:rsid w:val="003551C6"/>
    <w:rsid w:val="00355819"/>
    <w:rsid w:val="003559CD"/>
    <w:rsid w:val="00355B2A"/>
    <w:rsid w:val="00355DE8"/>
    <w:rsid w:val="0035622E"/>
    <w:rsid w:val="00356456"/>
    <w:rsid w:val="00356662"/>
    <w:rsid w:val="00356988"/>
    <w:rsid w:val="00356C2C"/>
    <w:rsid w:val="00356C2F"/>
    <w:rsid w:val="0035714C"/>
    <w:rsid w:val="00357186"/>
    <w:rsid w:val="003571E3"/>
    <w:rsid w:val="003573E1"/>
    <w:rsid w:val="0035757D"/>
    <w:rsid w:val="003578F0"/>
    <w:rsid w:val="00360579"/>
    <w:rsid w:val="003607A3"/>
    <w:rsid w:val="00360920"/>
    <w:rsid w:val="00360B76"/>
    <w:rsid w:val="00360DF0"/>
    <w:rsid w:val="00360E66"/>
    <w:rsid w:val="003613BF"/>
    <w:rsid w:val="003615D7"/>
    <w:rsid w:val="00361973"/>
    <w:rsid w:val="00361A38"/>
    <w:rsid w:val="00361A51"/>
    <w:rsid w:val="00361BF2"/>
    <w:rsid w:val="00361CFF"/>
    <w:rsid w:val="00361F1F"/>
    <w:rsid w:val="00362167"/>
    <w:rsid w:val="00362190"/>
    <w:rsid w:val="00362381"/>
    <w:rsid w:val="0036240A"/>
    <w:rsid w:val="00362756"/>
    <w:rsid w:val="00362A82"/>
    <w:rsid w:val="00362DDA"/>
    <w:rsid w:val="00362E18"/>
    <w:rsid w:val="00362E1E"/>
    <w:rsid w:val="00363040"/>
    <w:rsid w:val="00363122"/>
    <w:rsid w:val="0036327E"/>
    <w:rsid w:val="003633C0"/>
    <w:rsid w:val="00363758"/>
    <w:rsid w:val="003637C7"/>
    <w:rsid w:val="00363D94"/>
    <w:rsid w:val="00363FA7"/>
    <w:rsid w:val="00364031"/>
    <w:rsid w:val="00364113"/>
    <w:rsid w:val="00364426"/>
    <w:rsid w:val="0036466A"/>
    <w:rsid w:val="00364879"/>
    <w:rsid w:val="00364C47"/>
    <w:rsid w:val="00364DD6"/>
    <w:rsid w:val="00364FF4"/>
    <w:rsid w:val="003655FE"/>
    <w:rsid w:val="0036566E"/>
    <w:rsid w:val="00365733"/>
    <w:rsid w:val="00365C1F"/>
    <w:rsid w:val="00365E65"/>
    <w:rsid w:val="00366135"/>
    <w:rsid w:val="003667CC"/>
    <w:rsid w:val="00366825"/>
    <w:rsid w:val="00366858"/>
    <w:rsid w:val="0036694D"/>
    <w:rsid w:val="00366CBD"/>
    <w:rsid w:val="00366D82"/>
    <w:rsid w:val="00366FDE"/>
    <w:rsid w:val="0036784D"/>
    <w:rsid w:val="003679FB"/>
    <w:rsid w:val="00367C3D"/>
    <w:rsid w:val="00367D66"/>
    <w:rsid w:val="00367D90"/>
    <w:rsid w:val="00367DE9"/>
    <w:rsid w:val="00367E66"/>
    <w:rsid w:val="00370129"/>
    <w:rsid w:val="00370466"/>
    <w:rsid w:val="003704CF"/>
    <w:rsid w:val="00370AE1"/>
    <w:rsid w:val="00370B30"/>
    <w:rsid w:val="0037113F"/>
    <w:rsid w:val="0037126F"/>
    <w:rsid w:val="0037189B"/>
    <w:rsid w:val="00371A24"/>
    <w:rsid w:val="00371B72"/>
    <w:rsid w:val="00371DE3"/>
    <w:rsid w:val="00372D94"/>
    <w:rsid w:val="00372E47"/>
    <w:rsid w:val="00372FEB"/>
    <w:rsid w:val="003730C9"/>
    <w:rsid w:val="003731AD"/>
    <w:rsid w:val="00373643"/>
    <w:rsid w:val="00373688"/>
    <w:rsid w:val="003737E9"/>
    <w:rsid w:val="003737F9"/>
    <w:rsid w:val="0037382E"/>
    <w:rsid w:val="0037399C"/>
    <w:rsid w:val="00373A80"/>
    <w:rsid w:val="00373B86"/>
    <w:rsid w:val="00373C11"/>
    <w:rsid w:val="00374783"/>
    <w:rsid w:val="0037485E"/>
    <w:rsid w:val="00374D53"/>
    <w:rsid w:val="00374FB8"/>
    <w:rsid w:val="00374FEC"/>
    <w:rsid w:val="00375131"/>
    <w:rsid w:val="0037519A"/>
    <w:rsid w:val="00375CF5"/>
    <w:rsid w:val="00375F5D"/>
    <w:rsid w:val="003760B8"/>
    <w:rsid w:val="0037645D"/>
    <w:rsid w:val="003764A2"/>
    <w:rsid w:val="00376627"/>
    <w:rsid w:val="0037668C"/>
    <w:rsid w:val="0037694B"/>
    <w:rsid w:val="00376AB3"/>
    <w:rsid w:val="00376B0F"/>
    <w:rsid w:val="00376F92"/>
    <w:rsid w:val="0037702A"/>
    <w:rsid w:val="003771A4"/>
    <w:rsid w:val="003772E8"/>
    <w:rsid w:val="003775DA"/>
    <w:rsid w:val="0037766E"/>
    <w:rsid w:val="00377911"/>
    <w:rsid w:val="00377B21"/>
    <w:rsid w:val="0038003A"/>
    <w:rsid w:val="00380293"/>
    <w:rsid w:val="003809BB"/>
    <w:rsid w:val="00380C39"/>
    <w:rsid w:val="00381039"/>
    <w:rsid w:val="0038119F"/>
    <w:rsid w:val="003812C2"/>
    <w:rsid w:val="00381532"/>
    <w:rsid w:val="00381599"/>
    <w:rsid w:val="0038168D"/>
    <w:rsid w:val="0038179D"/>
    <w:rsid w:val="00381A00"/>
    <w:rsid w:val="00381AA0"/>
    <w:rsid w:val="00381DCB"/>
    <w:rsid w:val="00381F39"/>
    <w:rsid w:val="0038228F"/>
    <w:rsid w:val="003822D3"/>
    <w:rsid w:val="0038236E"/>
    <w:rsid w:val="00382579"/>
    <w:rsid w:val="0038258E"/>
    <w:rsid w:val="003825F4"/>
    <w:rsid w:val="00382766"/>
    <w:rsid w:val="003827A4"/>
    <w:rsid w:val="00382939"/>
    <w:rsid w:val="00382B8E"/>
    <w:rsid w:val="00382CA4"/>
    <w:rsid w:val="00383060"/>
    <w:rsid w:val="003832E9"/>
    <w:rsid w:val="00383940"/>
    <w:rsid w:val="00383B16"/>
    <w:rsid w:val="00383D11"/>
    <w:rsid w:val="00383D5C"/>
    <w:rsid w:val="00383EC0"/>
    <w:rsid w:val="00383F4C"/>
    <w:rsid w:val="00384096"/>
    <w:rsid w:val="003841B1"/>
    <w:rsid w:val="00384569"/>
    <w:rsid w:val="003845B7"/>
    <w:rsid w:val="00384837"/>
    <w:rsid w:val="00384A35"/>
    <w:rsid w:val="00384E7F"/>
    <w:rsid w:val="0038524B"/>
    <w:rsid w:val="00385670"/>
    <w:rsid w:val="00385746"/>
    <w:rsid w:val="0038579A"/>
    <w:rsid w:val="00385B0C"/>
    <w:rsid w:val="00385E1A"/>
    <w:rsid w:val="00386560"/>
    <w:rsid w:val="0038664E"/>
    <w:rsid w:val="0038672D"/>
    <w:rsid w:val="00386CCD"/>
    <w:rsid w:val="00386E92"/>
    <w:rsid w:val="00386FEB"/>
    <w:rsid w:val="00386FFB"/>
    <w:rsid w:val="003870F2"/>
    <w:rsid w:val="0038752A"/>
    <w:rsid w:val="00387F81"/>
    <w:rsid w:val="003900FD"/>
    <w:rsid w:val="003901BB"/>
    <w:rsid w:val="003902E7"/>
    <w:rsid w:val="003906BD"/>
    <w:rsid w:val="00390D61"/>
    <w:rsid w:val="00390F09"/>
    <w:rsid w:val="003910ED"/>
    <w:rsid w:val="00391135"/>
    <w:rsid w:val="0039141E"/>
    <w:rsid w:val="0039179D"/>
    <w:rsid w:val="00391F6B"/>
    <w:rsid w:val="00391FC1"/>
    <w:rsid w:val="003921C8"/>
    <w:rsid w:val="003921FD"/>
    <w:rsid w:val="00392397"/>
    <w:rsid w:val="003923AE"/>
    <w:rsid w:val="00392594"/>
    <w:rsid w:val="00392803"/>
    <w:rsid w:val="003928B4"/>
    <w:rsid w:val="00392C44"/>
    <w:rsid w:val="00392C50"/>
    <w:rsid w:val="00392D6E"/>
    <w:rsid w:val="00392F1E"/>
    <w:rsid w:val="00393288"/>
    <w:rsid w:val="00393DD3"/>
    <w:rsid w:val="00393E32"/>
    <w:rsid w:val="003941F9"/>
    <w:rsid w:val="00394587"/>
    <w:rsid w:val="0039459F"/>
    <w:rsid w:val="003946B1"/>
    <w:rsid w:val="00394B85"/>
    <w:rsid w:val="00394D87"/>
    <w:rsid w:val="00394ED6"/>
    <w:rsid w:val="003950F7"/>
    <w:rsid w:val="0039548D"/>
    <w:rsid w:val="003955B7"/>
    <w:rsid w:val="003955CE"/>
    <w:rsid w:val="00395BCB"/>
    <w:rsid w:val="00395D3D"/>
    <w:rsid w:val="00395D70"/>
    <w:rsid w:val="003960E5"/>
    <w:rsid w:val="0039612D"/>
    <w:rsid w:val="00396893"/>
    <w:rsid w:val="00396A59"/>
    <w:rsid w:val="00396A8E"/>
    <w:rsid w:val="00396FE4"/>
    <w:rsid w:val="0039754A"/>
    <w:rsid w:val="003975BD"/>
    <w:rsid w:val="003976FA"/>
    <w:rsid w:val="00397D14"/>
    <w:rsid w:val="003A05DA"/>
    <w:rsid w:val="003A0644"/>
    <w:rsid w:val="003A0B96"/>
    <w:rsid w:val="003A0E8A"/>
    <w:rsid w:val="003A10F6"/>
    <w:rsid w:val="003A11D4"/>
    <w:rsid w:val="003A127D"/>
    <w:rsid w:val="003A1327"/>
    <w:rsid w:val="003A171F"/>
    <w:rsid w:val="003A1D30"/>
    <w:rsid w:val="003A21C1"/>
    <w:rsid w:val="003A24CD"/>
    <w:rsid w:val="003A27E8"/>
    <w:rsid w:val="003A29DA"/>
    <w:rsid w:val="003A2CA2"/>
    <w:rsid w:val="003A2DEE"/>
    <w:rsid w:val="003A31A3"/>
    <w:rsid w:val="003A3602"/>
    <w:rsid w:val="003A385D"/>
    <w:rsid w:val="003A38B8"/>
    <w:rsid w:val="003A3933"/>
    <w:rsid w:val="003A3B1B"/>
    <w:rsid w:val="003A3C20"/>
    <w:rsid w:val="003A3D29"/>
    <w:rsid w:val="003A3E81"/>
    <w:rsid w:val="003A4073"/>
    <w:rsid w:val="003A41A3"/>
    <w:rsid w:val="003A42BE"/>
    <w:rsid w:val="003A460D"/>
    <w:rsid w:val="003A4A4D"/>
    <w:rsid w:val="003A4B53"/>
    <w:rsid w:val="003A4C66"/>
    <w:rsid w:val="003A4CAF"/>
    <w:rsid w:val="003A4DFE"/>
    <w:rsid w:val="003A54A1"/>
    <w:rsid w:val="003A57CA"/>
    <w:rsid w:val="003A58FE"/>
    <w:rsid w:val="003A5962"/>
    <w:rsid w:val="003A5B03"/>
    <w:rsid w:val="003A5D77"/>
    <w:rsid w:val="003A5F04"/>
    <w:rsid w:val="003A613E"/>
    <w:rsid w:val="003A6389"/>
    <w:rsid w:val="003A6618"/>
    <w:rsid w:val="003A6712"/>
    <w:rsid w:val="003A686C"/>
    <w:rsid w:val="003A6929"/>
    <w:rsid w:val="003A6AA6"/>
    <w:rsid w:val="003A6F8F"/>
    <w:rsid w:val="003A6FFE"/>
    <w:rsid w:val="003A7090"/>
    <w:rsid w:val="003A7192"/>
    <w:rsid w:val="003A730B"/>
    <w:rsid w:val="003A730C"/>
    <w:rsid w:val="003A7313"/>
    <w:rsid w:val="003A743B"/>
    <w:rsid w:val="003A744A"/>
    <w:rsid w:val="003A747A"/>
    <w:rsid w:val="003A7529"/>
    <w:rsid w:val="003A7BD9"/>
    <w:rsid w:val="003A7CFA"/>
    <w:rsid w:val="003B00AB"/>
    <w:rsid w:val="003B02E2"/>
    <w:rsid w:val="003B0463"/>
    <w:rsid w:val="003B04CC"/>
    <w:rsid w:val="003B051F"/>
    <w:rsid w:val="003B07B1"/>
    <w:rsid w:val="003B08FD"/>
    <w:rsid w:val="003B0CDF"/>
    <w:rsid w:val="003B0DDC"/>
    <w:rsid w:val="003B11FC"/>
    <w:rsid w:val="003B17F9"/>
    <w:rsid w:val="003B1B3E"/>
    <w:rsid w:val="003B1C63"/>
    <w:rsid w:val="003B2021"/>
    <w:rsid w:val="003B228D"/>
    <w:rsid w:val="003B2725"/>
    <w:rsid w:val="003B2835"/>
    <w:rsid w:val="003B29CE"/>
    <w:rsid w:val="003B2D5D"/>
    <w:rsid w:val="003B2D9D"/>
    <w:rsid w:val="003B300F"/>
    <w:rsid w:val="003B34F6"/>
    <w:rsid w:val="003B3843"/>
    <w:rsid w:val="003B38D0"/>
    <w:rsid w:val="003B39BF"/>
    <w:rsid w:val="003B3A63"/>
    <w:rsid w:val="003B3A6C"/>
    <w:rsid w:val="003B3FA4"/>
    <w:rsid w:val="003B4060"/>
    <w:rsid w:val="003B42E1"/>
    <w:rsid w:val="003B470E"/>
    <w:rsid w:val="003B48F1"/>
    <w:rsid w:val="003B494B"/>
    <w:rsid w:val="003B4A06"/>
    <w:rsid w:val="003B4C58"/>
    <w:rsid w:val="003B4D62"/>
    <w:rsid w:val="003B4F73"/>
    <w:rsid w:val="003B50C5"/>
    <w:rsid w:val="003B560E"/>
    <w:rsid w:val="003B5669"/>
    <w:rsid w:val="003B57E6"/>
    <w:rsid w:val="003B5A29"/>
    <w:rsid w:val="003B5A95"/>
    <w:rsid w:val="003B5D6B"/>
    <w:rsid w:val="003B6023"/>
    <w:rsid w:val="003B6333"/>
    <w:rsid w:val="003B6371"/>
    <w:rsid w:val="003B649D"/>
    <w:rsid w:val="003B69C8"/>
    <w:rsid w:val="003B6A36"/>
    <w:rsid w:val="003B6AFA"/>
    <w:rsid w:val="003B7559"/>
    <w:rsid w:val="003B7652"/>
    <w:rsid w:val="003B7821"/>
    <w:rsid w:val="003B7D33"/>
    <w:rsid w:val="003C040A"/>
    <w:rsid w:val="003C05C0"/>
    <w:rsid w:val="003C05F3"/>
    <w:rsid w:val="003C0747"/>
    <w:rsid w:val="003C07D3"/>
    <w:rsid w:val="003C07EF"/>
    <w:rsid w:val="003C089A"/>
    <w:rsid w:val="003C0A49"/>
    <w:rsid w:val="003C0B63"/>
    <w:rsid w:val="003C147E"/>
    <w:rsid w:val="003C15B4"/>
    <w:rsid w:val="003C15DB"/>
    <w:rsid w:val="003C1805"/>
    <w:rsid w:val="003C1B54"/>
    <w:rsid w:val="003C1D09"/>
    <w:rsid w:val="003C214E"/>
    <w:rsid w:val="003C2342"/>
    <w:rsid w:val="003C244B"/>
    <w:rsid w:val="003C24A0"/>
    <w:rsid w:val="003C24ED"/>
    <w:rsid w:val="003C2723"/>
    <w:rsid w:val="003C2806"/>
    <w:rsid w:val="003C2884"/>
    <w:rsid w:val="003C29A1"/>
    <w:rsid w:val="003C2ADA"/>
    <w:rsid w:val="003C2D72"/>
    <w:rsid w:val="003C2ECA"/>
    <w:rsid w:val="003C31FC"/>
    <w:rsid w:val="003C35FF"/>
    <w:rsid w:val="003C3614"/>
    <w:rsid w:val="003C3831"/>
    <w:rsid w:val="003C38D8"/>
    <w:rsid w:val="003C3A38"/>
    <w:rsid w:val="003C3B77"/>
    <w:rsid w:val="003C3FCB"/>
    <w:rsid w:val="003C4152"/>
    <w:rsid w:val="003C416E"/>
    <w:rsid w:val="003C42FA"/>
    <w:rsid w:val="003C496E"/>
    <w:rsid w:val="003C4CAC"/>
    <w:rsid w:val="003C4F65"/>
    <w:rsid w:val="003C50A2"/>
    <w:rsid w:val="003C51C8"/>
    <w:rsid w:val="003C538E"/>
    <w:rsid w:val="003C5464"/>
    <w:rsid w:val="003C54C6"/>
    <w:rsid w:val="003C562D"/>
    <w:rsid w:val="003C5832"/>
    <w:rsid w:val="003C59DD"/>
    <w:rsid w:val="003C5AE2"/>
    <w:rsid w:val="003C5B92"/>
    <w:rsid w:val="003C6000"/>
    <w:rsid w:val="003C617C"/>
    <w:rsid w:val="003C63C2"/>
    <w:rsid w:val="003C644B"/>
    <w:rsid w:val="003C66DD"/>
    <w:rsid w:val="003C6716"/>
    <w:rsid w:val="003C69B6"/>
    <w:rsid w:val="003C6F5E"/>
    <w:rsid w:val="003C72C7"/>
    <w:rsid w:val="003C72CD"/>
    <w:rsid w:val="003C72DF"/>
    <w:rsid w:val="003C7485"/>
    <w:rsid w:val="003C7604"/>
    <w:rsid w:val="003C7947"/>
    <w:rsid w:val="003C7DDB"/>
    <w:rsid w:val="003C85FF"/>
    <w:rsid w:val="003CC605"/>
    <w:rsid w:val="003D00D3"/>
    <w:rsid w:val="003D0DFB"/>
    <w:rsid w:val="003D0E5C"/>
    <w:rsid w:val="003D0F54"/>
    <w:rsid w:val="003D1083"/>
    <w:rsid w:val="003D12BD"/>
    <w:rsid w:val="003D12D9"/>
    <w:rsid w:val="003D1703"/>
    <w:rsid w:val="003D17EB"/>
    <w:rsid w:val="003D1BCA"/>
    <w:rsid w:val="003D1E1B"/>
    <w:rsid w:val="003D1ED4"/>
    <w:rsid w:val="003D2267"/>
    <w:rsid w:val="003D276B"/>
    <w:rsid w:val="003D2BB5"/>
    <w:rsid w:val="003D2F58"/>
    <w:rsid w:val="003D30B6"/>
    <w:rsid w:val="003D3207"/>
    <w:rsid w:val="003D3459"/>
    <w:rsid w:val="003D3760"/>
    <w:rsid w:val="003D39AB"/>
    <w:rsid w:val="003D3A43"/>
    <w:rsid w:val="003D40CF"/>
    <w:rsid w:val="003D41CE"/>
    <w:rsid w:val="003D4251"/>
    <w:rsid w:val="003D43AC"/>
    <w:rsid w:val="003D4547"/>
    <w:rsid w:val="003D48C2"/>
    <w:rsid w:val="003D4A4A"/>
    <w:rsid w:val="003D4D9C"/>
    <w:rsid w:val="003D518F"/>
    <w:rsid w:val="003D527F"/>
    <w:rsid w:val="003D55DF"/>
    <w:rsid w:val="003D5920"/>
    <w:rsid w:val="003D5AFC"/>
    <w:rsid w:val="003D5CCB"/>
    <w:rsid w:val="003D5EA7"/>
    <w:rsid w:val="003D6008"/>
    <w:rsid w:val="003D621C"/>
    <w:rsid w:val="003D63D4"/>
    <w:rsid w:val="003D65BF"/>
    <w:rsid w:val="003D65DB"/>
    <w:rsid w:val="003D660B"/>
    <w:rsid w:val="003D6705"/>
    <w:rsid w:val="003D67B1"/>
    <w:rsid w:val="003D6802"/>
    <w:rsid w:val="003D6C2A"/>
    <w:rsid w:val="003D7247"/>
    <w:rsid w:val="003D72D2"/>
    <w:rsid w:val="003D7322"/>
    <w:rsid w:val="003D761E"/>
    <w:rsid w:val="003D7CD6"/>
    <w:rsid w:val="003E003F"/>
    <w:rsid w:val="003E00D3"/>
    <w:rsid w:val="003E025A"/>
    <w:rsid w:val="003E02C2"/>
    <w:rsid w:val="003E044F"/>
    <w:rsid w:val="003E045C"/>
    <w:rsid w:val="003E0CFF"/>
    <w:rsid w:val="003E1199"/>
    <w:rsid w:val="003E11FB"/>
    <w:rsid w:val="003E17EA"/>
    <w:rsid w:val="003E1BC1"/>
    <w:rsid w:val="003E1E06"/>
    <w:rsid w:val="003E1F7D"/>
    <w:rsid w:val="003E20AC"/>
    <w:rsid w:val="003E2333"/>
    <w:rsid w:val="003E2341"/>
    <w:rsid w:val="003E23CA"/>
    <w:rsid w:val="003E23D4"/>
    <w:rsid w:val="003E24BA"/>
    <w:rsid w:val="003E25B4"/>
    <w:rsid w:val="003E2696"/>
    <w:rsid w:val="003E27A0"/>
    <w:rsid w:val="003E28BC"/>
    <w:rsid w:val="003E29DF"/>
    <w:rsid w:val="003E2A54"/>
    <w:rsid w:val="003E2A98"/>
    <w:rsid w:val="003E2ACB"/>
    <w:rsid w:val="003E2B76"/>
    <w:rsid w:val="003E2F48"/>
    <w:rsid w:val="003E3026"/>
    <w:rsid w:val="003E3208"/>
    <w:rsid w:val="003E3431"/>
    <w:rsid w:val="003E3BEE"/>
    <w:rsid w:val="003E3C68"/>
    <w:rsid w:val="003E3FB3"/>
    <w:rsid w:val="003E4083"/>
    <w:rsid w:val="003E411D"/>
    <w:rsid w:val="003E47A4"/>
    <w:rsid w:val="003E4E04"/>
    <w:rsid w:val="003E4EF5"/>
    <w:rsid w:val="003E5046"/>
    <w:rsid w:val="003E55B1"/>
    <w:rsid w:val="003E591D"/>
    <w:rsid w:val="003E5D58"/>
    <w:rsid w:val="003E6883"/>
    <w:rsid w:val="003E69EA"/>
    <w:rsid w:val="003E6AFC"/>
    <w:rsid w:val="003E6C33"/>
    <w:rsid w:val="003E6DB5"/>
    <w:rsid w:val="003E6E94"/>
    <w:rsid w:val="003E6F63"/>
    <w:rsid w:val="003E7172"/>
    <w:rsid w:val="003E7387"/>
    <w:rsid w:val="003E752C"/>
    <w:rsid w:val="003E7742"/>
    <w:rsid w:val="003E7772"/>
    <w:rsid w:val="003E7F87"/>
    <w:rsid w:val="003F0117"/>
    <w:rsid w:val="003F036E"/>
    <w:rsid w:val="003F03E9"/>
    <w:rsid w:val="003F097B"/>
    <w:rsid w:val="003F0A5F"/>
    <w:rsid w:val="003F0B7B"/>
    <w:rsid w:val="003F0BDE"/>
    <w:rsid w:val="003F11EB"/>
    <w:rsid w:val="003F1400"/>
    <w:rsid w:val="003F1956"/>
    <w:rsid w:val="003F198B"/>
    <w:rsid w:val="003F22A4"/>
    <w:rsid w:val="003F2315"/>
    <w:rsid w:val="003F24A7"/>
    <w:rsid w:val="003F2575"/>
    <w:rsid w:val="003F2608"/>
    <w:rsid w:val="003F2982"/>
    <w:rsid w:val="003F2997"/>
    <w:rsid w:val="003F2A46"/>
    <w:rsid w:val="003F2E43"/>
    <w:rsid w:val="003F2E74"/>
    <w:rsid w:val="003F352D"/>
    <w:rsid w:val="003F35B6"/>
    <w:rsid w:val="003F369B"/>
    <w:rsid w:val="003F3D3C"/>
    <w:rsid w:val="003F3F88"/>
    <w:rsid w:val="003F4112"/>
    <w:rsid w:val="003F43B9"/>
    <w:rsid w:val="003F4480"/>
    <w:rsid w:val="003F452A"/>
    <w:rsid w:val="003F4DD0"/>
    <w:rsid w:val="003F4EC1"/>
    <w:rsid w:val="003F50F2"/>
    <w:rsid w:val="003F5251"/>
    <w:rsid w:val="003F5371"/>
    <w:rsid w:val="003F53D5"/>
    <w:rsid w:val="003F5571"/>
    <w:rsid w:val="003F5CC5"/>
    <w:rsid w:val="003F5DC0"/>
    <w:rsid w:val="003F5F9B"/>
    <w:rsid w:val="003F61BE"/>
    <w:rsid w:val="003F6201"/>
    <w:rsid w:val="003F621B"/>
    <w:rsid w:val="003F652F"/>
    <w:rsid w:val="003F6986"/>
    <w:rsid w:val="003F6A99"/>
    <w:rsid w:val="003F6AC6"/>
    <w:rsid w:val="003F6BBC"/>
    <w:rsid w:val="003F6F19"/>
    <w:rsid w:val="003F700D"/>
    <w:rsid w:val="003F75E9"/>
    <w:rsid w:val="003F763A"/>
    <w:rsid w:val="003F7844"/>
    <w:rsid w:val="003F793F"/>
    <w:rsid w:val="003F7A2F"/>
    <w:rsid w:val="003F7C4C"/>
    <w:rsid w:val="003F7CBA"/>
    <w:rsid w:val="00400302"/>
    <w:rsid w:val="0040064C"/>
    <w:rsid w:val="00400821"/>
    <w:rsid w:val="0040096E"/>
    <w:rsid w:val="00400A1F"/>
    <w:rsid w:val="00400D9A"/>
    <w:rsid w:val="00400FF0"/>
    <w:rsid w:val="00401310"/>
    <w:rsid w:val="004014CB"/>
    <w:rsid w:val="00401798"/>
    <w:rsid w:val="004019B6"/>
    <w:rsid w:val="00401A5B"/>
    <w:rsid w:val="00401D15"/>
    <w:rsid w:val="004022B4"/>
    <w:rsid w:val="004029E9"/>
    <w:rsid w:val="00402E16"/>
    <w:rsid w:val="004030CC"/>
    <w:rsid w:val="004030CD"/>
    <w:rsid w:val="004031A4"/>
    <w:rsid w:val="00403274"/>
    <w:rsid w:val="0040394C"/>
    <w:rsid w:val="00403A6E"/>
    <w:rsid w:val="00403C94"/>
    <w:rsid w:val="00403D4A"/>
    <w:rsid w:val="00403DBF"/>
    <w:rsid w:val="00403FEF"/>
    <w:rsid w:val="00404018"/>
    <w:rsid w:val="004040DF"/>
    <w:rsid w:val="004042DE"/>
    <w:rsid w:val="0040433C"/>
    <w:rsid w:val="0040444D"/>
    <w:rsid w:val="00404782"/>
    <w:rsid w:val="004049AB"/>
    <w:rsid w:val="00404FDD"/>
    <w:rsid w:val="0040559D"/>
    <w:rsid w:val="004057B4"/>
    <w:rsid w:val="00405898"/>
    <w:rsid w:val="004058F5"/>
    <w:rsid w:val="0040593D"/>
    <w:rsid w:val="0040597E"/>
    <w:rsid w:val="00405A9A"/>
    <w:rsid w:val="00405B78"/>
    <w:rsid w:val="00405BA5"/>
    <w:rsid w:val="00405C6A"/>
    <w:rsid w:val="00405E3B"/>
    <w:rsid w:val="00405E81"/>
    <w:rsid w:val="00405F41"/>
    <w:rsid w:val="00406A9B"/>
    <w:rsid w:val="00406D27"/>
    <w:rsid w:val="00406EBA"/>
    <w:rsid w:val="0040700A"/>
    <w:rsid w:val="004071D1"/>
    <w:rsid w:val="004076CE"/>
    <w:rsid w:val="004076E9"/>
    <w:rsid w:val="0040780E"/>
    <w:rsid w:val="00407AA0"/>
    <w:rsid w:val="00407AC1"/>
    <w:rsid w:val="00407DD1"/>
    <w:rsid w:val="00407F22"/>
    <w:rsid w:val="0041031D"/>
    <w:rsid w:val="004103C9"/>
    <w:rsid w:val="0041057B"/>
    <w:rsid w:val="00410874"/>
    <w:rsid w:val="004108C9"/>
    <w:rsid w:val="00410AAA"/>
    <w:rsid w:val="00410CF4"/>
    <w:rsid w:val="004111B7"/>
    <w:rsid w:val="0041127E"/>
    <w:rsid w:val="0041131A"/>
    <w:rsid w:val="00411619"/>
    <w:rsid w:val="00411736"/>
    <w:rsid w:val="004117C2"/>
    <w:rsid w:val="00411916"/>
    <w:rsid w:val="00411A10"/>
    <w:rsid w:val="00411C53"/>
    <w:rsid w:val="00411C59"/>
    <w:rsid w:val="00411DFD"/>
    <w:rsid w:val="00411E6A"/>
    <w:rsid w:val="00411F2E"/>
    <w:rsid w:val="00411F38"/>
    <w:rsid w:val="00412044"/>
    <w:rsid w:val="00412C17"/>
    <w:rsid w:val="00412DC9"/>
    <w:rsid w:val="00412E7D"/>
    <w:rsid w:val="00412E99"/>
    <w:rsid w:val="004131E0"/>
    <w:rsid w:val="004132BB"/>
    <w:rsid w:val="004137AC"/>
    <w:rsid w:val="00413A84"/>
    <w:rsid w:val="0041400C"/>
    <w:rsid w:val="004140EF"/>
    <w:rsid w:val="00414184"/>
    <w:rsid w:val="0041434C"/>
    <w:rsid w:val="00414373"/>
    <w:rsid w:val="00414665"/>
    <w:rsid w:val="00414C7A"/>
    <w:rsid w:val="00414E08"/>
    <w:rsid w:val="004150C7"/>
    <w:rsid w:val="00415394"/>
    <w:rsid w:val="004154BF"/>
    <w:rsid w:val="004154E5"/>
    <w:rsid w:val="0041566A"/>
    <w:rsid w:val="0041567B"/>
    <w:rsid w:val="004156CC"/>
    <w:rsid w:val="004158D9"/>
    <w:rsid w:val="004159BC"/>
    <w:rsid w:val="00415D07"/>
    <w:rsid w:val="00415E37"/>
    <w:rsid w:val="004160C5"/>
    <w:rsid w:val="004160FC"/>
    <w:rsid w:val="004160FF"/>
    <w:rsid w:val="004165D8"/>
    <w:rsid w:val="004166A5"/>
    <w:rsid w:val="00416768"/>
    <w:rsid w:val="0041686D"/>
    <w:rsid w:val="00416BB6"/>
    <w:rsid w:val="00416D46"/>
    <w:rsid w:val="00416DEB"/>
    <w:rsid w:val="00416E19"/>
    <w:rsid w:val="00416F62"/>
    <w:rsid w:val="004171CE"/>
    <w:rsid w:val="0041728E"/>
    <w:rsid w:val="0041728F"/>
    <w:rsid w:val="0041733C"/>
    <w:rsid w:val="00417372"/>
    <w:rsid w:val="004177C2"/>
    <w:rsid w:val="004178CF"/>
    <w:rsid w:val="00417D26"/>
    <w:rsid w:val="00417D9C"/>
    <w:rsid w:val="00420085"/>
    <w:rsid w:val="00420293"/>
    <w:rsid w:val="004202DF"/>
    <w:rsid w:val="00420446"/>
    <w:rsid w:val="0042049F"/>
    <w:rsid w:val="00420849"/>
    <w:rsid w:val="004209B5"/>
    <w:rsid w:val="00420DC2"/>
    <w:rsid w:val="00420ECE"/>
    <w:rsid w:val="00420F8B"/>
    <w:rsid w:val="0042114D"/>
    <w:rsid w:val="004212D7"/>
    <w:rsid w:val="0042133B"/>
    <w:rsid w:val="004214AE"/>
    <w:rsid w:val="00421715"/>
    <w:rsid w:val="0042185C"/>
    <w:rsid w:val="00421994"/>
    <w:rsid w:val="00421B9D"/>
    <w:rsid w:val="00421C31"/>
    <w:rsid w:val="00421F0F"/>
    <w:rsid w:val="00421FB1"/>
    <w:rsid w:val="00422110"/>
    <w:rsid w:val="0042251B"/>
    <w:rsid w:val="00422569"/>
    <w:rsid w:val="00423047"/>
    <w:rsid w:val="004233B1"/>
    <w:rsid w:val="00423B00"/>
    <w:rsid w:val="00423B39"/>
    <w:rsid w:val="00423E0B"/>
    <w:rsid w:val="00423E25"/>
    <w:rsid w:val="00423F43"/>
    <w:rsid w:val="004240C1"/>
    <w:rsid w:val="004240D4"/>
    <w:rsid w:val="00424173"/>
    <w:rsid w:val="004246D6"/>
    <w:rsid w:val="004247F9"/>
    <w:rsid w:val="00424804"/>
    <w:rsid w:val="00424B10"/>
    <w:rsid w:val="00424E03"/>
    <w:rsid w:val="00425194"/>
    <w:rsid w:val="00425284"/>
    <w:rsid w:val="004253A3"/>
    <w:rsid w:val="00425750"/>
    <w:rsid w:val="0042594E"/>
    <w:rsid w:val="00425BEA"/>
    <w:rsid w:val="00425C4C"/>
    <w:rsid w:val="004262A1"/>
    <w:rsid w:val="00426606"/>
    <w:rsid w:val="0042681D"/>
    <w:rsid w:val="0042693F"/>
    <w:rsid w:val="00426A58"/>
    <w:rsid w:val="00426A6B"/>
    <w:rsid w:val="00426AFE"/>
    <w:rsid w:val="00426C2A"/>
    <w:rsid w:val="00426DC5"/>
    <w:rsid w:val="004270DA"/>
    <w:rsid w:val="004274E1"/>
    <w:rsid w:val="004275A4"/>
    <w:rsid w:val="00427B32"/>
    <w:rsid w:val="00427B38"/>
    <w:rsid w:val="00427D49"/>
    <w:rsid w:val="00427D86"/>
    <w:rsid w:val="00427DA7"/>
    <w:rsid w:val="004303DF"/>
    <w:rsid w:val="004309A5"/>
    <w:rsid w:val="00430D44"/>
    <w:rsid w:val="00430D7F"/>
    <w:rsid w:val="004310C6"/>
    <w:rsid w:val="00431586"/>
    <w:rsid w:val="00431656"/>
    <w:rsid w:val="0043165A"/>
    <w:rsid w:val="0043188C"/>
    <w:rsid w:val="004318BC"/>
    <w:rsid w:val="00431B6C"/>
    <w:rsid w:val="00432296"/>
    <w:rsid w:val="004326A4"/>
    <w:rsid w:val="004326C1"/>
    <w:rsid w:val="00432968"/>
    <w:rsid w:val="00432AD3"/>
    <w:rsid w:val="00432E08"/>
    <w:rsid w:val="00432F19"/>
    <w:rsid w:val="00432F6D"/>
    <w:rsid w:val="004330A5"/>
    <w:rsid w:val="00433321"/>
    <w:rsid w:val="004333E5"/>
    <w:rsid w:val="0043350F"/>
    <w:rsid w:val="004336C4"/>
    <w:rsid w:val="004336E0"/>
    <w:rsid w:val="00433760"/>
    <w:rsid w:val="00433818"/>
    <w:rsid w:val="0043385C"/>
    <w:rsid w:val="00433965"/>
    <w:rsid w:val="00433D50"/>
    <w:rsid w:val="00433E05"/>
    <w:rsid w:val="00433FCE"/>
    <w:rsid w:val="00434A55"/>
    <w:rsid w:val="00434B1B"/>
    <w:rsid w:val="00434F1F"/>
    <w:rsid w:val="0043526F"/>
    <w:rsid w:val="00435359"/>
    <w:rsid w:val="004354A2"/>
    <w:rsid w:val="004356C7"/>
    <w:rsid w:val="004358D5"/>
    <w:rsid w:val="0043620A"/>
    <w:rsid w:val="0043627F"/>
    <w:rsid w:val="00436480"/>
    <w:rsid w:val="004367F4"/>
    <w:rsid w:val="004371EE"/>
    <w:rsid w:val="00437ACB"/>
    <w:rsid w:val="00437C4D"/>
    <w:rsid w:val="0043E77E"/>
    <w:rsid w:val="0043F589"/>
    <w:rsid w:val="00440197"/>
    <w:rsid w:val="0044030B"/>
    <w:rsid w:val="0044087D"/>
    <w:rsid w:val="00440B35"/>
    <w:rsid w:val="00440D2C"/>
    <w:rsid w:val="00440F12"/>
    <w:rsid w:val="00441015"/>
    <w:rsid w:val="00441062"/>
    <w:rsid w:val="004410A1"/>
    <w:rsid w:val="0044118E"/>
    <w:rsid w:val="0044165D"/>
    <w:rsid w:val="00441662"/>
    <w:rsid w:val="004416F1"/>
    <w:rsid w:val="004416F3"/>
    <w:rsid w:val="00441E21"/>
    <w:rsid w:val="00442080"/>
    <w:rsid w:val="00442236"/>
    <w:rsid w:val="00442D7B"/>
    <w:rsid w:val="004430CF"/>
    <w:rsid w:val="004431A1"/>
    <w:rsid w:val="004437B2"/>
    <w:rsid w:val="004438EE"/>
    <w:rsid w:val="00443AAB"/>
    <w:rsid w:val="00443AE4"/>
    <w:rsid w:val="00443BA7"/>
    <w:rsid w:val="00443CF6"/>
    <w:rsid w:val="00443E8E"/>
    <w:rsid w:val="00444177"/>
    <w:rsid w:val="004442B3"/>
    <w:rsid w:val="004445CD"/>
    <w:rsid w:val="00444A12"/>
    <w:rsid w:val="00444A31"/>
    <w:rsid w:val="00444AE9"/>
    <w:rsid w:val="00444BE4"/>
    <w:rsid w:val="00444EA6"/>
    <w:rsid w:val="00444ED3"/>
    <w:rsid w:val="00444F0F"/>
    <w:rsid w:val="004451C8"/>
    <w:rsid w:val="00445233"/>
    <w:rsid w:val="00445268"/>
    <w:rsid w:val="0044531A"/>
    <w:rsid w:val="004453FA"/>
    <w:rsid w:val="0044575C"/>
    <w:rsid w:val="0044585B"/>
    <w:rsid w:val="0044592E"/>
    <w:rsid w:val="00445A21"/>
    <w:rsid w:val="00445A9E"/>
    <w:rsid w:val="00445B7C"/>
    <w:rsid w:val="00445C77"/>
    <w:rsid w:val="00445DC4"/>
    <w:rsid w:val="00445ED5"/>
    <w:rsid w:val="004461C6"/>
    <w:rsid w:val="0044627A"/>
    <w:rsid w:val="00446432"/>
    <w:rsid w:val="00446459"/>
    <w:rsid w:val="00446554"/>
    <w:rsid w:val="004465A6"/>
    <w:rsid w:val="00446742"/>
    <w:rsid w:val="00446B00"/>
    <w:rsid w:val="00446B15"/>
    <w:rsid w:val="00446BD3"/>
    <w:rsid w:val="00446C97"/>
    <w:rsid w:val="00446DE0"/>
    <w:rsid w:val="00446DFE"/>
    <w:rsid w:val="00446F54"/>
    <w:rsid w:val="00446F9A"/>
    <w:rsid w:val="00446FE4"/>
    <w:rsid w:val="00447056"/>
    <w:rsid w:val="004471D6"/>
    <w:rsid w:val="00447709"/>
    <w:rsid w:val="0044789F"/>
    <w:rsid w:val="00447AFE"/>
    <w:rsid w:val="00447D03"/>
    <w:rsid w:val="00449616"/>
    <w:rsid w:val="00450053"/>
    <w:rsid w:val="004500CC"/>
    <w:rsid w:val="00450365"/>
    <w:rsid w:val="00450560"/>
    <w:rsid w:val="004507DE"/>
    <w:rsid w:val="0045092F"/>
    <w:rsid w:val="004509A6"/>
    <w:rsid w:val="00450AB7"/>
    <w:rsid w:val="00450D72"/>
    <w:rsid w:val="00451107"/>
    <w:rsid w:val="0045134D"/>
    <w:rsid w:val="004515FC"/>
    <w:rsid w:val="00451841"/>
    <w:rsid w:val="00451A10"/>
    <w:rsid w:val="00451BBC"/>
    <w:rsid w:val="00451EEE"/>
    <w:rsid w:val="0045221D"/>
    <w:rsid w:val="004524D5"/>
    <w:rsid w:val="0045280C"/>
    <w:rsid w:val="004528A7"/>
    <w:rsid w:val="00452A5A"/>
    <w:rsid w:val="00453087"/>
    <w:rsid w:val="004532A4"/>
    <w:rsid w:val="00453503"/>
    <w:rsid w:val="00453709"/>
    <w:rsid w:val="00453725"/>
    <w:rsid w:val="0045390C"/>
    <w:rsid w:val="0045398A"/>
    <w:rsid w:val="004541EC"/>
    <w:rsid w:val="004544BD"/>
    <w:rsid w:val="0045452F"/>
    <w:rsid w:val="004549D2"/>
    <w:rsid w:val="00454AA5"/>
    <w:rsid w:val="00454AB1"/>
    <w:rsid w:val="00454E46"/>
    <w:rsid w:val="00454FBD"/>
    <w:rsid w:val="00455219"/>
    <w:rsid w:val="004552C4"/>
    <w:rsid w:val="004554DB"/>
    <w:rsid w:val="0045567B"/>
    <w:rsid w:val="00455F99"/>
    <w:rsid w:val="004560EA"/>
    <w:rsid w:val="004561F2"/>
    <w:rsid w:val="00456620"/>
    <w:rsid w:val="00456AD2"/>
    <w:rsid w:val="00456B93"/>
    <w:rsid w:val="00456E34"/>
    <w:rsid w:val="0045702D"/>
    <w:rsid w:val="0045703B"/>
    <w:rsid w:val="0045718E"/>
    <w:rsid w:val="00457433"/>
    <w:rsid w:val="004575B7"/>
    <w:rsid w:val="0045793B"/>
    <w:rsid w:val="00457D0C"/>
    <w:rsid w:val="00457E07"/>
    <w:rsid w:val="00457E55"/>
    <w:rsid w:val="004600F8"/>
    <w:rsid w:val="00460152"/>
    <w:rsid w:val="00460496"/>
    <w:rsid w:val="00460B13"/>
    <w:rsid w:val="00460C07"/>
    <w:rsid w:val="00460C8C"/>
    <w:rsid w:val="00461570"/>
    <w:rsid w:val="0046185E"/>
    <w:rsid w:val="004618FD"/>
    <w:rsid w:val="00461E27"/>
    <w:rsid w:val="00461F7D"/>
    <w:rsid w:val="00462032"/>
    <w:rsid w:val="004621BB"/>
    <w:rsid w:val="00462D71"/>
    <w:rsid w:val="00462F5F"/>
    <w:rsid w:val="004638B9"/>
    <w:rsid w:val="00463B12"/>
    <w:rsid w:val="00463B1B"/>
    <w:rsid w:val="00463B1C"/>
    <w:rsid w:val="00463F05"/>
    <w:rsid w:val="00464146"/>
    <w:rsid w:val="0046470A"/>
    <w:rsid w:val="004648E6"/>
    <w:rsid w:val="0046494B"/>
    <w:rsid w:val="00464C4F"/>
    <w:rsid w:val="00464D0D"/>
    <w:rsid w:val="00464D9D"/>
    <w:rsid w:val="00465148"/>
    <w:rsid w:val="004651CF"/>
    <w:rsid w:val="0046523D"/>
    <w:rsid w:val="00465CF3"/>
    <w:rsid w:val="00465EF1"/>
    <w:rsid w:val="00466564"/>
    <w:rsid w:val="0046675C"/>
    <w:rsid w:val="004668AA"/>
    <w:rsid w:val="00466B24"/>
    <w:rsid w:val="00466C88"/>
    <w:rsid w:val="00466E97"/>
    <w:rsid w:val="0046747F"/>
    <w:rsid w:val="00467531"/>
    <w:rsid w:val="0046769A"/>
    <w:rsid w:val="0046786C"/>
    <w:rsid w:val="004679F7"/>
    <w:rsid w:val="00467C2E"/>
    <w:rsid w:val="00467C42"/>
    <w:rsid w:val="00470AEC"/>
    <w:rsid w:val="00470AFB"/>
    <w:rsid w:val="00470EA3"/>
    <w:rsid w:val="0047106B"/>
    <w:rsid w:val="00471226"/>
    <w:rsid w:val="004712D5"/>
    <w:rsid w:val="004715EF"/>
    <w:rsid w:val="00471896"/>
    <w:rsid w:val="00471C0E"/>
    <w:rsid w:val="0047219B"/>
    <w:rsid w:val="0047286C"/>
    <w:rsid w:val="00472C1C"/>
    <w:rsid w:val="00472D8A"/>
    <w:rsid w:val="00473044"/>
    <w:rsid w:val="004731DF"/>
    <w:rsid w:val="00473654"/>
    <w:rsid w:val="00473A43"/>
    <w:rsid w:val="00473C83"/>
    <w:rsid w:val="00474150"/>
    <w:rsid w:val="00474248"/>
    <w:rsid w:val="004743D2"/>
    <w:rsid w:val="0047463A"/>
    <w:rsid w:val="00475294"/>
    <w:rsid w:val="00475317"/>
    <w:rsid w:val="0047541F"/>
    <w:rsid w:val="004754A4"/>
    <w:rsid w:val="004755C0"/>
    <w:rsid w:val="0047562A"/>
    <w:rsid w:val="00475675"/>
    <w:rsid w:val="00475CE2"/>
    <w:rsid w:val="00476121"/>
    <w:rsid w:val="00476716"/>
    <w:rsid w:val="00476867"/>
    <w:rsid w:val="004768B7"/>
    <w:rsid w:val="00476937"/>
    <w:rsid w:val="00476962"/>
    <w:rsid w:val="00476C1E"/>
    <w:rsid w:val="00476CD4"/>
    <w:rsid w:val="00476D47"/>
    <w:rsid w:val="00476E39"/>
    <w:rsid w:val="00476FB0"/>
    <w:rsid w:val="0047781B"/>
    <w:rsid w:val="00477993"/>
    <w:rsid w:val="00477B02"/>
    <w:rsid w:val="00477C27"/>
    <w:rsid w:val="00477C4D"/>
    <w:rsid w:val="00477FDD"/>
    <w:rsid w:val="00477FE7"/>
    <w:rsid w:val="00480031"/>
    <w:rsid w:val="004800C5"/>
    <w:rsid w:val="00480433"/>
    <w:rsid w:val="00480444"/>
    <w:rsid w:val="00480562"/>
    <w:rsid w:val="004805CE"/>
    <w:rsid w:val="00480A63"/>
    <w:rsid w:val="00480B3B"/>
    <w:rsid w:val="00480C09"/>
    <w:rsid w:val="00481091"/>
    <w:rsid w:val="0048121D"/>
    <w:rsid w:val="0048142C"/>
    <w:rsid w:val="004815C0"/>
    <w:rsid w:val="004816A3"/>
    <w:rsid w:val="004819BC"/>
    <w:rsid w:val="00481A6E"/>
    <w:rsid w:val="00481A72"/>
    <w:rsid w:val="00482042"/>
    <w:rsid w:val="00482273"/>
    <w:rsid w:val="00482334"/>
    <w:rsid w:val="004829C7"/>
    <w:rsid w:val="00482A0A"/>
    <w:rsid w:val="00482A8A"/>
    <w:rsid w:val="00482E2B"/>
    <w:rsid w:val="0048313A"/>
    <w:rsid w:val="0048338E"/>
    <w:rsid w:val="00483459"/>
    <w:rsid w:val="00483478"/>
    <w:rsid w:val="004836E9"/>
    <w:rsid w:val="00483C53"/>
    <w:rsid w:val="00483ECD"/>
    <w:rsid w:val="00483F30"/>
    <w:rsid w:val="00484333"/>
    <w:rsid w:val="004846ED"/>
    <w:rsid w:val="00484805"/>
    <w:rsid w:val="00484CB0"/>
    <w:rsid w:val="00484FE5"/>
    <w:rsid w:val="0048515F"/>
    <w:rsid w:val="0048522D"/>
    <w:rsid w:val="0048544C"/>
    <w:rsid w:val="00485471"/>
    <w:rsid w:val="004859CE"/>
    <w:rsid w:val="00485D33"/>
    <w:rsid w:val="00485DFD"/>
    <w:rsid w:val="00485F5C"/>
    <w:rsid w:val="00486440"/>
    <w:rsid w:val="004866C4"/>
    <w:rsid w:val="004869AC"/>
    <w:rsid w:val="00486BDA"/>
    <w:rsid w:val="004874D2"/>
    <w:rsid w:val="004878BE"/>
    <w:rsid w:val="00487980"/>
    <w:rsid w:val="00487B52"/>
    <w:rsid w:val="00487D72"/>
    <w:rsid w:val="004900B3"/>
    <w:rsid w:val="00490125"/>
    <w:rsid w:val="004905B2"/>
    <w:rsid w:val="00490C21"/>
    <w:rsid w:val="00490EEC"/>
    <w:rsid w:val="0049100B"/>
    <w:rsid w:val="00491427"/>
    <w:rsid w:val="004916CE"/>
    <w:rsid w:val="004919C3"/>
    <w:rsid w:val="00491D89"/>
    <w:rsid w:val="004921AE"/>
    <w:rsid w:val="00492571"/>
    <w:rsid w:val="004926B1"/>
    <w:rsid w:val="0049293B"/>
    <w:rsid w:val="00492BB5"/>
    <w:rsid w:val="00492CCC"/>
    <w:rsid w:val="004930D0"/>
    <w:rsid w:val="0049313C"/>
    <w:rsid w:val="004932DA"/>
    <w:rsid w:val="0049337D"/>
    <w:rsid w:val="0049352F"/>
    <w:rsid w:val="004939BC"/>
    <w:rsid w:val="00493A11"/>
    <w:rsid w:val="00493EA0"/>
    <w:rsid w:val="00493EFB"/>
    <w:rsid w:val="00493F30"/>
    <w:rsid w:val="00493F5F"/>
    <w:rsid w:val="00493F71"/>
    <w:rsid w:val="00493F91"/>
    <w:rsid w:val="0049407F"/>
    <w:rsid w:val="004943CC"/>
    <w:rsid w:val="0049453D"/>
    <w:rsid w:val="004947D3"/>
    <w:rsid w:val="00494869"/>
    <w:rsid w:val="0049496D"/>
    <w:rsid w:val="004949E5"/>
    <w:rsid w:val="00494A44"/>
    <w:rsid w:val="00494C0C"/>
    <w:rsid w:val="00495046"/>
    <w:rsid w:val="004958C3"/>
    <w:rsid w:val="00495C26"/>
    <w:rsid w:val="00495C3F"/>
    <w:rsid w:val="00495EDC"/>
    <w:rsid w:val="00496212"/>
    <w:rsid w:val="0049654C"/>
    <w:rsid w:val="004968ED"/>
    <w:rsid w:val="00496B56"/>
    <w:rsid w:val="00496CED"/>
    <w:rsid w:val="00496ED0"/>
    <w:rsid w:val="00496FE7"/>
    <w:rsid w:val="00497057"/>
    <w:rsid w:val="004970C6"/>
    <w:rsid w:val="0049716B"/>
    <w:rsid w:val="00497310"/>
    <w:rsid w:val="0049766F"/>
    <w:rsid w:val="00497B32"/>
    <w:rsid w:val="00497E90"/>
    <w:rsid w:val="004A031B"/>
    <w:rsid w:val="004A0412"/>
    <w:rsid w:val="004A0602"/>
    <w:rsid w:val="004A0838"/>
    <w:rsid w:val="004A09B7"/>
    <w:rsid w:val="004A0C1A"/>
    <w:rsid w:val="004A0F17"/>
    <w:rsid w:val="004A104B"/>
    <w:rsid w:val="004A172B"/>
    <w:rsid w:val="004A1758"/>
    <w:rsid w:val="004A1BB0"/>
    <w:rsid w:val="004A1C91"/>
    <w:rsid w:val="004A1CD8"/>
    <w:rsid w:val="004A1EB0"/>
    <w:rsid w:val="004A268F"/>
    <w:rsid w:val="004A2B64"/>
    <w:rsid w:val="004A2D22"/>
    <w:rsid w:val="004A2D27"/>
    <w:rsid w:val="004A2DCA"/>
    <w:rsid w:val="004A2FB0"/>
    <w:rsid w:val="004A31D8"/>
    <w:rsid w:val="004A37A5"/>
    <w:rsid w:val="004A37AC"/>
    <w:rsid w:val="004A3B6D"/>
    <w:rsid w:val="004A3C80"/>
    <w:rsid w:val="004A3D20"/>
    <w:rsid w:val="004A3D83"/>
    <w:rsid w:val="004A4031"/>
    <w:rsid w:val="004A4192"/>
    <w:rsid w:val="004A41E0"/>
    <w:rsid w:val="004A4285"/>
    <w:rsid w:val="004A4759"/>
    <w:rsid w:val="004A4973"/>
    <w:rsid w:val="004A49D5"/>
    <w:rsid w:val="004A4A3E"/>
    <w:rsid w:val="004A4B23"/>
    <w:rsid w:val="004A4C5E"/>
    <w:rsid w:val="004A51B7"/>
    <w:rsid w:val="004A52E9"/>
    <w:rsid w:val="004A53BB"/>
    <w:rsid w:val="004A549D"/>
    <w:rsid w:val="004A57A4"/>
    <w:rsid w:val="004A582E"/>
    <w:rsid w:val="004A5A18"/>
    <w:rsid w:val="004A5F7B"/>
    <w:rsid w:val="004A60DE"/>
    <w:rsid w:val="004A6180"/>
    <w:rsid w:val="004A65C7"/>
    <w:rsid w:val="004A6633"/>
    <w:rsid w:val="004A6865"/>
    <w:rsid w:val="004A686C"/>
    <w:rsid w:val="004A6896"/>
    <w:rsid w:val="004A6CCD"/>
    <w:rsid w:val="004A6E0B"/>
    <w:rsid w:val="004A73D8"/>
    <w:rsid w:val="004A7550"/>
    <w:rsid w:val="004A774D"/>
    <w:rsid w:val="004A78F0"/>
    <w:rsid w:val="004A7AB8"/>
    <w:rsid w:val="004A7BCD"/>
    <w:rsid w:val="004A7BD7"/>
    <w:rsid w:val="004A7C24"/>
    <w:rsid w:val="004A7F3E"/>
    <w:rsid w:val="004B0007"/>
    <w:rsid w:val="004B034B"/>
    <w:rsid w:val="004B080C"/>
    <w:rsid w:val="004B0C9D"/>
    <w:rsid w:val="004B1043"/>
    <w:rsid w:val="004B1367"/>
    <w:rsid w:val="004B1437"/>
    <w:rsid w:val="004B1725"/>
    <w:rsid w:val="004B175B"/>
    <w:rsid w:val="004B1835"/>
    <w:rsid w:val="004B1885"/>
    <w:rsid w:val="004B18DD"/>
    <w:rsid w:val="004B1A2D"/>
    <w:rsid w:val="004B1ACB"/>
    <w:rsid w:val="004B1BB9"/>
    <w:rsid w:val="004B1F79"/>
    <w:rsid w:val="004B2151"/>
    <w:rsid w:val="004B21F2"/>
    <w:rsid w:val="004B25F9"/>
    <w:rsid w:val="004B28D8"/>
    <w:rsid w:val="004B2A10"/>
    <w:rsid w:val="004B2B50"/>
    <w:rsid w:val="004B2BBB"/>
    <w:rsid w:val="004B2CFC"/>
    <w:rsid w:val="004B2E52"/>
    <w:rsid w:val="004B3162"/>
    <w:rsid w:val="004B3312"/>
    <w:rsid w:val="004B3387"/>
    <w:rsid w:val="004B3577"/>
    <w:rsid w:val="004B36C3"/>
    <w:rsid w:val="004B3B2A"/>
    <w:rsid w:val="004B3B68"/>
    <w:rsid w:val="004B3FBF"/>
    <w:rsid w:val="004B402A"/>
    <w:rsid w:val="004B424C"/>
    <w:rsid w:val="004B43E6"/>
    <w:rsid w:val="004B4497"/>
    <w:rsid w:val="004B45AC"/>
    <w:rsid w:val="004B465A"/>
    <w:rsid w:val="004B46B6"/>
    <w:rsid w:val="004B482D"/>
    <w:rsid w:val="004B488E"/>
    <w:rsid w:val="004B4A5D"/>
    <w:rsid w:val="004B4CBC"/>
    <w:rsid w:val="004B5477"/>
    <w:rsid w:val="004B54C5"/>
    <w:rsid w:val="004B54CE"/>
    <w:rsid w:val="004B5D3F"/>
    <w:rsid w:val="004B5DE6"/>
    <w:rsid w:val="004B604B"/>
    <w:rsid w:val="004B65AB"/>
    <w:rsid w:val="004B675C"/>
    <w:rsid w:val="004B68BD"/>
    <w:rsid w:val="004B6AFD"/>
    <w:rsid w:val="004B7133"/>
    <w:rsid w:val="004B7239"/>
    <w:rsid w:val="004B7274"/>
    <w:rsid w:val="004B73DC"/>
    <w:rsid w:val="004B7437"/>
    <w:rsid w:val="004B7643"/>
    <w:rsid w:val="004B77B2"/>
    <w:rsid w:val="004B79EF"/>
    <w:rsid w:val="004B7CD4"/>
    <w:rsid w:val="004C01BD"/>
    <w:rsid w:val="004C02EA"/>
    <w:rsid w:val="004C0BCC"/>
    <w:rsid w:val="004C0D57"/>
    <w:rsid w:val="004C117D"/>
    <w:rsid w:val="004C1273"/>
    <w:rsid w:val="004C13D8"/>
    <w:rsid w:val="004C1516"/>
    <w:rsid w:val="004C1627"/>
    <w:rsid w:val="004C1650"/>
    <w:rsid w:val="004C17F9"/>
    <w:rsid w:val="004C19CB"/>
    <w:rsid w:val="004C1AF4"/>
    <w:rsid w:val="004C28D0"/>
    <w:rsid w:val="004C306B"/>
    <w:rsid w:val="004C331A"/>
    <w:rsid w:val="004C363A"/>
    <w:rsid w:val="004C3958"/>
    <w:rsid w:val="004C3CAA"/>
    <w:rsid w:val="004C413A"/>
    <w:rsid w:val="004C4225"/>
    <w:rsid w:val="004C444C"/>
    <w:rsid w:val="004C44D1"/>
    <w:rsid w:val="004C4793"/>
    <w:rsid w:val="004C488C"/>
    <w:rsid w:val="004C4A19"/>
    <w:rsid w:val="004C4BC1"/>
    <w:rsid w:val="004C4CC0"/>
    <w:rsid w:val="004C4E50"/>
    <w:rsid w:val="004C541E"/>
    <w:rsid w:val="004C54E8"/>
    <w:rsid w:val="004C5739"/>
    <w:rsid w:val="004C5810"/>
    <w:rsid w:val="004C605F"/>
    <w:rsid w:val="004C6199"/>
    <w:rsid w:val="004C65CE"/>
    <w:rsid w:val="004C661E"/>
    <w:rsid w:val="004C6837"/>
    <w:rsid w:val="004C69DC"/>
    <w:rsid w:val="004C711A"/>
    <w:rsid w:val="004C726A"/>
    <w:rsid w:val="004C7393"/>
    <w:rsid w:val="004C76DA"/>
    <w:rsid w:val="004C77CB"/>
    <w:rsid w:val="004C7919"/>
    <w:rsid w:val="004C7937"/>
    <w:rsid w:val="004C7ADB"/>
    <w:rsid w:val="004C7BB1"/>
    <w:rsid w:val="004C7E21"/>
    <w:rsid w:val="004C7EE2"/>
    <w:rsid w:val="004D012B"/>
    <w:rsid w:val="004D01C9"/>
    <w:rsid w:val="004D02C2"/>
    <w:rsid w:val="004D0AB6"/>
    <w:rsid w:val="004D0B01"/>
    <w:rsid w:val="004D0C5B"/>
    <w:rsid w:val="004D0D41"/>
    <w:rsid w:val="004D0D71"/>
    <w:rsid w:val="004D0D7A"/>
    <w:rsid w:val="004D115B"/>
    <w:rsid w:val="004D119D"/>
    <w:rsid w:val="004D12FB"/>
    <w:rsid w:val="004D1423"/>
    <w:rsid w:val="004D1450"/>
    <w:rsid w:val="004D1948"/>
    <w:rsid w:val="004D1B33"/>
    <w:rsid w:val="004D1FB6"/>
    <w:rsid w:val="004D218B"/>
    <w:rsid w:val="004D23F7"/>
    <w:rsid w:val="004D242E"/>
    <w:rsid w:val="004D248F"/>
    <w:rsid w:val="004D2514"/>
    <w:rsid w:val="004D26C1"/>
    <w:rsid w:val="004D2F9D"/>
    <w:rsid w:val="004D33D2"/>
    <w:rsid w:val="004D3BBA"/>
    <w:rsid w:val="004D3ECD"/>
    <w:rsid w:val="004D4199"/>
    <w:rsid w:val="004D420E"/>
    <w:rsid w:val="004D4559"/>
    <w:rsid w:val="004D501D"/>
    <w:rsid w:val="004D5051"/>
    <w:rsid w:val="004D51FE"/>
    <w:rsid w:val="004D54AF"/>
    <w:rsid w:val="004D5B71"/>
    <w:rsid w:val="004D6A50"/>
    <w:rsid w:val="004D6A5B"/>
    <w:rsid w:val="004D6C42"/>
    <w:rsid w:val="004D6C5B"/>
    <w:rsid w:val="004D6E06"/>
    <w:rsid w:val="004D6FB6"/>
    <w:rsid w:val="004D7000"/>
    <w:rsid w:val="004D713C"/>
    <w:rsid w:val="004D7159"/>
    <w:rsid w:val="004D716D"/>
    <w:rsid w:val="004D731D"/>
    <w:rsid w:val="004D7426"/>
    <w:rsid w:val="004D746A"/>
    <w:rsid w:val="004D77BC"/>
    <w:rsid w:val="004D7BFA"/>
    <w:rsid w:val="004D7CCC"/>
    <w:rsid w:val="004D7E31"/>
    <w:rsid w:val="004E0216"/>
    <w:rsid w:val="004E0227"/>
    <w:rsid w:val="004E026D"/>
    <w:rsid w:val="004E098B"/>
    <w:rsid w:val="004E0993"/>
    <w:rsid w:val="004E0A98"/>
    <w:rsid w:val="004E0B7D"/>
    <w:rsid w:val="004E0EB1"/>
    <w:rsid w:val="004E0FD9"/>
    <w:rsid w:val="004E1067"/>
    <w:rsid w:val="004E11BD"/>
    <w:rsid w:val="004E1246"/>
    <w:rsid w:val="004E15A4"/>
    <w:rsid w:val="004E1729"/>
    <w:rsid w:val="004E1949"/>
    <w:rsid w:val="004E1A46"/>
    <w:rsid w:val="004E1AD7"/>
    <w:rsid w:val="004E1B94"/>
    <w:rsid w:val="004E1D6B"/>
    <w:rsid w:val="004E1F1A"/>
    <w:rsid w:val="004E1F43"/>
    <w:rsid w:val="004E1F86"/>
    <w:rsid w:val="004E213E"/>
    <w:rsid w:val="004E240F"/>
    <w:rsid w:val="004E243C"/>
    <w:rsid w:val="004E274F"/>
    <w:rsid w:val="004E28C7"/>
    <w:rsid w:val="004E2927"/>
    <w:rsid w:val="004E2A32"/>
    <w:rsid w:val="004E2A48"/>
    <w:rsid w:val="004E2CCA"/>
    <w:rsid w:val="004E2D0E"/>
    <w:rsid w:val="004E300D"/>
    <w:rsid w:val="004E31E7"/>
    <w:rsid w:val="004E35CC"/>
    <w:rsid w:val="004E3865"/>
    <w:rsid w:val="004E3E6E"/>
    <w:rsid w:val="004E3F03"/>
    <w:rsid w:val="004E3F70"/>
    <w:rsid w:val="004E3FEF"/>
    <w:rsid w:val="004E40B5"/>
    <w:rsid w:val="004E42B4"/>
    <w:rsid w:val="004E460A"/>
    <w:rsid w:val="004E4946"/>
    <w:rsid w:val="004E4BBC"/>
    <w:rsid w:val="004E52B7"/>
    <w:rsid w:val="004E53DA"/>
    <w:rsid w:val="004E55AA"/>
    <w:rsid w:val="004E5B25"/>
    <w:rsid w:val="004E5BA8"/>
    <w:rsid w:val="004E5BFD"/>
    <w:rsid w:val="004E5EE1"/>
    <w:rsid w:val="004E6120"/>
    <w:rsid w:val="004E61AA"/>
    <w:rsid w:val="004E66B1"/>
    <w:rsid w:val="004E6718"/>
    <w:rsid w:val="004E67A0"/>
    <w:rsid w:val="004E6A63"/>
    <w:rsid w:val="004E6C99"/>
    <w:rsid w:val="004E6E25"/>
    <w:rsid w:val="004E6EF7"/>
    <w:rsid w:val="004E70FD"/>
    <w:rsid w:val="004E7108"/>
    <w:rsid w:val="004E71DC"/>
    <w:rsid w:val="004E76F7"/>
    <w:rsid w:val="004E7B25"/>
    <w:rsid w:val="004E7BA6"/>
    <w:rsid w:val="004E7D02"/>
    <w:rsid w:val="004E7D03"/>
    <w:rsid w:val="004EA107"/>
    <w:rsid w:val="004F01BF"/>
    <w:rsid w:val="004F0318"/>
    <w:rsid w:val="004F07B1"/>
    <w:rsid w:val="004F0CC4"/>
    <w:rsid w:val="004F0F54"/>
    <w:rsid w:val="004F0FCE"/>
    <w:rsid w:val="004F10E6"/>
    <w:rsid w:val="004F12A8"/>
    <w:rsid w:val="004F12DE"/>
    <w:rsid w:val="004F13CE"/>
    <w:rsid w:val="004F1489"/>
    <w:rsid w:val="004F18C7"/>
    <w:rsid w:val="004F1953"/>
    <w:rsid w:val="004F1B5E"/>
    <w:rsid w:val="004F1BD5"/>
    <w:rsid w:val="004F1D29"/>
    <w:rsid w:val="004F1D4F"/>
    <w:rsid w:val="004F1E70"/>
    <w:rsid w:val="004F1F21"/>
    <w:rsid w:val="004F2102"/>
    <w:rsid w:val="004F218E"/>
    <w:rsid w:val="004F23D3"/>
    <w:rsid w:val="004F23E7"/>
    <w:rsid w:val="004F291D"/>
    <w:rsid w:val="004F2CE7"/>
    <w:rsid w:val="004F2D07"/>
    <w:rsid w:val="004F2E26"/>
    <w:rsid w:val="004F3093"/>
    <w:rsid w:val="004F3230"/>
    <w:rsid w:val="004F3385"/>
    <w:rsid w:val="004F35D5"/>
    <w:rsid w:val="004F364B"/>
    <w:rsid w:val="004F38E3"/>
    <w:rsid w:val="004F3B18"/>
    <w:rsid w:val="004F3E27"/>
    <w:rsid w:val="004F3E62"/>
    <w:rsid w:val="004F3FA9"/>
    <w:rsid w:val="004F414C"/>
    <w:rsid w:val="004F4467"/>
    <w:rsid w:val="004F452F"/>
    <w:rsid w:val="004F4828"/>
    <w:rsid w:val="004F49C0"/>
    <w:rsid w:val="004F4B96"/>
    <w:rsid w:val="004F4D25"/>
    <w:rsid w:val="004F4DD2"/>
    <w:rsid w:val="004F503E"/>
    <w:rsid w:val="004F51FC"/>
    <w:rsid w:val="004F5210"/>
    <w:rsid w:val="004F526B"/>
    <w:rsid w:val="004F5308"/>
    <w:rsid w:val="004F5742"/>
    <w:rsid w:val="004F5792"/>
    <w:rsid w:val="004F57D9"/>
    <w:rsid w:val="004F57DD"/>
    <w:rsid w:val="004F5845"/>
    <w:rsid w:val="004F58D6"/>
    <w:rsid w:val="004F5ADC"/>
    <w:rsid w:val="004F5C28"/>
    <w:rsid w:val="004F5CD1"/>
    <w:rsid w:val="004F620C"/>
    <w:rsid w:val="004F6846"/>
    <w:rsid w:val="004F6856"/>
    <w:rsid w:val="004F6D66"/>
    <w:rsid w:val="004F6F07"/>
    <w:rsid w:val="004F70FA"/>
    <w:rsid w:val="004F71C6"/>
    <w:rsid w:val="004F76C9"/>
    <w:rsid w:val="004F77E4"/>
    <w:rsid w:val="004F7B8A"/>
    <w:rsid w:val="004F7C04"/>
    <w:rsid w:val="004F7CAC"/>
    <w:rsid w:val="004F7E38"/>
    <w:rsid w:val="004F7E57"/>
    <w:rsid w:val="004F7EFD"/>
    <w:rsid w:val="00500126"/>
    <w:rsid w:val="005004C7"/>
    <w:rsid w:val="00500764"/>
    <w:rsid w:val="005008CE"/>
    <w:rsid w:val="00500905"/>
    <w:rsid w:val="0050097D"/>
    <w:rsid w:val="00501629"/>
    <w:rsid w:val="00501C5D"/>
    <w:rsid w:val="00502155"/>
    <w:rsid w:val="005023D5"/>
    <w:rsid w:val="0050266A"/>
    <w:rsid w:val="00502853"/>
    <w:rsid w:val="005029CC"/>
    <w:rsid w:val="00502C6E"/>
    <w:rsid w:val="00502C8D"/>
    <w:rsid w:val="00502CEF"/>
    <w:rsid w:val="00502EB8"/>
    <w:rsid w:val="00503071"/>
    <w:rsid w:val="005031E1"/>
    <w:rsid w:val="0050336F"/>
    <w:rsid w:val="005034DD"/>
    <w:rsid w:val="005036B2"/>
    <w:rsid w:val="005037EC"/>
    <w:rsid w:val="0050382C"/>
    <w:rsid w:val="005038C7"/>
    <w:rsid w:val="005039AC"/>
    <w:rsid w:val="00503CD7"/>
    <w:rsid w:val="005044FB"/>
    <w:rsid w:val="00504580"/>
    <w:rsid w:val="00504662"/>
    <w:rsid w:val="00504816"/>
    <w:rsid w:val="00504925"/>
    <w:rsid w:val="00504ABD"/>
    <w:rsid w:val="00505004"/>
    <w:rsid w:val="00505083"/>
    <w:rsid w:val="00505273"/>
    <w:rsid w:val="00505307"/>
    <w:rsid w:val="00505546"/>
    <w:rsid w:val="0050559D"/>
    <w:rsid w:val="005055A8"/>
    <w:rsid w:val="00505B4E"/>
    <w:rsid w:val="00505B64"/>
    <w:rsid w:val="005061ED"/>
    <w:rsid w:val="00506517"/>
    <w:rsid w:val="0050654C"/>
    <w:rsid w:val="00506852"/>
    <w:rsid w:val="00506A41"/>
    <w:rsid w:val="00506ADB"/>
    <w:rsid w:val="00506FA6"/>
    <w:rsid w:val="0050738E"/>
    <w:rsid w:val="00507643"/>
    <w:rsid w:val="00507849"/>
    <w:rsid w:val="00507C27"/>
    <w:rsid w:val="00507D00"/>
    <w:rsid w:val="00507D48"/>
    <w:rsid w:val="00507D9E"/>
    <w:rsid w:val="00507E0A"/>
    <w:rsid w:val="00507F83"/>
    <w:rsid w:val="00510161"/>
    <w:rsid w:val="0051024C"/>
    <w:rsid w:val="005107BD"/>
    <w:rsid w:val="005110FB"/>
    <w:rsid w:val="005113DD"/>
    <w:rsid w:val="00511461"/>
    <w:rsid w:val="00511B48"/>
    <w:rsid w:val="00511DA3"/>
    <w:rsid w:val="0051215C"/>
    <w:rsid w:val="005123CF"/>
    <w:rsid w:val="00512555"/>
    <w:rsid w:val="0051257C"/>
    <w:rsid w:val="0051264F"/>
    <w:rsid w:val="005127C1"/>
    <w:rsid w:val="00512C1E"/>
    <w:rsid w:val="00512D10"/>
    <w:rsid w:val="005130A2"/>
    <w:rsid w:val="00513529"/>
    <w:rsid w:val="00513778"/>
    <w:rsid w:val="00513971"/>
    <w:rsid w:val="00513ADB"/>
    <w:rsid w:val="00513BA4"/>
    <w:rsid w:val="00513CC2"/>
    <w:rsid w:val="00513D65"/>
    <w:rsid w:val="00513EC6"/>
    <w:rsid w:val="005140DC"/>
    <w:rsid w:val="005148CC"/>
    <w:rsid w:val="00514AC7"/>
    <w:rsid w:val="00514FC1"/>
    <w:rsid w:val="0051555D"/>
    <w:rsid w:val="005156C6"/>
    <w:rsid w:val="005157BB"/>
    <w:rsid w:val="00515933"/>
    <w:rsid w:val="00515CBE"/>
    <w:rsid w:val="00516409"/>
    <w:rsid w:val="005164BC"/>
    <w:rsid w:val="00516508"/>
    <w:rsid w:val="005167D0"/>
    <w:rsid w:val="00516A0C"/>
    <w:rsid w:val="00516B53"/>
    <w:rsid w:val="00516C1B"/>
    <w:rsid w:val="00516ED7"/>
    <w:rsid w:val="005170BD"/>
    <w:rsid w:val="00517136"/>
    <w:rsid w:val="0051728D"/>
    <w:rsid w:val="00517305"/>
    <w:rsid w:val="005175CD"/>
    <w:rsid w:val="00517A08"/>
    <w:rsid w:val="00517C58"/>
    <w:rsid w:val="00517DE5"/>
    <w:rsid w:val="00520032"/>
    <w:rsid w:val="00520830"/>
    <w:rsid w:val="00520A7D"/>
    <w:rsid w:val="00520B44"/>
    <w:rsid w:val="00520D2F"/>
    <w:rsid w:val="00521055"/>
    <w:rsid w:val="0052116E"/>
    <w:rsid w:val="00521448"/>
    <w:rsid w:val="00521632"/>
    <w:rsid w:val="00521700"/>
    <w:rsid w:val="0052174E"/>
    <w:rsid w:val="00521766"/>
    <w:rsid w:val="00521B53"/>
    <w:rsid w:val="00521B8B"/>
    <w:rsid w:val="00521E76"/>
    <w:rsid w:val="00521FF7"/>
    <w:rsid w:val="005222DE"/>
    <w:rsid w:val="0052249F"/>
    <w:rsid w:val="0052265D"/>
    <w:rsid w:val="00522C48"/>
    <w:rsid w:val="00522C98"/>
    <w:rsid w:val="005231E9"/>
    <w:rsid w:val="00523246"/>
    <w:rsid w:val="0052324F"/>
    <w:rsid w:val="005237A3"/>
    <w:rsid w:val="00523894"/>
    <w:rsid w:val="00523ABA"/>
    <w:rsid w:val="00523D7F"/>
    <w:rsid w:val="00523DD0"/>
    <w:rsid w:val="00524120"/>
    <w:rsid w:val="00524C15"/>
    <w:rsid w:val="00524CF1"/>
    <w:rsid w:val="00524E09"/>
    <w:rsid w:val="005253A3"/>
    <w:rsid w:val="00525483"/>
    <w:rsid w:val="005254F5"/>
    <w:rsid w:val="005254FF"/>
    <w:rsid w:val="005255B9"/>
    <w:rsid w:val="005255F8"/>
    <w:rsid w:val="00525739"/>
    <w:rsid w:val="00525DCC"/>
    <w:rsid w:val="00525FF9"/>
    <w:rsid w:val="00526119"/>
    <w:rsid w:val="00526137"/>
    <w:rsid w:val="005262C9"/>
    <w:rsid w:val="00526932"/>
    <w:rsid w:val="00526A42"/>
    <w:rsid w:val="005271C0"/>
    <w:rsid w:val="005274FD"/>
    <w:rsid w:val="00527869"/>
    <w:rsid w:val="0052792D"/>
    <w:rsid w:val="00527A78"/>
    <w:rsid w:val="00527E8A"/>
    <w:rsid w:val="0052EF4D"/>
    <w:rsid w:val="00530707"/>
    <w:rsid w:val="00530808"/>
    <w:rsid w:val="00530824"/>
    <w:rsid w:val="00530966"/>
    <w:rsid w:val="00530C51"/>
    <w:rsid w:val="00531667"/>
    <w:rsid w:val="0053167E"/>
    <w:rsid w:val="0053173B"/>
    <w:rsid w:val="00531D78"/>
    <w:rsid w:val="00531F28"/>
    <w:rsid w:val="0053205C"/>
    <w:rsid w:val="00532103"/>
    <w:rsid w:val="00532775"/>
    <w:rsid w:val="00532874"/>
    <w:rsid w:val="00532D85"/>
    <w:rsid w:val="00532EE6"/>
    <w:rsid w:val="0053374D"/>
    <w:rsid w:val="00533CA0"/>
    <w:rsid w:val="00533E93"/>
    <w:rsid w:val="00533FEC"/>
    <w:rsid w:val="005343B8"/>
    <w:rsid w:val="00534515"/>
    <w:rsid w:val="00534542"/>
    <w:rsid w:val="005346E3"/>
    <w:rsid w:val="005348F3"/>
    <w:rsid w:val="00534A25"/>
    <w:rsid w:val="00534F22"/>
    <w:rsid w:val="00534FDE"/>
    <w:rsid w:val="00535245"/>
    <w:rsid w:val="00535694"/>
    <w:rsid w:val="00535968"/>
    <w:rsid w:val="00535B93"/>
    <w:rsid w:val="005362BC"/>
    <w:rsid w:val="00536ECC"/>
    <w:rsid w:val="005371C8"/>
    <w:rsid w:val="0053778C"/>
    <w:rsid w:val="00537A87"/>
    <w:rsid w:val="00537ADA"/>
    <w:rsid w:val="00537D3A"/>
    <w:rsid w:val="00537DE1"/>
    <w:rsid w:val="00537EE4"/>
    <w:rsid w:val="00540000"/>
    <w:rsid w:val="0054031E"/>
    <w:rsid w:val="00540417"/>
    <w:rsid w:val="00540473"/>
    <w:rsid w:val="005405EC"/>
    <w:rsid w:val="00540810"/>
    <w:rsid w:val="0054095B"/>
    <w:rsid w:val="00540DAB"/>
    <w:rsid w:val="00541052"/>
    <w:rsid w:val="00541178"/>
    <w:rsid w:val="00541967"/>
    <w:rsid w:val="00542002"/>
    <w:rsid w:val="0054223F"/>
    <w:rsid w:val="00542711"/>
    <w:rsid w:val="00542868"/>
    <w:rsid w:val="00542C1B"/>
    <w:rsid w:val="00542C7E"/>
    <w:rsid w:val="00542C84"/>
    <w:rsid w:val="00542D10"/>
    <w:rsid w:val="00543250"/>
    <w:rsid w:val="00543601"/>
    <w:rsid w:val="00543CD8"/>
    <w:rsid w:val="00544424"/>
    <w:rsid w:val="0054454E"/>
    <w:rsid w:val="0054465D"/>
    <w:rsid w:val="00544D44"/>
    <w:rsid w:val="00544FE1"/>
    <w:rsid w:val="00545039"/>
    <w:rsid w:val="0054523B"/>
    <w:rsid w:val="00545612"/>
    <w:rsid w:val="00546033"/>
    <w:rsid w:val="00546628"/>
    <w:rsid w:val="005466C0"/>
    <w:rsid w:val="00546A5F"/>
    <w:rsid w:val="00546D6B"/>
    <w:rsid w:val="00546EC4"/>
    <w:rsid w:val="005470B3"/>
    <w:rsid w:val="00547627"/>
    <w:rsid w:val="00547680"/>
    <w:rsid w:val="00547737"/>
    <w:rsid w:val="0054777F"/>
    <w:rsid w:val="00547B20"/>
    <w:rsid w:val="00547F1C"/>
    <w:rsid w:val="00550104"/>
    <w:rsid w:val="00550559"/>
    <w:rsid w:val="0055084E"/>
    <w:rsid w:val="00550A78"/>
    <w:rsid w:val="00550BB4"/>
    <w:rsid w:val="00550CE6"/>
    <w:rsid w:val="00550EEE"/>
    <w:rsid w:val="0055148E"/>
    <w:rsid w:val="00551576"/>
    <w:rsid w:val="00551583"/>
    <w:rsid w:val="005519DF"/>
    <w:rsid w:val="00551B86"/>
    <w:rsid w:val="00551FDC"/>
    <w:rsid w:val="00552400"/>
    <w:rsid w:val="0055245A"/>
    <w:rsid w:val="0055255E"/>
    <w:rsid w:val="00552804"/>
    <w:rsid w:val="005528CC"/>
    <w:rsid w:val="00552B05"/>
    <w:rsid w:val="00552C51"/>
    <w:rsid w:val="0055303C"/>
    <w:rsid w:val="00553116"/>
    <w:rsid w:val="00553374"/>
    <w:rsid w:val="00553464"/>
    <w:rsid w:val="00553509"/>
    <w:rsid w:val="005539CD"/>
    <w:rsid w:val="00553A48"/>
    <w:rsid w:val="005542D0"/>
    <w:rsid w:val="00554471"/>
    <w:rsid w:val="005545BF"/>
    <w:rsid w:val="00554A64"/>
    <w:rsid w:val="00554D1D"/>
    <w:rsid w:val="00554D2C"/>
    <w:rsid w:val="00554EA4"/>
    <w:rsid w:val="00554FE4"/>
    <w:rsid w:val="0055501B"/>
    <w:rsid w:val="005551E0"/>
    <w:rsid w:val="00555263"/>
    <w:rsid w:val="005554AD"/>
    <w:rsid w:val="0055563A"/>
    <w:rsid w:val="00555667"/>
    <w:rsid w:val="005557C6"/>
    <w:rsid w:val="005557EF"/>
    <w:rsid w:val="00555C5E"/>
    <w:rsid w:val="005562CC"/>
    <w:rsid w:val="00556655"/>
    <w:rsid w:val="0055689D"/>
    <w:rsid w:val="00556A11"/>
    <w:rsid w:val="00556E1E"/>
    <w:rsid w:val="0055702A"/>
    <w:rsid w:val="0055757E"/>
    <w:rsid w:val="00557948"/>
    <w:rsid w:val="00557CD5"/>
    <w:rsid w:val="00557E3E"/>
    <w:rsid w:val="0056000C"/>
    <w:rsid w:val="00560338"/>
    <w:rsid w:val="00560C31"/>
    <w:rsid w:val="00561018"/>
    <w:rsid w:val="0056102A"/>
    <w:rsid w:val="00561109"/>
    <w:rsid w:val="00561720"/>
    <w:rsid w:val="0056173E"/>
    <w:rsid w:val="00561832"/>
    <w:rsid w:val="005618A9"/>
    <w:rsid w:val="00561B2F"/>
    <w:rsid w:val="00561D93"/>
    <w:rsid w:val="00562814"/>
    <w:rsid w:val="00562824"/>
    <w:rsid w:val="0056297E"/>
    <w:rsid w:val="00562BFB"/>
    <w:rsid w:val="00562F39"/>
    <w:rsid w:val="005631A1"/>
    <w:rsid w:val="0056323E"/>
    <w:rsid w:val="00563250"/>
    <w:rsid w:val="005636EA"/>
    <w:rsid w:val="00563896"/>
    <w:rsid w:val="00563A6B"/>
    <w:rsid w:val="00563B55"/>
    <w:rsid w:val="00563DEC"/>
    <w:rsid w:val="00564122"/>
    <w:rsid w:val="00564599"/>
    <w:rsid w:val="005645EA"/>
    <w:rsid w:val="0056470F"/>
    <w:rsid w:val="00564B22"/>
    <w:rsid w:val="00564D0B"/>
    <w:rsid w:val="00564D85"/>
    <w:rsid w:val="0056506C"/>
    <w:rsid w:val="00565084"/>
    <w:rsid w:val="0056525E"/>
    <w:rsid w:val="00565557"/>
    <w:rsid w:val="00565560"/>
    <w:rsid w:val="005655F1"/>
    <w:rsid w:val="0056584C"/>
    <w:rsid w:val="00565B81"/>
    <w:rsid w:val="00566244"/>
    <w:rsid w:val="0056648C"/>
    <w:rsid w:val="005664A6"/>
    <w:rsid w:val="0056654D"/>
    <w:rsid w:val="00566597"/>
    <w:rsid w:val="00566629"/>
    <w:rsid w:val="0056663C"/>
    <w:rsid w:val="00566696"/>
    <w:rsid w:val="005668A6"/>
    <w:rsid w:val="00566D63"/>
    <w:rsid w:val="00566E8A"/>
    <w:rsid w:val="005670EC"/>
    <w:rsid w:val="00567135"/>
    <w:rsid w:val="0056741B"/>
    <w:rsid w:val="00567A06"/>
    <w:rsid w:val="00567C70"/>
    <w:rsid w:val="00567DD8"/>
    <w:rsid w:val="005701CB"/>
    <w:rsid w:val="005702B4"/>
    <w:rsid w:val="00570432"/>
    <w:rsid w:val="00570DCA"/>
    <w:rsid w:val="00571217"/>
    <w:rsid w:val="0057133B"/>
    <w:rsid w:val="00571426"/>
    <w:rsid w:val="005715D3"/>
    <w:rsid w:val="0057169B"/>
    <w:rsid w:val="005716CC"/>
    <w:rsid w:val="00571A22"/>
    <w:rsid w:val="00571C03"/>
    <w:rsid w:val="0057213C"/>
    <w:rsid w:val="00572777"/>
    <w:rsid w:val="00572A0C"/>
    <w:rsid w:val="0057301E"/>
    <w:rsid w:val="0057313F"/>
    <w:rsid w:val="0057324C"/>
    <w:rsid w:val="0057324D"/>
    <w:rsid w:val="00573525"/>
    <w:rsid w:val="00573813"/>
    <w:rsid w:val="00573A3E"/>
    <w:rsid w:val="00573DE9"/>
    <w:rsid w:val="00573E4B"/>
    <w:rsid w:val="00574149"/>
    <w:rsid w:val="00574683"/>
    <w:rsid w:val="005746D9"/>
    <w:rsid w:val="00574AD5"/>
    <w:rsid w:val="00574D60"/>
    <w:rsid w:val="00574FBC"/>
    <w:rsid w:val="0057518E"/>
    <w:rsid w:val="005752BB"/>
    <w:rsid w:val="005753F6"/>
    <w:rsid w:val="00575563"/>
    <w:rsid w:val="00575D13"/>
    <w:rsid w:val="00575E71"/>
    <w:rsid w:val="00575F9E"/>
    <w:rsid w:val="00575FB2"/>
    <w:rsid w:val="00576397"/>
    <w:rsid w:val="0057670F"/>
    <w:rsid w:val="00576B64"/>
    <w:rsid w:val="00576EC7"/>
    <w:rsid w:val="0057705F"/>
    <w:rsid w:val="005770F9"/>
    <w:rsid w:val="0057777A"/>
    <w:rsid w:val="00577C3A"/>
    <w:rsid w:val="00577CD6"/>
    <w:rsid w:val="005807BB"/>
    <w:rsid w:val="00580876"/>
    <w:rsid w:val="00580B64"/>
    <w:rsid w:val="00580B98"/>
    <w:rsid w:val="00580C7B"/>
    <w:rsid w:val="00580CCC"/>
    <w:rsid w:val="00580CF3"/>
    <w:rsid w:val="00580F72"/>
    <w:rsid w:val="005810F1"/>
    <w:rsid w:val="0058136B"/>
    <w:rsid w:val="00581823"/>
    <w:rsid w:val="00581AB4"/>
    <w:rsid w:val="00581AE6"/>
    <w:rsid w:val="00581B19"/>
    <w:rsid w:val="00581F8D"/>
    <w:rsid w:val="0058217A"/>
    <w:rsid w:val="005824EC"/>
    <w:rsid w:val="005825E6"/>
    <w:rsid w:val="005825EE"/>
    <w:rsid w:val="0058296D"/>
    <w:rsid w:val="005829AE"/>
    <w:rsid w:val="00582B09"/>
    <w:rsid w:val="00582D72"/>
    <w:rsid w:val="00582FD7"/>
    <w:rsid w:val="0058312C"/>
    <w:rsid w:val="005831D1"/>
    <w:rsid w:val="00583206"/>
    <w:rsid w:val="00583376"/>
    <w:rsid w:val="005834B4"/>
    <w:rsid w:val="00583590"/>
    <w:rsid w:val="005835D4"/>
    <w:rsid w:val="00583B21"/>
    <w:rsid w:val="00583D12"/>
    <w:rsid w:val="00584695"/>
    <w:rsid w:val="0058486E"/>
    <w:rsid w:val="005848F6"/>
    <w:rsid w:val="00584B4C"/>
    <w:rsid w:val="00584B6A"/>
    <w:rsid w:val="00584EE7"/>
    <w:rsid w:val="00584F4E"/>
    <w:rsid w:val="00584F62"/>
    <w:rsid w:val="00585858"/>
    <w:rsid w:val="005859BA"/>
    <w:rsid w:val="00585D2D"/>
    <w:rsid w:val="00586122"/>
    <w:rsid w:val="0058614F"/>
    <w:rsid w:val="0058617C"/>
    <w:rsid w:val="005862FC"/>
    <w:rsid w:val="00586B10"/>
    <w:rsid w:val="00586E7C"/>
    <w:rsid w:val="00586FCB"/>
    <w:rsid w:val="00587072"/>
    <w:rsid w:val="00587268"/>
    <w:rsid w:val="005872B1"/>
    <w:rsid w:val="00587561"/>
    <w:rsid w:val="00587708"/>
    <w:rsid w:val="00587A25"/>
    <w:rsid w:val="00587AF2"/>
    <w:rsid w:val="00587C2C"/>
    <w:rsid w:val="00587D74"/>
    <w:rsid w:val="005901D3"/>
    <w:rsid w:val="00590BA5"/>
    <w:rsid w:val="00590F7C"/>
    <w:rsid w:val="005914F3"/>
    <w:rsid w:val="00591992"/>
    <w:rsid w:val="00591A3D"/>
    <w:rsid w:val="00591EC6"/>
    <w:rsid w:val="0059207F"/>
    <w:rsid w:val="00592329"/>
    <w:rsid w:val="00592480"/>
    <w:rsid w:val="005927C9"/>
    <w:rsid w:val="00592C82"/>
    <w:rsid w:val="00592D1D"/>
    <w:rsid w:val="00592FCA"/>
    <w:rsid w:val="005931AF"/>
    <w:rsid w:val="00593345"/>
    <w:rsid w:val="00593683"/>
    <w:rsid w:val="005936C2"/>
    <w:rsid w:val="005939F7"/>
    <w:rsid w:val="00593C7D"/>
    <w:rsid w:val="00593D7C"/>
    <w:rsid w:val="00594137"/>
    <w:rsid w:val="005941D0"/>
    <w:rsid w:val="00594278"/>
    <w:rsid w:val="0059434C"/>
    <w:rsid w:val="005943F8"/>
    <w:rsid w:val="0059443E"/>
    <w:rsid w:val="005945D2"/>
    <w:rsid w:val="00594622"/>
    <w:rsid w:val="00594BD1"/>
    <w:rsid w:val="005953FA"/>
    <w:rsid w:val="00595525"/>
    <w:rsid w:val="00595597"/>
    <w:rsid w:val="00595E27"/>
    <w:rsid w:val="005964DA"/>
    <w:rsid w:val="0059663E"/>
    <w:rsid w:val="005969BB"/>
    <w:rsid w:val="00596AC4"/>
    <w:rsid w:val="005971C2"/>
    <w:rsid w:val="005973DA"/>
    <w:rsid w:val="0059772D"/>
    <w:rsid w:val="00597783"/>
    <w:rsid w:val="00597826"/>
    <w:rsid w:val="00597AAB"/>
    <w:rsid w:val="00597C1F"/>
    <w:rsid w:val="00597DE5"/>
    <w:rsid w:val="005A0090"/>
    <w:rsid w:val="005A0191"/>
    <w:rsid w:val="005A01BE"/>
    <w:rsid w:val="005A01EB"/>
    <w:rsid w:val="005A0389"/>
    <w:rsid w:val="005A04D1"/>
    <w:rsid w:val="005A0AF5"/>
    <w:rsid w:val="005A0D60"/>
    <w:rsid w:val="005A0E7C"/>
    <w:rsid w:val="005A0E99"/>
    <w:rsid w:val="005A0ED3"/>
    <w:rsid w:val="005A10D2"/>
    <w:rsid w:val="005A110B"/>
    <w:rsid w:val="005A1471"/>
    <w:rsid w:val="005A16FD"/>
    <w:rsid w:val="005A1ACC"/>
    <w:rsid w:val="005A1E3B"/>
    <w:rsid w:val="005A1F47"/>
    <w:rsid w:val="005A1FD3"/>
    <w:rsid w:val="005A22A7"/>
    <w:rsid w:val="005A2341"/>
    <w:rsid w:val="005A274F"/>
    <w:rsid w:val="005A2E3D"/>
    <w:rsid w:val="005A2FEA"/>
    <w:rsid w:val="005A357F"/>
    <w:rsid w:val="005A38C6"/>
    <w:rsid w:val="005A3CD0"/>
    <w:rsid w:val="005A3E16"/>
    <w:rsid w:val="005A3EA3"/>
    <w:rsid w:val="005A4ADB"/>
    <w:rsid w:val="005A4C4A"/>
    <w:rsid w:val="005A4E75"/>
    <w:rsid w:val="005A5392"/>
    <w:rsid w:val="005A55D1"/>
    <w:rsid w:val="005A5637"/>
    <w:rsid w:val="005A57A8"/>
    <w:rsid w:val="005A5C22"/>
    <w:rsid w:val="005A5F25"/>
    <w:rsid w:val="005A66C8"/>
    <w:rsid w:val="005A6A19"/>
    <w:rsid w:val="005A6A89"/>
    <w:rsid w:val="005A6B10"/>
    <w:rsid w:val="005A6FA0"/>
    <w:rsid w:val="005A7034"/>
    <w:rsid w:val="005A7044"/>
    <w:rsid w:val="005A7661"/>
    <w:rsid w:val="005A766D"/>
    <w:rsid w:val="005A7972"/>
    <w:rsid w:val="005B01FE"/>
    <w:rsid w:val="005B0707"/>
    <w:rsid w:val="005B0902"/>
    <w:rsid w:val="005B0916"/>
    <w:rsid w:val="005B0A9E"/>
    <w:rsid w:val="005B0D42"/>
    <w:rsid w:val="005B11C4"/>
    <w:rsid w:val="005B153D"/>
    <w:rsid w:val="005B1C65"/>
    <w:rsid w:val="005B1D5A"/>
    <w:rsid w:val="005B1E6A"/>
    <w:rsid w:val="005B1F93"/>
    <w:rsid w:val="005B2167"/>
    <w:rsid w:val="005B23BC"/>
    <w:rsid w:val="005B24FD"/>
    <w:rsid w:val="005B25B3"/>
    <w:rsid w:val="005B2FCD"/>
    <w:rsid w:val="005B34EE"/>
    <w:rsid w:val="005B35C4"/>
    <w:rsid w:val="005B38B2"/>
    <w:rsid w:val="005B3A15"/>
    <w:rsid w:val="005B3BC6"/>
    <w:rsid w:val="005B3D89"/>
    <w:rsid w:val="005B4706"/>
    <w:rsid w:val="005B499A"/>
    <w:rsid w:val="005B49A1"/>
    <w:rsid w:val="005B4BA1"/>
    <w:rsid w:val="005B4DC1"/>
    <w:rsid w:val="005B4F8E"/>
    <w:rsid w:val="005B5037"/>
    <w:rsid w:val="005B5381"/>
    <w:rsid w:val="005B572D"/>
    <w:rsid w:val="005B5D4A"/>
    <w:rsid w:val="005B5E18"/>
    <w:rsid w:val="005B5EFC"/>
    <w:rsid w:val="005B5FE2"/>
    <w:rsid w:val="005B610A"/>
    <w:rsid w:val="005B620D"/>
    <w:rsid w:val="005B636F"/>
    <w:rsid w:val="005B6CA5"/>
    <w:rsid w:val="005B6EA8"/>
    <w:rsid w:val="005B6F6C"/>
    <w:rsid w:val="005B7009"/>
    <w:rsid w:val="005B7391"/>
    <w:rsid w:val="005B786F"/>
    <w:rsid w:val="005B7906"/>
    <w:rsid w:val="005B79E8"/>
    <w:rsid w:val="005B7C0F"/>
    <w:rsid w:val="005B7D69"/>
    <w:rsid w:val="005B7DD5"/>
    <w:rsid w:val="005B7E2E"/>
    <w:rsid w:val="005B7E7E"/>
    <w:rsid w:val="005B7EF7"/>
    <w:rsid w:val="005C00F5"/>
    <w:rsid w:val="005C015F"/>
    <w:rsid w:val="005C03DD"/>
    <w:rsid w:val="005C085E"/>
    <w:rsid w:val="005C099A"/>
    <w:rsid w:val="005C09CD"/>
    <w:rsid w:val="005C0A1D"/>
    <w:rsid w:val="005C0F45"/>
    <w:rsid w:val="005C10F9"/>
    <w:rsid w:val="005C182A"/>
    <w:rsid w:val="005C1B5B"/>
    <w:rsid w:val="005C1C47"/>
    <w:rsid w:val="005C1E2A"/>
    <w:rsid w:val="005C1E55"/>
    <w:rsid w:val="005C1FC4"/>
    <w:rsid w:val="005C224B"/>
    <w:rsid w:val="005C22A1"/>
    <w:rsid w:val="005C2505"/>
    <w:rsid w:val="005C2643"/>
    <w:rsid w:val="005C3C7D"/>
    <w:rsid w:val="005C42A4"/>
    <w:rsid w:val="005C443F"/>
    <w:rsid w:val="005C49B3"/>
    <w:rsid w:val="005C4B96"/>
    <w:rsid w:val="005C5056"/>
    <w:rsid w:val="005C50FB"/>
    <w:rsid w:val="005C5151"/>
    <w:rsid w:val="005C5C62"/>
    <w:rsid w:val="005C5E23"/>
    <w:rsid w:val="005C5EDD"/>
    <w:rsid w:val="005C67EF"/>
    <w:rsid w:val="005C68F0"/>
    <w:rsid w:val="005C707F"/>
    <w:rsid w:val="005C709E"/>
    <w:rsid w:val="005C7282"/>
    <w:rsid w:val="005C7385"/>
    <w:rsid w:val="005C766E"/>
    <w:rsid w:val="005C78B8"/>
    <w:rsid w:val="005C7FB3"/>
    <w:rsid w:val="005D00E6"/>
    <w:rsid w:val="005D016C"/>
    <w:rsid w:val="005D02F6"/>
    <w:rsid w:val="005D04DC"/>
    <w:rsid w:val="005D0552"/>
    <w:rsid w:val="005D0618"/>
    <w:rsid w:val="005D06CE"/>
    <w:rsid w:val="005D0A83"/>
    <w:rsid w:val="005D0C30"/>
    <w:rsid w:val="005D0E1C"/>
    <w:rsid w:val="005D0F29"/>
    <w:rsid w:val="005D10C9"/>
    <w:rsid w:val="005D141C"/>
    <w:rsid w:val="005D1430"/>
    <w:rsid w:val="005D1505"/>
    <w:rsid w:val="005D16A0"/>
    <w:rsid w:val="005D18AC"/>
    <w:rsid w:val="005D1A21"/>
    <w:rsid w:val="005D1B68"/>
    <w:rsid w:val="005D1D73"/>
    <w:rsid w:val="005D1E16"/>
    <w:rsid w:val="005D1EBD"/>
    <w:rsid w:val="005D2362"/>
    <w:rsid w:val="005D29E9"/>
    <w:rsid w:val="005D2D71"/>
    <w:rsid w:val="005D35A7"/>
    <w:rsid w:val="005D35FE"/>
    <w:rsid w:val="005D37D3"/>
    <w:rsid w:val="005D3848"/>
    <w:rsid w:val="005D3B3B"/>
    <w:rsid w:val="005D3E37"/>
    <w:rsid w:val="005D3ED7"/>
    <w:rsid w:val="005D423C"/>
    <w:rsid w:val="005D425E"/>
    <w:rsid w:val="005D452B"/>
    <w:rsid w:val="005D4729"/>
    <w:rsid w:val="005D489C"/>
    <w:rsid w:val="005D4AA5"/>
    <w:rsid w:val="005D4D30"/>
    <w:rsid w:val="005D5098"/>
    <w:rsid w:val="005D50BB"/>
    <w:rsid w:val="005D5134"/>
    <w:rsid w:val="005D5211"/>
    <w:rsid w:val="005D58F0"/>
    <w:rsid w:val="005D5959"/>
    <w:rsid w:val="005D59CD"/>
    <w:rsid w:val="005D5B21"/>
    <w:rsid w:val="005D5BBC"/>
    <w:rsid w:val="005D5ED6"/>
    <w:rsid w:val="005D623A"/>
    <w:rsid w:val="005D667B"/>
    <w:rsid w:val="005D6BFA"/>
    <w:rsid w:val="005D6C18"/>
    <w:rsid w:val="005D6C76"/>
    <w:rsid w:val="005D6D60"/>
    <w:rsid w:val="005D6EBF"/>
    <w:rsid w:val="005D6F04"/>
    <w:rsid w:val="005D710D"/>
    <w:rsid w:val="005D7308"/>
    <w:rsid w:val="005D73F7"/>
    <w:rsid w:val="005D74DC"/>
    <w:rsid w:val="005D76E3"/>
    <w:rsid w:val="005D7967"/>
    <w:rsid w:val="005D79B1"/>
    <w:rsid w:val="005D7D97"/>
    <w:rsid w:val="005D7E8B"/>
    <w:rsid w:val="005D7F50"/>
    <w:rsid w:val="005E0206"/>
    <w:rsid w:val="005E0C90"/>
    <w:rsid w:val="005E0CC9"/>
    <w:rsid w:val="005E0D6D"/>
    <w:rsid w:val="005E0EB5"/>
    <w:rsid w:val="005E0FA3"/>
    <w:rsid w:val="005E1099"/>
    <w:rsid w:val="005E118E"/>
    <w:rsid w:val="005E16C4"/>
    <w:rsid w:val="005E16E8"/>
    <w:rsid w:val="005E1747"/>
    <w:rsid w:val="005E1805"/>
    <w:rsid w:val="005E1BA7"/>
    <w:rsid w:val="005E1FE1"/>
    <w:rsid w:val="005E210D"/>
    <w:rsid w:val="005E22DC"/>
    <w:rsid w:val="005E26A1"/>
    <w:rsid w:val="005E29B1"/>
    <w:rsid w:val="005E29D7"/>
    <w:rsid w:val="005E336E"/>
    <w:rsid w:val="005E364D"/>
    <w:rsid w:val="005E38B6"/>
    <w:rsid w:val="005E3A30"/>
    <w:rsid w:val="005E3B3C"/>
    <w:rsid w:val="005E3BF2"/>
    <w:rsid w:val="005E3E01"/>
    <w:rsid w:val="005E4419"/>
    <w:rsid w:val="005E46D0"/>
    <w:rsid w:val="005E4847"/>
    <w:rsid w:val="005E4B85"/>
    <w:rsid w:val="005E4B88"/>
    <w:rsid w:val="005E51D2"/>
    <w:rsid w:val="005E5284"/>
    <w:rsid w:val="005E52B4"/>
    <w:rsid w:val="005E563F"/>
    <w:rsid w:val="005E574A"/>
    <w:rsid w:val="005E57A1"/>
    <w:rsid w:val="005E5900"/>
    <w:rsid w:val="005E6209"/>
    <w:rsid w:val="005E635B"/>
    <w:rsid w:val="005E64DD"/>
    <w:rsid w:val="005E67F7"/>
    <w:rsid w:val="005E68D4"/>
    <w:rsid w:val="005E6936"/>
    <w:rsid w:val="005E695F"/>
    <w:rsid w:val="005E6DE4"/>
    <w:rsid w:val="005E7045"/>
    <w:rsid w:val="005E7087"/>
    <w:rsid w:val="005E73EA"/>
    <w:rsid w:val="005E7577"/>
    <w:rsid w:val="005E7896"/>
    <w:rsid w:val="005E7BC6"/>
    <w:rsid w:val="005E7BEB"/>
    <w:rsid w:val="005E7D28"/>
    <w:rsid w:val="005E7D2B"/>
    <w:rsid w:val="005F0012"/>
    <w:rsid w:val="005F017F"/>
    <w:rsid w:val="005F03B6"/>
    <w:rsid w:val="005F05B6"/>
    <w:rsid w:val="005F0642"/>
    <w:rsid w:val="005F0A39"/>
    <w:rsid w:val="005F0A77"/>
    <w:rsid w:val="005F0DFD"/>
    <w:rsid w:val="005F0E30"/>
    <w:rsid w:val="005F112F"/>
    <w:rsid w:val="005F179E"/>
    <w:rsid w:val="005F17AB"/>
    <w:rsid w:val="005F1FA1"/>
    <w:rsid w:val="005F23E8"/>
    <w:rsid w:val="005F240A"/>
    <w:rsid w:val="005F267A"/>
    <w:rsid w:val="005F2989"/>
    <w:rsid w:val="005F2A2B"/>
    <w:rsid w:val="005F2DD6"/>
    <w:rsid w:val="005F2E80"/>
    <w:rsid w:val="005F2EC1"/>
    <w:rsid w:val="005F2F38"/>
    <w:rsid w:val="005F3502"/>
    <w:rsid w:val="005F35DE"/>
    <w:rsid w:val="005F3604"/>
    <w:rsid w:val="005F3AED"/>
    <w:rsid w:val="005F3C78"/>
    <w:rsid w:val="005F3CAA"/>
    <w:rsid w:val="005F4020"/>
    <w:rsid w:val="005F467F"/>
    <w:rsid w:val="005F46A5"/>
    <w:rsid w:val="005F4732"/>
    <w:rsid w:val="005F4DD0"/>
    <w:rsid w:val="005F4DFE"/>
    <w:rsid w:val="005F4F98"/>
    <w:rsid w:val="005F537F"/>
    <w:rsid w:val="005F548B"/>
    <w:rsid w:val="005F5811"/>
    <w:rsid w:val="005F5C82"/>
    <w:rsid w:val="005F5D5A"/>
    <w:rsid w:val="005F5E8D"/>
    <w:rsid w:val="005F609B"/>
    <w:rsid w:val="005F626D"/>
    <w:rsid w:val="005F641C"/>
    <w:rsid w:val="005F6740"/>
    <w:rsid w:val="005F6CAA"/>
    <w:rsid w:val="005F7174"/>
    <w:rsid w:val="005F71EE"/>
    <w:rsid w:val="005F71F9"/>
    <w:rsid w:val="005F7296"/>
    <w:rsid w:val="005F7347"/>
    <w:rsid w:val="005F7680"/>
    <w:rsid w:val="005F78A0"/>
    <w:rsid w:val="005F7DD5"/>
    <w:rsid w:val="006000B9"/>
    <w:rsid w:val="006001B3"/>
    <w:rsid w:val="006001CE"/>
    <w:rsid w:val="00600390"/>
    <w:rsid w:val="006003AD"/>
    <w:rsid w:val="0060045C"/>
    <w:rsid w:val="00600A3B"/>
    <w:rsid w:val="00600C3D"/>
    <w:rsid w:val="0060114C"/>
    <w:rsid w:val="00601280"/>
    <w:rsid w:val="0060139A"/>
    <w:rsid w:val="00601442"/>
    <w:rsid w:val="006014C5"/>
    <w:rsid w:val="00601644"/>
    <w:rsid w:val="0060164B"/>
    <w:rsid w:val="006016C0"/>
    <w:rsid w:val="00601C13"/>
    <w:rsid w:val="00602081"/>
    <w:rsid w:val="00602602"/>
    <w:rsid w:val="00602758"/>
    <w:rsid w:val="00602C45"/>
    <w:rsid w:val="00602DD2"/>
    <w:rsid w:val="00602E2A"/>
    <w:rsid w:val="0060336F"/>
    <w:rsid w:val="00603AA9"/>
    <w:rsid w:val="00603C01"/>
    <w:rsid w:val="00603CE6"/>
    <w:rsid w:val="006042A9"/>
    <w:rsid w:val="00604422"/>
    <w:rsid w:val="0060455F"/>
    <w:rsid w:val="00604D4A"/>
    <w:rsid w:val="00605168"/>
    <w:rsid w:val="006051C6"/>
    <w:rsid w:val="006054C4"/>
    <w:rsid w:val="00605746"/>
    <w:rsid w:val="00605ABC"/>
    <w:rsid w:val="00605B6D"/>
    <w:rsid w:val="00605D78"/>
    <w:rsid w:val="00606720"/>
    <w:rsid w:val="0060707D"/>
    <w:rsid w:val="00607161"/>
    <w:rsid w:val="00607878"/>
    <w:rsid w:val="00607B75"/>
    <w:rsid w:val="00607BC0"/>
    <w:rsid w:val="00607CAE"/>
    <w:rsid w:val="00607D33"/>
    <w:rsid w:val="00607F73"/>
    <w:rsid w:val="00607FE1"/>
    <w:rsid w:val="00610171"/>
    <w:rsid w:val="00610480"/>
    <w:rsid w:val="00610667"/>
    <w:rsid w:val="00610FC6"/>
    <w:rsid w:val="00611039"/>
    <w:rsid w:val="00611284"/>
    <w:rsid w:val="00611373"/>
    <w:rsid w:val="0061142A"/>
    <w:rsid w:val="006115A3"/>
    <w:rsid w:val="006115EC"/>
    <w:rsid w:val="00611A93"/>
    <w:rsid w:val="00611DB5"/>
    <w:rsid w:val="00611DD6"/>
    <w:rsid w:val="00611EA7"/>
    <w:rsid w:val="0061209B"/>
    <w:rsid w:val="00612154"/>
    <w:rsid w:val="00612811"/>
    <w:rsid w:val="006128E6"/>
    <w:rsid w:val="00612D52"/>
    <w:rsid w:val="006131D0"/>
    <w:rsid w:val="00613363"/>
    <w:rsid w:val="006135BB"/>
    <w:rsid w:val="00613646"/>
    <w:rsid w:val="00613749"/>
    <w:rsid w:val="00613796"/>
    <w:rsid w:val="00613949"/>
    <w:rsid w:val="00613A55"/>
    <w:rsid w:val="00613A9A"/>
    <w:rsid w:val="00613AE4"/>
    <w:rsid w:val="00613B65"/>
    <w:rsid w:val="00613D62"/>
    <w:rsid w:val="00613F99"/>
    <w:rsid w:val="0061405D"/>
    <w:rsid w:val="00614264"/>
    <w:rsid w:val="006143B5"/>
    <w:rsid w:val="006143BB"/>
    <w:rsid w:val="006145F2"/>
    <w:rsid w:val="00614A41"/>
    <w:rsid w:val="00614BB2"/>
    <w:rsid w:val="00615076"/>
    <w:rsid w:val="006150E3"/>
    <w:rsid w:val="00615468"/>
    <w:rsid w:val="006154E4"/>
    <w:rsid w:val="00615941"/>
    <w:rsid w:val="00615C7F"/>
    <w:rsid w:val="0061608B"/>
    <w:rsid w:val="00616095"/>
    <w:rsid w:val="0061691C"/>
    <w:rsid w:val="006169A3"/>
    <w:rsid w:val="006169A8"/>
    <w:rsid w:val="00616D3A"/>
    <w:rsid w:val="00616E19"/>
    <w:rsid w:val="00616FDE"/>
    <w:rsid w:val="00617309"/>
    <w:rsid w:val="00617690"/>
    <w:rsid w:val="006176B3"/>
    <w:rsid w:val="006177E2"/>
    <w:rsid w:val="006177F3"/>
    <w:rsid w:val="0061795B"/>
    <w:rsid w:val="0061797B"/>
    <w:rsid w:val="006179D6"/>
    <w:rsid w:val="00617E99"/>
    <w:rsid w:val="00617F5C"/>
    <w:rsid w:val="006200C6"/>
    <w:rsid w:val="0062026B"/>
    <w:rsid w:val="00620421"/>
    <w:rsid w:val="006204A2"/>
    <w:rsid w:val="006205B5"/>
    <w:rsid w:val="00620639"/>
    <w:rsid w:val="00620A6E"/>
    <w:rsid w:val="00620B38"/>
    <w:rsid w:val="00620D2C"/>
    <w:rsid w:val="00620F69"/>
    <w:rsid w:val="00621137"/>
    <w:rsid w:val="00621150"/>
    <w:rsid w:val="006215FA"/>
    <w:rsid w:val="00621D22"/>
    <w:rsid w:val="00621F70"/>
    <w:rsid w:val="006220B4"/>
    <w:rsid w:val="006220F0"/>
    <w:rsid w:val="00622186"/>
    <w:rsid w:val="0062226E"/>
    <w:rsid w:val="006223F7"/>
    <w:rsid w:val="00622630"/>
    <w:rsid w:val="0062280D"/>
    <w:rsid w:val="00622B72"/>
    <w:rsid w:val="00622FA5"/>
    <w:rsid w:val="00623236"/>
    <w:rsid w:val="006233D7"/>
    <w:rsid w:val="00623C83"/>
    <w:rsid w:val="00624351"/>
    <w:rsid w:val="00624355"/>
    <w:rsid w:val="006245D9"/>
    <w:rsid w:val="00624651"/>
    <w:rsid w:val="00624C4F"/>
    <w:rsid w:val="00624E12"/>
    <w:rsid w:val="006252B3"/>
    <w:rsid w:val="006252DD"/>
    <w:rsid w:val="006253F9"/>
    <w:rsid w:val="0062565D"/>
    <w:rsid w:val="006257DF"/>
    <w:rsid w:val="00625901"/>
    <w:rsid w:val="00625957"/>
    <w:rsid w:val="006259E3"/>
    <w:rsid w:val="0062676B"/>
    <w:rsid w:val="006267E1"/>
    <w:rsid w:val="006267EE"/>
    <w:rsid w:val="006267EF"/>
    <w:rsid w:val="006267FE"/>
    <w:rsid w:val="00626C6E"/>
    <w:rsid w:val="00626C89"/>
    <w:rsid w:val="00626D4C"/>
    <w:rsid w:val="00627044"/>
    <w:rsid w:val="00627174"/>
    <w:rsid w:val="00627485"/>
    <w:rsid w:val="006276D9"/>
    <w:rsid w:val="006276EE"/>
    <w:rsid w:val="006277D7"/>
    <w:rsid w:val="00627946"/>
    <w:rsid w:val="00627B5A"/>
    <w:rsid w:val="00627DB1"/>
    <w:rsid w:val="00627F6B"/>
    <w:rsid w:val="00629990"/>
    <w:rsid w:val="006303F6"/>
    <w:rsid w:val="006306F5"/>
    <w:rsid w:val="0063079A"/>
    <w:rsid w:val="00630804"/>
    <w:rsid w:val="00630B20"/>
    <w:rsid w:val="00630B60"/>
    <w:rsid w:val="00630DE8"/>
    <w:rsid w:val="00630F1D"/>
    <w:rsid w:val="006310F3"/>
    <w:rsid w:val="006311B5"/>
    <w:rsid w:val="0063166B"/>
    <w:rsid w:val="006321A7"/>
    <w:rsid w:val="00632344"/>
    <w:rsid w:val="006324E8"/>
    <w:rsid w:val="006325DE"/>
    <w:rsid w:val="00632790"/>
    <w:rsid w:val="006327FB"/>
    <w:rsid w:val="00632815"/>
    <w:rsid w:val="006328A6"/>
    <w:rsid w:val="006328F8"/>
    <w:rsid w:val="00632F9B"/>
    <w:rsid w:val="0063343D"/>
    <w:rsid w:val="006334CB"/>
    <w:rsid w:val="006335EA"/>
    <w:rsid w:val="00633AE6"/>
    <w:rsid w:val="00633BEE"/>
    <w:rsid w:val="00634497"/>
    <w:rsid w:val="00634623"/>
    <w:rsid w:val="0063485E"/>
    <w:rsid w:val="006349F3"/>
    <w:rsid w:val="00634A53"/>
    <w:rsid w:val="00634CE0"/>
    <w:rsid w:val="0063528B"/>
    <w:rsid w:val="006354EC"/>
    <w:rsid w:val="006355E8"/>
    <w:rsid w:val="00635878"/>
    <w:rsid w:val="006358F3"/>
    <w:rsid w:val="00635B61"/>
    <w:rsid w:val="0063629B"/>
    <w:rsid w:val="006369B3"/>
    <w:rsid w:val="00636CBA"/>
    <w:rsid w:val="00636CC8"/>
    <w:rsid w:val="00636D5C"/>
    <w:rsid w:val="00637001"/>
    <w:rsid w:val="00637226"/>
    <w:rsid w:val="00637745"/>
    <w:rsid w:val="00637B41"/>
    <w:rsid w:val="00637C41"/>
    <w:rsid w:val="00637CAA"/>
    <w:rsid w:val="00637DE5"/>
    <w:rsid w:val="00637ECB"/>
    <w:rsid w:val="0064012C"/>
    <w:rsid w:val="0064021C"/>
    <w:rsid w:val="0064028D"/>
    <w:rsid w:val="00640329"/>
    <w:rsid w:val="006403F5"/>
    <w:rsid w:val="006403F7"/>
    <w:rsid w:val="006404FC"/>
    <w:rsid w:val="006405D5"/>
    <w:rsid w:val="00640C4D"/>
    <w:rsid w:val="00640F7A"/>
    <w:rsid w:val="00641359"/>
    <w:rsid w:val="006413E9"/>
    <w:rsid w:val="006414B7"/>
    <w:rsid w:val="00641A64"/>
    <w:rsid w:val="00641E90"/>
    <w:rsid w:val="00641FFE"/>
    <w:rsid w:val="00642028"/>
    <w:rsid w:val="00642A40"/>
    <w:rsid w:val="0064325A"/>
    <w:rsid w:val="00643438"/>
    <w:rsid w:val="00643481"/>
    <w:rsid w:val="0064353E"/>
    <w:rsid w:val="0064390D"/>
    <w:rsid w:val="00643A95"/>
    <w:rsid w:val="00643AD0"/>
    <w:rsid w:val="00643DB9"/>
    <w:rsid w:val="00643FF1"/>
    <w:rsid w:val="0064409D"/>
    <w:rsid w:val="00644325"/>
    <w:rsid w:val="00644505"/>
    <w:rsid w:val="006449A6"/>
    <w:rsid w:val="00644B37"/>
    <w:rsid w:val="00644D88"/>
    <w:rsid w:val="00644DFD"/>
    <w:rsid w:val="00644E61"/>
    <w:rsid w:val="00645183"/>
    <w:rsid w:val="006451BE"/>
    <w:rsid w:val="00645252"/>
    <w:rsid w:val="00645418"/>
    <w:rsid w:val="006455C0"/>
    <w:rsid w:val="006457DD"/>
    <w:rsid w:val="00645E0C"/>
    <w:rsid w:val="00645F4D"/>
    <w:rsid w:val="0064630C"/>
    <w:rsid w:val="0064635C"/>
    <w:rsid w:val="00646559"/>
    <w:rsid w:val="0064665E"/>
    <w:rsid w:val="006467FF"/>
    <w:rsid w:val="0064683F"/>
    <w:rsid w:val="00646B77"/>
    <w:rsid w:val="00646BAF"/>
    <w:rsid w:val="00646C39"/>
    <w:rsid w:val="006476DD"/>
    <w:rsid w:val="006478AA"/>
    <w:rsid w:val="00647BE2"/>
    <w:rsid w:val="0065008E"/>
    <w:rsid w:val="00650200"/>
    <w:rsid w:val="00650388"/>
    <w:rsid w:val="00650403"/>
    <w:rsid w:val="00650425"/>
    <w:rsid w:val="00650A54"/>
    <w:rsid w:val="00650D22"/>
    <w:rsid w:val="00651126"/>
    <w:rsid w:val="00651438"/>
    <w:rsid w:val="006517CC"/>
    <w:rsid w:val="006517CE"/>
    <w:rsid w:val="00651956"/>
    <w:rsid w:val="00651A32"/>
    <w:rsid w:val="00651BAF"/>
    <w:rsid w:val="00651C9A"/>
    <w:rsid w:val="0065237B"/>
    <w:rsid w:val="00652620"/>
    <w:rsid w:val="0065296D"/>
    <w:rsid w:val="00652D4F"/>
    <w:rsid w:val="00652E79"/>
    <w:rsid w:val="006531DF"/>
    <w:rsid w:val="006538B1"/>
    <w:rsid w:val="006538EC"/>
    <w:rsid w:val="00653FC6"/>
    <w:rsid w:val="00654613"/>
    <w:rsid w:val="006546F5"/>
    <w:rsid w:val="006548D3"/>
    <w:rsid w:val="00654998"/>
    <w:rsid w:val="00654C96"/>
    <w:rsid w:val="00654F2C"/>
    <w:rsid w:val="00654F62"/>
    <w:rsid w:val="00655652"/>
    <w:rsid w:val="00655866"/>
    <w:rsid w:val="00655CCB"/>
    <w:rsid w:val="00655E07"/>
    <w:rsid w:val="00655E18"/>
    <w:rsid w:val="006561EF"/>
    <w:rsid w:val="006562BD"/>
    <w:rsid w:val="0065671F"/>
    <w:rsid w:val="0065680D"/>
    <w:rsid w:val="00656932"/>
    <w:rsid w:val="006569EF"/>
    <w:rsid w:val="00656B79"/>
    <w:rsid w:val="00656C29"/>
    <w:rsid w:val="00656EBC"/>
    <w:rsid w:val="00657004"/>
    <w:rsid w:val="006570FE"/>
    <w:rsid w:val="00657162"/>
    <w:rsid w:val="00657610"/>
    <w:rsid w:val="0065768B"/>
    <w:rsid w:val="00657766"/>
    <w:rsid w:val="00657A74"/>
    <w:rsid w:val="00657CE5"/>
    <w:rsid w:val="0065DED7"/>
    <w:rsid w:val="00660234"/>
    <w:rsid w:val="0066024A"/>
    <w:rsid w:val="006602B3"/>
    <w:rsid w:val="00660669"/>
    <w:rsid w:val="00660726"/>
    <w:rsid w:val="00660ADB"/>
    <w:rsid w:val="00661127"/>
    <w:rsid w:val="00661157"/>
    <w:rsid w:val="006612BD"/>
    <w:rsid w:val="00661F22"/>
    <w:rsid w:val="006621F7"/>
    <w:rsid w:val="006623F9"/>
    <w:rsid w:val="00662410"/>
    <w:rsid w:val="0066262E"/>
    <w:rsid w:val="006629E1"/>
    <w:rsid w:val="00662CFC"/>
    <w:rsid w:val="00662FD2"/>
    <w:rsid w:val="00663137"/>
    <w:rsid w:val="006631A6"/>
    <w:rsid w:val="0066324B"/>
    <w:rsid w:val="006634D6"/>
    <w:rsid w:val="006634E7"/>
    <w:rsid w:val="0066377E"/>
    <w:rsid w:val="0066381E"/>
    <w:rsid w:val="00663B69"/>
    <w:rsid w:val="00663D2B"/>
    <w:rsid w:val="006640C2"/>
    <w:rsid w:val="00664144"/>
    <w:rsid w:val="006641B5"/>
    <w:rsid w:val="006642D6"/>
    <w:rsid w:val="00664356"/>
    <w:rsid w:val="00664394"/>
    <w:rsid w:val="00664641"/>
    <w:rsid w:val="00664914"/>
    <w:rsid w:val="00664D33"/>
    <w:rsid w:val="00664DB3"/>
    <w:rsid w:val="00664EC8"/>
    <w:rsid w:val="00664FAF"/>
    <w:rsid w:val="006651BC"/>
    <w:rsid w:val="006653FF"/>
    <w:rsid w:val="006654EC"/>
    <w:rsid w:val="006654FF"/>
    <w:rsid w:val="006656CA"/>
    <w:rsid w:val="00665725"/>
    <w:rsid w:val="00665A89"/>
    <w:rsid w:val="00665D86"/>
    <w:rsid w:val="00665E2D"/>
    <w:rsid w:val="00666035"/>
    <w:rsid w:val="00666250"/>
    <w:rsid w:val="006663A3"/>
    <w:rsid w:val="006666F7"/>
    <w:rsid w:val="00666BC4"/>
    <w:rsid w:val="00666D3D"/>
    <w:rsid w:val="00666EF2"/>
    <w:rsid w:val="00666FEA"/>
    <w:rsid w:val="006673B1"/>
    <w:rsid w:val="006674F9"/>
    <w:rsid w:val="00667884"/>
    <w:rsid w:val="00667A37"/>
    <w:rsid w:val="00667ED4"/>
    <w:rsid w:val="00667F31"/>
    <w:rsid w:val="00670217"/>
    <w:rsid w:val="00670612"/>
    <w:rsid w:val="00670ADC"/>
    <w:rsid w:val="00670BBA"/>
    <w:rsid w:val="00670E18"/>
    <w:rsid w:val="00670E59"/>
    <w:rsid w:val="0067105C"/>
    <w:rsid w:val="0067117E"/>
    <w:rsid w:val="006711DA"/>
    <w:rsid w:val="006712EE"/>
    <w:rsid w:val="006714A3"/>
    <w:rsid w:val="006717AA"/>
    <w:rsid w:val="006717E6"/>
    <w:rsid w:val="00671E2C"/>
    <w:rsid w:val="00671E93"/>
    <w:rsid w:val="0067229B"/>
    <w:rsid w:val="006725DC"/>
    <w:rsid w:val="0067269B"/>
    <w:rsid w:val="00672876"/>
    <w:rsid w:val="00672AE4"/>
    <w:rsid w:val="00672D32"/>
    <w:rsid w:val="00672F9B"/>
    <w:rsid w:val="00673202"/>
    <w:rsid w:val="00673785"/>
    <w:rsid w:val="00673C47"/>
    <w:rsid w:val="00673D47"/>
    <w:rsid w:val="00673EBE"/>
    <w:rsid w:val="006748FC"/>
    <w:rsid w:val="00674E2E"/>
    <w:rsid w:val="0067512A"/>
    <w:rsid w:val="006751E1"/>
    <w:rsid w:val="00675220"/>
    <w:rsid w:val="0067536D"/>
    <w:rsid w:val="0067559C"/>
    <w:rsid w:val="00675938"/>
    <w:rsid w:val="00675B15"/>
    <w:rsid w:val="00675C49"/>
    <w:rsid w:val="00675F58"/>
    <w:rsid w:val="006760A9"/>
    <w:rsid w:val="006762EC"/>
    <w:rsid w:val="00676394"/>
    <w:rsid w:val="00676400"/>
    <w:rsid w:val="00676676"/>
    <w:rsid w:val="00676778"/>
    <w:rsid w:val="00676868"/>
    <w:rsid w:val="00676968"/>
    <w:rsid w:val="00676DD9"/>
    <w:rsid w:val="00677448"/>
    <w:rsid w:val="006779DF"/>
    <w:rsid w:val="00677C7B"/>
    <w:rsid w:val="00677D87"/>
    <w:rsid w:val="00677ECC"/>
    <w:rsid w:val="0068001F"/>
    <w:rsid w:val="00680486"/>
    <w:rsid w:val="00680B5B"/>
    <w:rsid w:val="00680BAC"/>
    <w:rsid w:val="00680F48"/>
    <w:rsid w:val="006810EE"/>
    <w:rsid w:val="0068156F"/>
    <w:rsid w:val="0068183B"/>
    <w:rsid w:val="006818B0"/>
    <w:rsid w:val="00681BAA"/>
    <w:rsid w:val="006821E6"/>
    <w:rsid w:val="00682598"/>
    <w:rsid w:val="006827D7"/>
    <w:rsid w:val="006830AE"/>
    <w:rsid w:val="0068339C"/>
    <w:rsid w:val="006837E0"/>
    <w:rsid w:val="00683896"/>
    <w:rsid w:val="006839D9"/>
    <w:rsid w:val="00683AA5"/>
    <w:rsid w:val="00683AA8"/>
    <w:rsid w:val="00683C24"/>
    <w:rsid w:val="00683CCD"/>
    <w:rsid w:val="00683D28"/>
    <w:rsid w:val="00683DFD"/>
    <w:rsid w:val="00683E1B"/>
    <w:rsid w:val="00683FD4"/>
    <w:rsid w:val="0068418E"/>
    <w:rsid w:val="006841C6"/>
    <w:rsid w:val="006848E1"/>
    <w:rsid w:val="0068499C"/>
    <w:rsid w:val="00684A6B"/>
    <w:rsid w:val="00684C70"/>
    <w:rsid w:val="00684DA9"/>
    <w:rsid w:val="0068543D"/>
    <w:rsid w:val="0068575F"/>
    <w:rsid w:val="006859ED"/>
    <w:rsid w:val="00685A0F"/>
    <w:rsid w:val="00685A82"/>
    <w:rsid w:val="00685BFB"/>
    <w:rsid w:val="0068627E"/>
    <w:rsid w:val="0068633A"/>
    <w:rsid w:val="0068681D"/>
    <w:rsid w:val="00686A75"/>
    <w:rsid w:val="00686DBE"/>
    <w:rsid w:val="006874C5"/>
    <w:rsid w:val="00687620"/>
    <w:rsid w:val="006878AA"/>
    <w:rsid w:val="006878CE"/>
    <w:rsid w:val="00687B2A"/>
    <w:rsid w:val="00687B8A"/>
    <w:rsid w:val="00687BE1"/>
    <w:rsid w:val="00687EC4"/>
    <w:rsid w:val="0069022D"/>
    <w:rsid w:val="00690902"/>
    <w:rsid w:val="00690F80"/>
    <w:rsid w:val="006916E2"/>
    <w:rsid w:val="00691B8B"/>
    <w:rsid w:val="00691EE9"/>
    <w:rsid w:val="00691F54"/>
    <w:rsid w:val="006921D8"/>
    <w:rsid w:val="006921D9"/>
    <w:rsid w:val="006921ED"/>
    <w:rsid w:val="00692218"/>
    <w:rsid w:val="0069255F"/>
    <w:rsid w:val="0069258C"/>
    <w:rsid w:val="00692BFF"/>
    <w:rsid w:val="00692E2D"/>
    <w:rsid w:val="00692E4C"/>
    <w:rsid w:val="006938E0"/>
    <w:rsid w:val="00693C51"/>
    <w:rsid w:val="00693C5A"/>
    <w:rsid w:val="006941CB"/>
    <w:rsid w:val="006944B6"/>
    <w:rsid w:val="00694568"/>
    <w:rsid w:val="0069517C"/>
    <w:rsid w:val="006956A6"/>
    <w:rsid w:val="006956B4"/>
    <w:rsid w:val="006957C2"/>
    <w:rsid w:val="0069588C"/>
    <w:rsid w:val="00695C83"/>
    <w:rsid w:val="00695DC8"/>
    <w:rsid w:val="00695FCC"/>
    <w:rsid w:val="006960B2"/>
    <w:rsid w:val="006960F5"/>
    <w:rsid w:val="006963BE"/>
    <w:rsid w:val="00696AE1"/>
    <w:rsid w:val="00696C9E"/>
    <w:rsid w:val="00696D2B"/>
    <w:rsid w:val="00696E42"/>
    <w:rsid w:val="0069704C"/>
    <w:rsid w:val="0069732F"/>
    <w:rsid w:val="006973BC"/>
    <w:rsid w:val="0069776E"/>
    <w:rsid w:val="0069785A"/>
    <w:rsid w:val="00697B7E"/>
    <w:rsid w:val="00697CA3"/>
    <w:rsid w:val="00697E41"/>
    <w:rsid w:val="006A028E"/>
    <w:rsid w:val="006A02E0"/>
    <w:rsid w:val="006A03D8"/>
    <w:rsid w:val="006A0546"/>
    <w:rsid w:val="006A0A28"/>
    <w:rsid w:val="006A0CD7"/>
    <w:rsid w:val="006A0D44"/>
    <w:rsid w:val="006A0E12"/>
    <w:rsid w:val="006A0FBD"/>
    <w:rsid w:val="006A11B3"/>
    <w:rsid w:val="006A124C"/>
    <w:rsid w:val="006A148E"/>
    <w:rsid w:val="006A16E2"/>
    <w:rsid w:val="006A1934"/>
    <w:rsid w:val="006A1D13"/>
    <w:rsid w:val="006A1DE1"/>
    <w:rsid w:val="006A212C"/>
    <w:rsid w:val="006A21E8"/>
    <w:rsid w:val="006A2320"/>
    <w:rsid w:val="006A265B"/>
    <w:rsid w:val="006A269D"/>
    <w:rsid w:val="006A26BE"/>
    <w:rsid w:val="006A270B"/>
    <w:rsid w:val="006A29A0"/>
    <w:rsid w:val="006A2F5A"/>
    <w:rsid w:val="006A33C1"/>
    <w:rsid w:val="006A347A"/>
    <w:rsid w:val="006A3659"/>
    <w:rsid w:val="006A37D3"/>
    <w:rsid w:val="006A3866"/>
    <w:rsid w:val="006A397A"/>
    <w:rsid w:val="006A3ADD"/>
    <w:rsid w:val="006A3D54"/>
    <w:rsid w:val="006A3ED1"/>
    <w:rsid w:val="006A4356"/>
    <w:rsid w:val="006A43CD"/>
    <w:rsid w:val="006A4899"/>
    <w:rsid w:val="006A5049"/>
    <w:rsid w:val="006A507E"/>
    <w:rsid w:val="006A5261"/>
    <w:rsid w:val="006A5338"/>
    <w:rsid w:val="006A5573"/>
    <w:rsid w:val="006A55A6"/>
    <w:rsid w:val="006A590B"/>
    <w:rsid w:val="006A5B14"/>
    <w:rsid w:val="006A5DE2"/>
    <w:rsid w:val="006A66F2"/>
    <w:rsid w:val="006A6A5D"/>
    <w:rsid w:val="006A6CF3"/>
    <w:rsid w:val="006A6D80"/>
    <w:rsid w:val="006A715B"/>
    <w:rsid w:val="006A762C"/>
    <w:rsid w:val="006A7768"/>
    <w:rsid w:val="006A7783"/>
    <w:rsid w:val="006A7961"/>
    <w:rsid w:val="006A7980"/>
    <w:rsid w:val="006B0013"/>
    <w:rsid w:val="006B00B5"/>
    <w:rsid w:val="006B051D"/>
    <w:rsid w:val="006B06F6"/>
    <w:rsid w:val="006B07C8"/>
    <w:rsid w:val="006B0A7B"/>
    <w:rsid w:val="006B0A99"/>
    <w:rsid w:val="006B0B0D"/>
    <w:rsid w:val="006B0D6C"/>
    <w:rsid w:val="006B0DFC"/>
    <w:rsid w:val="006B1266"/>
    <w:rsid w:val="006B1379"/>
    <w:rsid w:val="006B1453"/>
    <w:rsid w:val="006B14F2"/>
    <w:rsid w:val="006B1521"/>
    <w:rsid w:val="006B1598"/>
    <w:rsid w:val="006B1BE0"/>
    <w:rsid w:val="006B1C73"/>
    <w:rsid w:val="006B1F9B"/>
    <w:rsid w:val="006B22A0"/>
    <w:rsid w:val="006B25AF"/>
    <w:rsid w:val="006B26BE"/>
    <w:rsid w:val="006B27A0"/>
    <w:rsid w:val="006B2986"/>
    <w:rsid w:val="006B3055"/>
    <w:rsid w:val="006B35CB"/>
    <w:rsid w:val="006B361E"/>
    <w:rsid w:val="006B3794"/>
    <w:rsid w:val="006B3971"/>
    <w:rsid w:val="006B3D9E"/>
    <w:rsid w:val="006B4012"/>
    <w:rsid w:val="006B416F"/>
    <w:rsid w:val="006B4262"/>
    <w:rsid w:val="006B43EF"/>
    <w:rsid w:val="006B4F7D"/>
    <w:rsid w:val="006B52AA"/>
    <w:rsid w:val="006B5683"/>
    <w:rsid w:val="006B56F0"/>
    <w:rsid w:val="006B5718"/>
    <w:rsid w:val="006B57D5"/>
    <w:rsid w:val="006B5AD7"/>
    <w:rsid w:val="006B5C7C"/>
    <w:rsid w:val="006B5E17"/>
    <w:rsid w:val="006B6217"/>
    <w:rsid w:val="006B6374"/>
    <w:rsid w:val="006B66D9"/>
    <w:rsid w:val="006B6A4C"/>
    <w:rsid w:val="006B6C62"/>
    <w:rsid w:val="006B70B0"/>
    <w:rsid w:val="006B70F4"/>
    <w:rsid w:val="006B7121"/>
    <w:rsid w:val="006B7150"/>
    <w:rsid w:val="006B7239"/>
    <w:rsid w:val="006B726A"/>
    <w:rsid w:val="006B72E0"/>
    <w:rsid w:val="006B7A62"/>
    <w:rsid w:val="006B7CDC"/>
    <w:rsid w:val="006B7EB5"/>
    <w:rsid w:val="006B7ED6"/>
    <w:rsid w:val="006B7F03"/>
    <w:rsid w:val="006C0188"/>
    <w:rsid w:val="006C025B"/>
    <w:rsid w:val="006C0775"/>
    <w:rsid w:val="006C0785"/>
    <w:rsid w:val="006C0880"/>
    <w:rsid w:val="006C0A02"/>
    <w:rsid w:val="006C0A6E"/>
    <w:rsid w:val="006C0CB0"/>
    <w:rsid w:val="006C0D0A"/>
    <w:rsid w:val="006C0DB0"/>
    <w:rsid w:val="006C0E98"/>
    <w:rsid w:val="006C0EF2"/>
    <w:rsid w:val="006C0FA0"/>
    <w:rsid w:val="006C10D4"/>
    <w:rsid w:val="006C16AA"/>
    <w:rsid w:val="006C18D2"/>
    <w:rsid w:val="006C1AA8"/>
    <w:rsid w:val="006C1B56"/>
    <w:rsid w:val="006C1FD6"/>
    <w:rsid w:val="006C23A4"/>
    <w:rsid w:val="006C25BE"/>
    <w:rsid w:val="006C2679"/>
    <w:rsid w:val="006C2682"/>
    <w:rsid w:val="006C2CA8"/>
    <w:rsid w:val="006C2D34"/>
    <w:rsid w:val="006C2D67"/>
    <w:rsid w:val="006C2EBC"/>
    <w:rsid w:val="006C3098"/>
    <w:rsid w:val="006C3140"/>
    <w:rsid w:val="006C318D"/>
    <w:rsid w:val="006C3550"/>
    <w:rsid w:val="006C38B0"/>
    <w:rsid w:val="006C3A84"/>
    <w:rsid w:val="006C3BC3"/>
    <w:rsid w:val="006C44A1"/>
    <w:rsid w:val="006C44F8"/>
    <w:rsid w:val="006C47EB"/>
    <w:rsid w:val="006C490E"/>
    <w:rsid w:val="006C4A1A"/>
    <w:rsid w:val="006C4A96"/>
    <w:rsid w:val="006C4D31"/>
    <w:rsid w:val="006C5360"/>
    <w:rsid w:val="006C5374"/>
    <w:rsid w:val="006C5466"/>
    <w:rsid w:val="006C5687"/>
    <w:rsid w:val="006C56B9"/>
    <w:rsid w:val="006C5C28"/>
    <w:rsid w:val="006C5D57"/>
    <w:rsid w:val="006C5D6A"/>
    <w:rsid w:val="006C5FDD"/>
    <w:rsid w:val="006C62F9"/>
    <w:rsid w:val="006C63B7"/>
    <w:rsid w:val="006C6425"/>
    <w:rsid w:val="006C6439"/>
    <w:rsid w:val="006C6492"/>
    <w:rsid w:val="006C6565"/>
    <w:rsid w:val="006C65F7"/>
    <w:rsid w:val="006C669D"/>
    <w:rsid w:val="006C6C8A"/>
    <w:rsid w:val="006C6C90"/>
    <w:rsid w:val="006C6CA5"/>
    <w:rsid w:val="006C6EDB"/>
    <w:rsid w:val="006C7225"/>
    <w:rsid w:val="006C72EF"/>
    <w:rsid w:val="006C77DC"/>
    <w:rsid w:val="006C782D"/>
    <w:rsid w:val="006C7934"/>
    <w:rsid w:val="006C7B1B"/>
    <w:rsid w:val="006C7D99"/>
    <w:rsid w:val="006C7E91"/>
    <w:rsid w:val="006D0012"/>
    <w:rsid w:val="006D0143"/>
    <w:rsid w:val="006D01CD"/>
    <w:rsid w:val="006D0221"/>
    <w:rsid w:val="006D02DE"/>
    <w:rsid w:val="006D0905"/>
    <w:rsid w:val="006D0EE0"/>
    <w:rsid w:val="006D0FD2"/>
    <w:rsid w:val="006D1036"/>
    <w:rsid w:val="006D10B0"/>
    <w:rsid w:val="006D156A"/>
    <w:rsid w:val="006D1E19"/>
    <w:rsid w:val="006D2380"/>
    <w:rsid w:val="006D2681"/>
    <w:rsid w:val="006D2850"/>
    <w:rsid w:val="006D28F8"/>
    <w:rsid w:val="006D291E"/>
    <w:rsid w:val="006D29C6"/>
    <w:rsid w:val="006D2C60"/>
    <w:rsid w:val="006D2CE9"/>
    <w:rsid w:val="006D2EAF"/>
    <w:rsid w:val="006D3081"/>
    <w:rsid w:val="006D3363"/>
    <w:rsid w:val="006D3771"/>
    <w:rsid w:val="006D3A05"/>
    <w:rsid w:val="006D3E9A"/>
    <w:rsid w:val="006D40E0"/>
    <w:rsid w:val="006D4446"/>
    <w:rsid w:val="006D4AFE"/>
    <w:rsid w:val="006D4B50"/>
    <w:rsid w:val="006D4EFA"/>
    <w:rsid w:val="006D4F3E"/>
    <w:rsid w:val="006D53FB"/>
    <w:rsid w:val="006D5A03"/>
    <w:rsid w:val="006D5A43"/>
    <w:rsid w:val="006D5CB5"/>
    <w:rsid w:val="006D60C9"/>
    <w:rsid w:val="006D62E2"/>
    <w:rsid w:val="006D6595"/>
    <w:rsid w:val="006D6AA3"/>
    <w:rsid w:val="006D6AD0"/>
    <w:rsid w:val="006D6CD5"/>
    <w:rsid w:val="006D6D9F"/>
    <w:rsid w:val="006D6F6F"/>
    <w:rsid w:val="006D6FAD"/>
    <w:rsid w:val="006D72E6"/>
    <w:rsid w:val="006D73CD"/>
    <w:rsid w:val="006D78AC"/>
    <w:rsid w:val="006D7C34"/>
    <w:rsid w:val="006D7DB0"/>
    <w:rsid w:val="006E026F"/>
    <w:rsid w:val="006E028D"/>
    <w:rsid w:val="006E04CA"/>
    <w:rsid w:val="006E0BBC"/>
    <w:rsid w:val="006E0BFC"/>
    <w:rsid w:val="006E0C32"/>
    <w:rsid w:val="006E0D51"/>
    <w:rsid w:val="006E0FCF"/>
    <w:rsid w:val="006E10F8"/>
    <w:rsid w:val="006E1210"/>
    <w:rsid w:val="006E12E0"/>
    <w:rsid w:val="006E1330"/>
    <w:rsid w:val="006E13CE"/>
    <w:rsid w:val="006E1561"/>
    <w:rsid w:val="006E1C99"/>
    <w:rsid w:val="006E1EC6"/>
    <w:rsid w:val="006E2736"/>
    <w:rsid w:val="006E302E"/>
    <w:rsid w:val="006E3167"/>
    <w:rsid w:val="006E3212"/>
    <w:rsid w:val="006E324F"/>
    <w:rsid w:val="006E328A"/>
    <w:rsid w:val="006E3C79"/>
    <w:rsid w:val="006E3CA8"/>
    <w:rsid w:val="006E3CC1"/>
    <w:rsid w:val="006E3EB5"/>
    <w:rsid w:val="006E41DB"/>
    <w:rsid w:val="006E43D2"/>
    <w:rsid w:val="006E4577"/>
    <w:rsid w:val="006E45E3"/>
    <w:rsid w:val="006E45EB"/>
    <w:rsid w:val="006E4692"/>
    <w:rsid w:val="006E486B"/>
    <w:rsid w:val="006E4875"/>
    <w:rsid w:val="006E4A04"/>
    <w:rsid w:val="006E4E41"/>
    <w:rsid w:val="006E4F1B"/>
    <w:rsid w:val="006E4F8A"/>
    <w:rsid w:val="006E5298"/>
    <w:rsid w:val="006E5373"/>
    <w:rsid w:val="006E5E01"/>
    <w:rsid w:val="006E5E19"/>
    <w:rsid w:val="006E5E5D"/>
    <w:rsid w:val="006E5F96"/>
    <w:rsid w:val="006E6089"/>
    <w:rsid w:val="006E619F"/>
    <w:rsid w:val="006E6349"/>
    <w:rsid w:val="006E6A95"/>
    <w:rsid w:val="006E6CEE"/>
    <w:rsid w:val="006E6D8A"/>
    <w:rsid w:val="006E6F29"/>
    <w:rsid w:val="006E7122"/>
    <w:rsid w:val="006E7219"/>
    <w:rsid w:val="006E7770"/>
    <w:rsid w:val="006E7B71"/>
    <w:rsid w:val="006F021C"/>
    <w:rsid w:val="006F021D"/>
    <w:rsid w:val="006F042E"/>
    <w:rsid w:val="006F095B"/>
    <w:rsid w:val="006F0AA2"/>
    <w:rsid w:val="006F0AA8"/>
    <w:rsid w:val="006F0FFF"/>
    <w:rsid w:val="006F1227"/>
    <w:rsid w:val="006F1C70"/>
    <w:rsid w:val="006F1D87"/>
    <w:rsid w:val="006F1FAF"/>
    <w:rsid w:val="006F2004"/>
    <w:rsid w:val="006F2133"/>
    <w:rsid w:val="006F21C4"/>
    <w:rsid w:val="006F29C3"/>
    <w:rsid w:val="006F2B9C"/>
    <w:rsid w:val="006F2CC3"/>
    <w:rsid w:val="006F2D17"/>
    <w:rsid w:val="006F2DFD"/>
    <w:rsid w:val="006F2F0B"/>
    <w:rsid w:val="006F344C"/>
    <w:rsid w:val="006F36CE"/>
    <w:rsid w:val="006F3783"/>
    <w:rsid w:val="006F3C77"/>
    <w:rsid w:val="006F3E4B"/>
    <w:rsid w:val="006F3E68"/>
    <w:rsid w:val="006F3F58"/>
    <w:rsid w:val="006F3FA8"/>
    <w:rsid w:val="006F3FFC"/>
    <w:rsid w:val="006F4602"/>
    <w:rsid w:val="006F47F4"/>
    <w:rsid w:val="006F4CAC"/>
    <w:rsid w:val="006F4E54"/>
    <w:rsid w:val="006F4E61"/>
    <w:rsid w:val="006F5422"/>
    <w:rsid w:val="006F5485"/>
    <w:rsid w:val="006F55B4"/>
    <w:rsid w:val="006F57C7"/>
    <w:rsid w:val="006F58FF"/>
    <w:rsid w:val="006F5E8E"/>
    <w:rsid w:val="006F6249"/>
    <w:rsid w:val="006F637E"/>
    <w:rsid w:val="006F63BE"/>
    <w:rsid w:val="006F63BF"/>
    <w:rsid w:val="006F67FD"/>
    <w:rsid w:val="006F6899"/>
    <w:rsid w:val="006F6993"/>
    <w:rsid w:val="006F699A"/>
    <w:rsid w:val="006F6CAA"/>
    <w:rsid w:val="006F6FA5"/>
    <w:rsid w:val="006F71E9"/>
    <w:rsid w:val="006F71F6"/>
    <w:rsid w:val="006F7239"/>
    <w:rsid w:val="006F7285"/>
    <w:rsid w:val="006F74E3"/>
    <w:rsid w:val="006F77CC"/>
    <w:rsid w:val="006F7804"/>
    <w:rsid w:val="006F7975"/>
    <w:rsid w:val="006F7B3E"/>
    <w:rsid w:val="006F7CE0"/>
    <w:rsid w:val="006F7FAA"/>
    <w:rsid w:val="006F7FFA"/>
    <w:rsid w:val="00700105"/>
    <w:rsid w:val="0070013F"/>
    <w:rsid w:val="007004C9"/>
    <w:rsid w:val="00700659"/>
    <w:rsid w:val="00700849"/>
    <w:rsid w:val="00700CCC"/>
    <w:rsid w:val="00700D57"/>
    <w:rsid w:val="007012E5"/>
    <w:rsid w:val="00701439"/>
    <w:rsid w:val="00701974"/>
    <w:rsid w:val="00701B00"/>
    <w:rsid w:val="00701C88"/>
    <w:rsid w:val="00701F0E"/>
    <w:rsid w:val="00702207"/>
    <w:rsid w:val="007022D9"/>
    <w:rsid w:val="007023EC"/>
    <w:rsid w:val="0070248E"/>
    <w:rsid w:val="00702722"/>
    <w:rsid w:val="00702BDF"/>
    <w:rsid w:val="00702C5F"/>
    <w:rsid w:val="00703177"/>
    <w:rsid w:val="007032FD"/>
    <w:rsid w:val="00703591"/>
    <w:rsid w:val="007037D9"/>
    <w:rsid w:val="00703A3D"/>
    <w:rsid w:val="00703D5E"/>
    <w:rsid w:val="00703D69"/>
    <w:rsid w:val="00703F44"/>
    <w:rsid w:val="00703F5F"/>
    <w:rsid w:val="00704008"/>
    <w:rsid w:val="00704179"/>
    <w:rsid w:val="00704489"/>
    <w:rsid w:val="0070452B"/>
    <w:rsid w:val="0070478B"/>
    <w:rsid w:val="00704917"/>
    <w:rsid w:val="00704962"/>
    <w:rsid w:val="007049B5"/>
    <w:rsid w:val="00704B11"/>
    <w:rsid w:val="0070509E"/>
    <w:rsid w:val="0070535F"/>
    <w:rsid w:val="007054D5"/>
    <w:rsid w:val="007056AE"/>
    <w:rsid w:val="00705894"/>
    <w:rsid w:val="007059F8"/>
    <w:rsid w:val="00706158"/>
    <w:rsid w:val="00706844"/>
    <w:rsid w:val="00706AD1"/>
    <w:rsid w:val="00706E4C"/>
    <w:rsid w:val="00706E64"/>
    <w:rsid w:val="0070701F"/>
    <w:rsid w:val="007070B7"/>
    <w:rsid w:val="007075AD"/>
    <w:rsid w:val="0070768B"/>
    <w:rsid w:val="00707713"/>
    <w:rsid w:val="00707763"/>
    <w:rsid w:val="007079D0"/>
    <w:rsid w:val="00707A29"/>
    <w:rsid w:val="00707B6C"/>
    <w:rsid w:val="0070D24E"/>
    <w:rsid w:val="00710644"/>
    <w:rsid w:val="0071066E"/>
    <w:rsid w:val="007106C9"/>
    <w:rsid w:val="00710A02"/>
    <w:rsid w:val="00710BB5"/>
    <w:rsid w:val="00710C00"/>
    <w:rsid w:val="007110EA"/>
    <w:rsid w:val="007113DB"/>
    <w:rsid w:val="007116B5"/>
    <w:rsid w:val="00711939"/>
    <w:rsid w:val="007119A0"/>
    <w:rsid w:val="00711B04"/>
    <w:rsid w:val="00711BC9"/>
    <w:rsid w:val="00711CA5"/>
    <w:rsid w:val="00711D8C"/>
    <w:rsid w:val="00711FA4"/>
    <w:rsid w:val="00712601"/>
    <w:rsid w:val="00712864"/>
    <w:rsid w:val="00712871"/>
    <w:rsid w:val="007129E1"/>
    <w:rsid w:val="00712CF2"/>
    <w:rsid w:val="00712D13"/>
    <w:rsid w:val="00713080"/>
    <w:rsid w:val="00713173"/>
    <w:rsid w:val="007131AF"/>
    <w:rsid w:val="007133AB"/>
    <w:rsid w:val="0071356D"/>
    <w:rsid w:val="007137D8"/>
    <w:rsid w:val="0071398B"/>
    <w:rsid w:val="00713B2A"/>
    <w:rsid w:val="00713DD7"/>
    <w:rsid w:val="00713DF3"/>
    <w:rsid w:val="00713E22"/>
    <w:rsid w:val="007142EA"/>
    <w:rsid w:val="007147B6"/>
    <w:rsid w:val="00714818"/>
    <w:rsid w:val="00714FA1"/>
    <w:rsid w:val="0071506A"/>
    <w:rsid w:val="007151BF"/>
    <w:rsid w:val="007155E3"/>
    <w:rsid w:val="0071588E"/>
    <w:rsid w:val="00715A82"/>
    <w:rsid w:val="00715E95"/>
    <w:rsid w:val="007160A3"/>
    <w:rsid w:val="00716137"/>
    <w:rsid w:val="0071682A"/>
    <w:rsid w:val="00716BEC"/>
    <w:rsid w:val="00716D45"/>
    <w:rsid w:val="00716E10"/>
    <w:rsid w:val="00716F6B"/>
    <w:rsid w:val="00716F99"/>
    <w:rsid w:val="00717493"/>
    <w:rsid w:val="00717552"/>
    <w:rsid w:val="007178AE"/>
    <w:rsid w:val="007179DB"/>
    <w:rsid w:val="00717CF8"/>
    <w:rsid w:val="0071F8F6"/>
    <w:rsid w:val="007201C0"/>
    <w:rsid w:val="00720322"/>
    <w:rsid w:val="007204E4"/>
    <w:rsid w:val="00720ACD"/>
    <w:rsid w:val="00720F12"/>
    <w:rsid w:val="00720F55"/>
    <w:rsid w:val="00721461"/>
    <w:rsid w:val="00721487"/>
    <w:rsid w:val="0072157C"/>
    <w:rsid w:val="007216D0"/>
    <w:rsid w:val="0072170D"/>
    <w:rsid w:val="007217A1"/>
    <w:rsid w:val="00721B78"/>
    <w:rsid w:val="00721D3E"/>
    <w:rsid w:val="0072224C"/>
    <w:rsid w:val="007222C4"/>
    <w:rsid w:val="00722335"/>
    <w:rsid w:val="00722892"/>
    <w:rsid w:val="00722958"/>
    <w:rsid w:val="00722BD2"/>
    <w:rsid w:val="00722BD8"/>
    <w:rsid w:val="00723271"/>
    <w:rsid w:val="0072385B"/>
    <w:rsid w:val="00723ABB"/>
    <w:rsid w:val="00723D2A"/>
    <w:rsid w:val="00723DB3"/>
    <w:rsid w:val="00723F42"/>
    <w:rsid w:val="00723F88"/>
    <w:rsid w:val="00724251"/>
    <w:rsid w:val="007244DD"/>
    <w:rsid w:val="00724543"/>
    <w:rsid w:val="007245C7"/>
    <w:rsid w:val="007245F6"/>
    <w:rsid w:val="007246C8"/>
    <w:rsid w:val="00725028"/>
    <w:rsid w:val="0072516C"/>
    <w:rsid w:val="0072522B"/>
    <w:rsid w:val="0072543D"/>
    <w:rsid w:val="00725988"/>
    <w:rsid w:val="00725C13"/>
    <w:rsid w:val="0072613C"/>
    <w:rsid w:val="00726258"/>
    <w:rsid w:val="007265A3"/>
    <w:rsid w:val="00726A02"/>
    <w:rsid w:val="00726AEC"/>
    <w:rsid w:val="00726C6A"/>
    <w:rsid w:val="00726C87"/>
    <w:rsid w:val="00726ED4"/>
    <w:rsid w:val="00726EE6"/>
    <w:rsid w:val="007270CC"/>
    <w:rsid w:val="0072712A"/>
    <w:rsid w:val="00727132"/>
    <w:rsid w:val="0072759F"/>
    <w:rsid w:val="007277F5"/>
    <w:rsid w:val="00727883"/>
    <w:rsid w:val="00727974"/>
    <w:rsid w:val="00727AC8"/>
    <w:rsid w:val="00727C22"/>
    <w:rsid w:val="00727C86"/>
    <w:rsid w:val="00727EE0"/>
    <w:rsid w:val="0073083E"/>
    <w:rsid w:val="00730ACF"/>
    <w:rsid w:val="00730BDC"/>
    <w:rsid w:val="00730C30"/>
    <w:rsid w:val="00730C79"/>
    <w:rsid w:val="0073112A"/>
    <w:rsid w:val="00731151"/>
    <w:rsid w:val="00731769"/>
    <w:rsid w:val="00732053"/>
    <w:rsid w:val="007320B3"/>
    <w:rsid w:val="007329C4"/>
    <w:rsid w:val="00732D74"/>
    <w:rsid w:val="00732E2A"/>
    <w:rsid w:val="00733870"/>
    <w:rsid w:val="00733DA7"/>
    <w:rsid w:val="0073407D"/>
    <w:rsid w:val="0073439C"/>
    <w:rsid w:val="00734636"/>
    <w:rsid w:val="00734731"/>
    <w:rsid w:val="00734785"/>
    <w:rsid w:val="007348EE"/>
    <w:rsid w:val="00734A76"/>
    <w:rsid w:val="00734C7C"/>
    <w:rsid w:val="00734D22"/>
    <w:rsid w:val="00734FFB"/>
    <w:rsid w:val="0073514E"/>
    <w:rsid w:val="00735553"/>
    <w:rsid w:val="00735A6C"/>
    <w:rsid w:val="00735C67"/>
    <w:rsid w:val="00735D46"/>
    <w:rsid w:val="00736126"/>
    <w:rsid w:val="00736387"/>
    <w:rsid w:val="007366F9"/>
    <w:rsid w:val="007367EB"/>
    <w:rsid w:val="007369AD"/>
    <w:rsid w:val="00737022"/>
    <w:rsid w:val="00737219"/>
    <w:rsid w:val="007373B2"/>
    <w:rsid w:val="007375E9"/>
    <w:rsid w:val="00737990"/>
    <w:rsid w:val="00737A2A"/>
    <w:rsid w:val="00737A5D"/>
    <w:rsid w:val="00737AA7"/>
    <w:rsid w:val="00737DCE"/>
    <w:rsid w:val="0073CB08"/>
    <w:rsid w:val="007401AD"/>
    <w:rsid w:val="007403E0"/>
    <w:rsid w:val="0074060C"/>
    <w:rsid w:val="0074118F"/>
    <w:rsid w:val="00741270"/>
    <w:rsid w:val="00741379"/>
    <w:rsid w:val="00741450"/>
    <w:rsid w:val="007414A1"/>
    <w:rsid w:val="007417E2"/>
    <w:rsid w:val="0074187F"/>
    <w:rsid w:val="0074197E"/>
    <w:rsid w:val="00741A4D"/>
    <w:rsid w:val="00741A65"/>
    <w:rsid w:val="00742306"/>
    <w:rsid w:val="007423AB"/>
    <w:rsid w:val="007424E8"/>
    <w:rsid w:val="007426E7"/>
    <w:rsid w:val="0074283F"/>
    <w:rsid w:val="0074299E"/>
    <w:rsid w:val="00742A0D"/>
    <w:rsid w:val="00742B63"/>
    <w:rsid w:val="00742BB5"/>
    <w:rsid w:val="00742E2F"/>
    <w:rsid w:val="00742E33"/>
    <w:rsid w:val="00743155"/>
    <w:rsid w:val="007431D3"/>
    <w:rsid w:val="00743478"/>
    <w:rsid w:val="007436E6"/>
    <w:rsid w:val="0074395A"/>
    <w:rsid w:val="007439B4"/>
    <w:rsid w:val="00743ACC"/>
    <w:rsid w:val="00743CD6"/>
    <w:rsid w:val="00743E92"/>
    <w:rsid w:val="00743F82"/>
    <w:rsid w:val="007446A7"/>
    <w:rsid w:val="00744709"/>
    <w:rsid w:val="007449AF"/>
    <w:rsid w:val="007449C4"/>
    <w:rsid w:val="00744CF4"/>
    <w:rsid w:val="00744E7F"/>
    <w:rsid w:val="00744EA7"/>
    <w:rsid w:val="00745280"/>
    <w:rsid w:val="00745323"/>
    <w:rsid w:val="007454F9"/>
    <w:rsid w:val="0074587B"/>
    <w:rsid w:val="00745973"/>
    <w:rsid w:val="007459E4"/>
    <w:rsid w:val="00745BD9"/>
    <w:rsid w:val="00745CE5"/>
    <w:rsid w:val="00746062"/>
    <w:rsid w:val="007462A2"/>
    <w:rsid w:val="00746318"/>
    <w:rsid w:val="0074653A"/>
    <w:rsid w:val="007466FD"/>
    <w:rsid w:val="00746726"/>
    <w:rsid w:val="007467EC"/>
    <w:rsid w:val="00746888"/>
    <w:rsid w:val="00746912"/>
    <w:rsid w:val="00746A8E"/>
    <w:rsid w:val="00746EF1"/>
    <w:rsid w:val="0074725A"/>
    <w:rsid w:val="007476CF"/>
    <w:rsid w:val="00747859"/>
    <w:rsid w:val="007500CA"/>
    <w:rsid w:val="007500DF"/>
    <w:rsid w:val="00750478"/>
    <w:rsid w:val="00750609"/>
    <w:rsid w:val="0075085E"/>
    <w:rsid w:val="0075099E"/>
    <w:rsid w:val="00750E81"/>
    <w:rsid w:val="00751375"/>
    <w:rsid w:val="007515EB"/>
    <w:rsid w:val="00751628"/>
    <w:rsid w:val="007518AC"/>
    <w:rsid w:val="00751A2F"/>
    <w:rsid w:val="00751AD3"/>
    <w:rsid w:val="00751C13"/>
    <w:rsid w:val="00751D57"/>
    <w:rsid w:val="00751D68"/>
    <w:rsid w:val="00751E8C"/>
    <w:rsid w:val="00751FFF"/>
    <w:rsid w:val="0075277E"/>
    <w:rsid w:val="00752795"/>
    <w:rsid w:val="00752ECA"/>
    <w:rsid w:val="00752EE2"/>
    <w:rsid w:val="0075329D"/>
    <w:rsid w:val="007532D8"/>
    <w:rsid w:val="0075360B"/>
    <w:rsid w:val="0075369A"/>
    <w:rsid w:val="007537D0"/>
    <w:rsid w:val="007538CC"/>
    <w:rsid w:val="00753BBF"/>
    <w:rsid w:val="00753D2E"/>
    <w:rsid w:val="00754265"/>
    <w:rsid w:val="007542CF"/>
    <w:rsid w:val="00754796"/>
    <w:rsid w:val="007549E4"/>
    <w:rsid w:val="00754A90"/>
    <w:rsid w:val="00754A9B"/>
    <w:rsid w:val="00754DF6"/>
    <w:rsid w:val="007550B0"/>
    <w:rsid w:val="00755337"/>
    <w:rsid w:val="00755C40"/>
    <w:rsid w:val="0075634D"/>
    <w:rsid w:val="00756478"/>
    <w:rsid w:val="00756A01"/>
    <w:rsid w:val="0075709F"/>
    <w:rsid w:val="00757611"/>
    <w:rsid w:val="0075770A"/>
    <w:rsid w:val="007577A9"/>
    <w:rsid w:val="007577EB"/>
    <w:rsid w:val="00757C0C"/>
    <w:rsid w:val="00757CAF"/>
    <w:rsid w:val="00760041"/>
    <w:rsid w:val="0076053A"/>
    <w:rsid w:val="00760694"/>
    <w:rsid w:val="00760791"/>
    <w:rsid w:val="00760884"/>
    <w:rsid w:val="0076089A"/>
    <w:rsid w:val="00760E14"/>
    <w:rsid w:val="007614FC"/>
    <w:rsid w:val="00761ED1"/>
    <w:rsid w:val="00762003"/>
    <w:rsid w:val="00762181"/>
    <w:rsid w:val="00762282"/>
    <w:rsid w:val="00762B41"/>
    <w:rsid w:val="007631C0"/>
    <w:rsid w:val="00763285"/>
    <w:rsid w:val="007637B1"/>
    <w:rsid w:val="00763818"/>
    <w:rsid w:val="0076381A"/>
    <w:rsid w:val="0076395A"/>
    <w:rsid w:val="00763F61"/>
    <w:rsid w:val="00764237"/>
    <w:rsid w:val="0076491F"/>
    <w:rsid w:val="00764984"/>
    <w:rsid w:val="00764D7A"/>
    <w:rsid w:val="00764EF5"/>
    <w:rsid w:val="007653B9"/>
    <w:rsid w:val="00765883"/>
    <w:rsid w:val="00765A68"/>
    <w:rsid w:val="007662CA"/>
    <w:rsid w:val="007668BB"/>
    <w:rsid w:val="00766B52"/>
    <w:rsid w:val="00766CF1"/>
    <w:rsid w:val="00766F96"/>
    <w:rsid w:val="00766FD2"/>
    <w:rsid w:val="00767348"/>
    <w:rsid w:val="00767742"/>
    <w:rsid w:val="007677AB"/>
    <w:rsid w:val="007679D7"/>
    <w:rsid w:val="00767A9E"/>
    <w:rsid w:val="007701A9"/>
    <w:rsid w:val="007706AB"/>
    <w:rsid w:val="007709F8"/>
    <w:rsid w:val="00770A0A"/>
    <w:rsid w:val="00770BA8"/>
    <w:rsid w:val="00770CDA"/>
    <w:rsid w:val="00770F37"/>
    <w:rsid w:val="00771099"/>
    <w:rsid w:val="00771791"/>
    <w:rsid w:val="00771A0A"/>
    <w:rsid w:val="00771C5A"/>
    <w:rsid w:val="00772195"/>
    <w:rsid w:val="007722C7"/>
    <w:rsid w:val="0077282D"/>
    <w:rsid w:val="00772846"/>
    <w:rsid w:val="00772A2B"/>
    <w:rsid w:val="00772A3A"/>
    <w:rsid w:val="00772ADB"/>
    <w:rsid w:val="00772B4F"/>
    <w:rsid w:val="00772C66"/>
    <w:rsid w:val="00772C77"/>
    <w:rsid w:val="00772CE5"/>
    <w:rsid w:val="00772D1C"/>
    <w:rsid w:val="007730EE"/>
    <w:rsid w:val="007730F9"/>
    <w:rsid w:val="007733CE"/>
    <w:rsid w:val="007733EE"/>
    <w:rsid w:val="007737F8"/>
    <w:rsid w:val="00773977"/>
    <w:rsid w:val="00773D14"/>
    <w:rsid w:val="00773EE7"/>
    <w:rsid w:val="00773F0E"/>
    <w:rsid w:val="00774084"/>
    <w:rsid w:val="00774192"/>
    <w:rsid w:val="007742AD"/>
    <w:rsid w:val="0077447F"/>
    <w:rsid w:val="007744B1"/>
    <w:rsid w:val="007746EB"/>
    <w:rsid w:val="0077483E"/>
    <w:rsid w:val="007748D8"/>
    <w:rsid w:val="00774DF5"/>
    <w:rsid w:val="007750CF"/>
    <w:rsid w:val="007752ED"/>
    <w:rsid w:val="00775742"/>
    <w:rsid w:val="0077581E"/>
    <w:rsid w:val="00775A8A"/>
    <w:rsid w:val="00775BA2"/>
    <w:rsid w:val="00775D40"/>
    <w:rsid w:val="00775DFB"/>
    <w:rsid w:val="00775EF6"/>
    <w:rsid w:val="0077610F"/>
    <w:rsid w:val="0077636B"/>
    <w:rsid w:val="00776408"/>
    <w:rsid w:val="00776553"/>
    <w:rsid w:val="00776640"/>
    <w:rsid w:val="0077675F"/>
    <w:rsid w:val="00776844"/>
    <w:rsid w:val="007769CA"/>
    <w:rsid w:val="00776B7E"/>
    <w:rsid w:val="00776DFA"/>
    <w:rsid w:val="00776F15"/>
    <w:rsid w:val="00776F60"/>
    <w:rsid w:val="00777390"/>
    <w:rsid w:val="007773ED"/>
    <w:rsid w:val="007778DA"/>
    <w:rsid w:val="00777ACE"/>
    <w:rsid w:val="00777B9C"/>
    <w:rsid w:val="00777BE0"/>
    <w:rsid w:val="00777C48"/>
    <w:rsid w:val="00777D74"/>
    <w:rsid w:val="00777F58"/>
    <w:rsid w:val="00779A81"/>
    <w:rsid w:val="007805F1"/>
    <w:rsid w:val="0078076D"/>
    <w:rsid w:val="007808CB"/>
    <w:rsid w:val="00780954"/>
    <w:rsid w:val="007811CC"/>
    <w:rsid w:val="007813C6"/>
    <w:rsid w:val="00781479"/>
    <w:rsid w:val="007814DC"/>
    <w:rsid w:val="00781647"/>
    <w:rsid w:val="00781972"/>
    <w:rsid w:val="00781C29"/>
    <w:rsid w:val="00781D35"/>
    <w:rsid w:val="00781EE2"/>
    <w:rsid w:val="0078230E"/>
    <w:rsid w:val="00782583"/>
    <w:rsid w:val="007826AF"/>
    <w:rsid w:val="00782762"/>
    <w:rsid w:val="007828FA"/>
    <w:rsid w:val="0078296C"/>
    <w:rsid w:val="007829C0"/>
    <w:rsid w:val="00782A24"/>
    <w:rsid w:val="00782AE4"/>
    <w:rsid w:val="00783104"/>
    <w:rsid w:val="0078310B"/>
    <w:rsid w:val="007833BD"/>
    <w:rsid w:val="00783A35"/>
    <w:rsid w:val="00783B46"/>
    <w:rsid w:val="00783F06"/>
    <w:rsid w:val="00783F4A"/>
    <w:rsid w:val="007841CD"/>
    <w:rsid w:val="007842DB"/>
    <w:rsid w:val="0078430E"/>
    <w:rsid w:val="00784675"/>
    <w:rsid w:val="00784739"/>
    <w:rsid w:val="0078487A"/>
    <w:rsid w:val="00784CBC"/>
    <w:rsid w:val="00784DAB"/>
    <w:rsid w:val="00784DD7"/>
    <w:rsid w:val="00784F5A"/>
    <w:rsid w:val="0078516E"/>
    <w:rsid w:val="007851EB"/>
    <w:rsid w:val="007852D9"/>
    <w:rsid w:val="00785584"/>
    <w:rsid w:val="007859B2"/>
    <w:rsid w:val="00785A4F"/>
    <w:rsid w:val="00785C58"/>
    <w:rsid w:val="00785CC9"/>
    <w:rsid w:val="00785D16"/>
    <w:rsid w:val="00785D54"/>
    <w:rsid w:val="00786174"/>
    <w:rsid w:val="0078629A"/>
    <w:rsid w:val="007863F1"/>
    <w:rsid w:val="00786459"/>
    <w:rsid w:val="00786604"/>
    <w:rsid w:val="00786686"/>
    <w:rsid w:val="00786A09"/>
    <w:rsid w:val="00786A3D"/>
    <w:rsid w:val="00786C1D"/>
    <w:rsid w:val="00786E11"/>
    <w:rsid w:val="00786E6F"/>
    <w:rsid w:val="00786F58"/>
    <w:rsid w:val="007874D5"/>
    <w:rsid w:val="00787592"/>
    <w:rsid w:val="00787B88"/>
    <w:rsid w:val="00787DDA"/>
    <w:rsid w:val="00787EE6"/>
    <w:rsid w:val="00790694"/>
    <w:rsid w:val="00790871"/>
    <w:rsid w:val="007909CB"/>
    <w:rsid w:val="00790BE4"/>
    <w:rsid w:val="00790DF1"/>
    <w:rsid w:val="00790E27"/>
    <w:rsid w:val="007910E7"/>
    <w:rsid w:val="0079149D"/>
    <w:rsid w:val="0079175A"/>
    <w:rsid w:val="007917BE"/>
    <w:rsid w:val="0079194B"/>
    <w:rsid w:val="00791AF8"/>
    <w:rsid w:val="00791BF0"/>
    <w:rsid w:val="00792119"/>
    <w:rsid w:val="007925FB"/>
    <w:rsid w:val="0079284E"/>
    <w:rsid w:val="00792882"/>
    <w:rsid w:val="007929D8"/>
    <w:rsid w:val="00792D2C"/>
    <w:rsid w:val="007932C2"/>
    <w:rsid w:val="0079388B"/>
    <w:rsid w:val="00793B1D"/>
    <w:rsid w:val="00793F13"/>
    <w:rsid w:val="00793F94"/>
    <w:rsid w:val="00794111"/>
    <w:rsid w:val="007946CD"/>
    <w:rsid w:val="00794C03"/>
    <w:rsid w:val="00794D3F"/>
    <w:rsid w:val="00794E44"/>
    <w:rsid w:val="00795312"/>
    <w:rsid w:val="0079531C"/>
    <w:rsid w:val="00795446"/>
    <w:rsid w:val="00795642"/>
    <w:rsid w:val="007956E6"/>
    <w:rsid w:val="0079581D"/>
    <w:rsid w:val="00795854"/>
    <w:rsid w:val="00795A45"/>
    <w:rsid w:val="00795BAD"/>
    <w:rsid w:val="00795D01"/>
    <w:rsid w:val="00795E5B"/>
    <w:rsid w:val="00795E7A"/>
    <w:rsid w:val="00795F47"/>
    <w:rsid w:val="0079641E"/>
    <w:rsid w:val="0079652F"/>
    <w:rsid w:val="00796D43"/>
    <w:rsid w:val="00797047"/>
    <w:rsid w:val="0079753E"/>
    <w:rsid w:val="00797547"/>
    <w:rsid w:val="00797742"/>
    <w:rsid w:val="00797A6E"/>
    <w:rsid w:val="00797AFB"/>
    <w:rsid w:val="00797DAC"/>
    <w:rsid w:val="007A0179"/>
    <w:rsid w:val="007A08E7"/>
    <w:rsid w:val="007A0925"/>
    <w:rsid w:val="007A0969"/>
    <w:rsid w:val="007A1038"/>
    <w:rsid w:val="007A11CE"/>
    <w:rsid w:val="007A134B"/>
    <w:rsid w:val="007A1852"/>
    <w:rsid w:val="007A1A1F"/>
    <w:rsid w:val="007A1C89"/>
    <w:rsid w:val="007A20C3"/>
    <w:rsid w:val="007A21B8"/>
    <w:rsid w:val="007A21C2"/>
    <w:rsid w:val="007A21D8"/>
    <w:rsid w:val="007A227D"/>
    <w:rsid w:val="007A2389"/>
    <w:rsid w:val="007A2682"/>
    <w:rsid w:val="007A2B58"/>
    <w:rsid w:val="007A2BF1"/>
    <w:rsid w:val="007A2C6A"/>
    <w:rsid w:val="007A2E51"/>
    <w:rsid w:val="007A2FD4"/>
    <w:rsid w:val="007A320E"/>
    <w:rsid w:val="007A3288"/>
    <w:rsid w:val="007A375D"/>
    <w:rsid w:val="007A387B"/>
    <w:rsid w:val="007A39C1"/>
    <w:rsid w:val="007A3D4F"/>
    <w:rsid w:val="007A3E3B"/>
    <w:rsid w:val="007A3F1A"/>
    <w:rsid w:val="007A4100"/>
    <w:rsid w:val="007A4363"/>
    <w:rsid w:val="007A45D6"/>
    <w:rsid w:val="007A4BA0"/>
    <w:rsid w:val="007A5703"/>
    <w:rsid w:val="007A5AC4"/>
    <w:rsid w:val="007A5AE1"/>
    <w:rsid w:val="007A5B5E"/>
    <w:rsid w:val="007A5E7D"/>
    <w:rsid w:val="007A6000"/>
    <w:rsid w:val="007A62BE"/>
    <w:rsid w:val="007A62D2"/>
    <w:rsid w:val="007A634F"/>
    <w:rsid w:val="007A6538"/>
    <w:rsid w:val="007A669D"/>
    <w:rsid w:val="007A68D2"/>
    <w:rsid w:val="007A697F"/>
    <w:rsid w:val="007A6A13"/>
    <w:rsid w:val="007A6CB6"/>
    <w:rsid w:val="007A6DD0"/>
    <w:rsid w:val="007A71FC"/>
    <w:rsid w:val="007A723E"/>
    <w:rsid w:val="007A723F"/>
    <w:rsid w:val="007A732C"/>
    <w:rsid w:val="007A7697"/>
    <w:rsid w:val="007A79F1"/>
    <w:rsid w:val="007A7A8D"/>
    <w:rsid w:val="007A7AE3"/>
    <w:rsid w:val="007A7DE1"/>
    <w:rsid w:val="007A7EC1"/>
    <w:rsid w:val="007A87DC"/>
    <w:rsid w:val="007B0011"/>
    <w:rsid w:val="007B0148"/>
    <w:rsid w:val="007B01A4"/>
    <w:rsid w:val="007B047E"/>
    <w:rsid w:val="007B07A8"/>
    <w:rsid w:val="007B0B70"/>
    <w:rsid w:val="007B0C77"/>
    <w:rsid w:val="007B10F4"/>
    <w:rsid w:val="007B1635"/>
    <w:rsid w:val="007B16CF"/>
    <w:rsid w:val="007B184C"/>
    <w:rsid w:val="007B185A"/>
    <w:rsid w:val="007B1E80"/>
    <w:rsid w:val="007B1FA9"/>
    <w:rsid w:val="007B22FC"/>
    <w:rsid w:val="007B26AE"/>
    <w:rsid w:val="007B2D52"/>
    <w:rsid w:val="007B2D9F"/>
    <w:rsid w:val="007B3030"/>
    <w:rsid w:val="007B313C"/>
    <w:rsid w:val="007B3311"/>
    <w:rsid w:val="007B3342"/>
    <w:rsid w:val="007B3BBA"/>
    <w:rsid w:val="007B4154"/>
    <w:rsid w:val="007B47D0"/>
    <w:rsid w:val="007B5175"/>
    <w:rsid w:val="007B5252"/>
    <w:rsid w:val="007B580B"/>
    <w:rsid w:val="007B5B58"/>
    <w:rsid w:val="007B5C0F"/>
    <w:rsid w:val="007B5F8B"/>
    <w:rsid w:val="007B6245"/>
    <w:rsid w:val="007B6444"/>
    <w:rsid w:val="007B64BD"/>
    <w:rsid w:val="007B69E4"/>
    <w:rsid w:val="007B6BEF"/>
    <w:rsid w:val="007B6CDF"/>
    <w:rsid w:val="007B6EF8"/>
    <w:rsid w:val="007B7071"/>
    <w:rsid w:val="007B7105"/>
    <w:rsid w:val="007B7176"/>
    <w:rsid w:val="007B770B"/>
    <w:rsid w:val="007B773C"/>
    <w:rsid w:val="007B77D1"/>
    <w:rsid w:val="007B7B47"/>
    <w:rsid w:val="007C0377"/>
    <w:rsid w:val="007C037E"/>
    <w:rsid w:val="007C08D9"/>
    <w:rsid w:val="007C0DC2"/>
    <w:rsid w:val="007C0F86"/>
    <w:rsid w:val="007C1318"/>
    <w:rsid w:val="007C1359"/>
    <w:rsid w:val="007C19A6"/>
    <w:rsid w:val="007C1BFA"/>
    <w:rsid w:val="007C1FDB"/>
    <w:rsid w:val="007C2061"/>
    <w:rsid w:val="007C20F4"/>
    <w:rsid w:val="007C27A8"/>
    <w:rsid w:val="007C2EC3"/>
    <w:rsid w:val="007C2F38"/>
    <w:rsid w:val="007C3325"/>
    <w:rsid w:val="007C3378"/>
    <w:rsid w:val="007C3399"/>
    <w:rsid w:val="007C3401"/>
    <w:rsid w:val="007C34A8"/>
    <w:rsid w:val="007C34F3"/>
    <w:rsid w:val="007C35D3"/>
    <w:rsid w:val="007C3612"/>
    <w:rsid w:val="007C3ABC"/>
    <w:rsid w:val="007C3B8D"/>
    <w:rsid w:val="007C3E13"/>
    <w:rsid w:val="007C40F2"/>
    <w:rsid w:val="007C42BE"/>
    <w:rsid w:val="007C43B4"/>
    <w:rsid w:val="007C482D"/>
    <w:rsid w:val="007C489D"/>
    <w:rsid w:val="007C4961"/>
    <w:rsid w:val="007C49B4"/>
    <w:rsid w:val="007C4AEC"/>
    <w:rsid w:val="007C4CE1"/>
    <w:rsid w:val="007C4DD5"/>
    <w:rsid w:val="007C4EF8"/>
    <w:rsid w:val="007C4FB5"/>
    <w:rsid w:val="007C50CB"/>
    <w:rsid w:val="007C5124"/>
    <w:rsid w:val="007C5368"/>
    <w:rsid w:val="007C55ED"/>
    <w:rsid w:val="007C595F"/>
    <w:rsid w:val="007C59BA"/>
    <w:rsid w:val="007C5CB5"/>
    <w:rsid w:val="007C5CD2"/>
    <w:rsid w:val="007C5F26"/>
    <w:rsid w:val="007C5FED"/>
    <w:rsid w:val="007C6622"/>
    <w:rsid w:val="007C6B93"/>
    <w:rsid w:val="007C78E2"/>
    <w:rsid w:val="007C7BCC"/>
    <w:rsid w:val="007C7C78"/>
    <w:rsid w:val="007C7CB2"/>
    <w:rsid w:val="007C7D52"/>
    <w:rsid w:val="007C7DBC"/>
    <w:rsid w:val="007D00AE"/>
    <w:rsid w:val="007D0324"/>
    <w:rsid w:val="007D0594"/>
    <w:rsid w:val="007D0626"/>
    <w:rsid w:val="007D086E"/>
    <w:rsid w:val="007D0BFD"/>
    <w:rsid w:val="007D0DDC"/>
    <w:rsid w:val="007D11F9"/>
    <w:rsid w:val="007D12C1"/>
    <w:rsid w:val="007D185B"/>
    <w:rsid w:val="007D18D9"/>
    <w:rsid w:val="007D1D6C"/>
    <w:rsid w:val="007D1ECA"/>
    <w:rsid w:val="007D1FBC"/>
    <w:rsid w:val="007D22E0"/>
    <w:rsid w:val="007D2789"/>
    <w:rsid w:val="007D2B02"/>
    <w:rsid w:val="007D2C31"/>
    <w:rsid w:val="007D2C85"/>
    <w:rsid w:val="007D2DCA"/>
    <w:rsid w:val="007D310F"/>
    <w:rsid w:val="007D32A6"/>
    <w:rsid w:val="007D3EC3"/>
    <w:rsid w:val="007D3F4B"/>
    <w:rsid w:val="007D412A"/>
    <w:rsid w:val="007D4281"/>
    <w:rsid w:val="007D44BB"/>
    <w:rsid w:val="007D45D5"/>
    <w:rsid w:val="007D4B5D"/>
    <w:rsid w:val="007D4BA9"/>
    <w:rsid w:val="007D4F46"/>
    <w:rsid w:val="007D52FC"/>
    <w:rsid w:val="007D56E8"/>
    <w:rsid w:val="007D56FF"/>
    <w:rsid w:val="007D594B"/>
    <w:rsid w:val="007D5F8B"/>
    <w:rsid w:val="007D5FD8"/>
    <w:rsid w:val="007D64D5"/>
    <w:rsid w:val="007D669C"/>
    <w:rsid w:val="007D6741"/>
    <w:rsid w:val="007D6939"/>
    <w:rsid w:val="007D69B9"/>
    <w:rsid w:val="007D7226"/>
    <w:rsid w:val="007D7338"/>
    <w:rsid w:val="007D7364"/>
    <w:rsid w:val="007D74D8"/>
    <w:rsid w:val="007D7716"/>
    <w:rsid w:val="007D7AB3"/>
    <w:rsid w:val="007E00C8"/>
    <w:rsid w:val="007E0FB8"/>
    <w:rsid w:val="007E1008"/>
    <w:rsid w:val="007E1421"/>
    <w:rsid w:val="007E176E"/>
    <w:rsid w:val="007E192A"/>
    <w:rsid w:val="007E1B0D"/>
    <w:rsid w:val="007E24F6"/>
    <w:rsid w:val="007E25B4"/>
    <w:rsid w:val="007E27B0"/>
    <w:rsid w:val="007E2941"/>
    <w:rsid w:val="007E29D6"/>
    <w:rsid w:val="007E2A1B"/>
    <w:rsid w:val="007E2A49"/>
    <w:rsid w:val="007E2BB7"/>
    <w:rsid w:val="007E2BC4"/>
    <w:rsid w:val="007E2C21"/>
    <w:rsid w:val="007E2DB8"/>
    <w:rsid w:val="007E3284"/>
    <w:rsid w:val="007E33B5"/>
    <w:rsid w:val="007E36B0"/>
    <w:rsid w:val="007E3785"/>
    <w:rsid w:val="007E378A"/>
    <w:rsid w:val="007E38B6"/>
    <w:rsid w:val="007E39FC"/>
    <w:rsid w:val="007E3A5E"/>
    <w:rsid w:val="007E3B5C"/>
    <w:rsid w:val="007E3CAA"/>
    <w:rsid w:val="007E3F97"/>
    <w:rsid w:val="007E3FE3"/>
    <w:rsid w:val="007E40F3"/>
    <w:rsid w:val="007E433B"/>
    <w:rsid w:val="007E4406"/>
    <w:rsid w:val="007E4442"/>
    <w:rsid w:val="007E4474"/>
    <w:rsid w:val="007E4647"/>
    <w:rsid w:val="007E4793"/>
    <w:rsid w:val="007E47CF"/>
    <w:rsid w:val="007E4C03"/>
    <w:rsid w:val="007E4D3B"/>
    <w:rsid w:val="007E4D58"/>
    <w:rsid w:val="007E501E"/>
    <w:rsid w:val="007E534F"/>
    <w:rsid w:val="007E54B0"/>
    <w:rsid w:val="007E558A"/>
    <w:rsid w:val="007E56F4"/>
    <w:rsid w:val="007E57A0"/>
    <w:rsid w:val="007E5942"/>
    <w:rsid w:val="007E5A3B"/>
    <w:rsid w:val="007E5C92"/>
    <w:rsid w:val="007E5D64"/>
    <w:rsid w:val="007E5FE1"/>
    <w:rsid w:val="007E62AE"/>
    <w:rsid w:val="007E65EF"/>
    <w:rsid w:val="007E6CAC"/>
    <w:rsid w:val="007E6DD4"/>
    <w:rsid w:val="007E704F"/>
    <w:rsid w:val="007E70AA"/>
    <w:rsid w:val="007E75F9"/>
    <w:rsid w:val="007E7A53"/>
    <w:rsid w:val="007E7B80"/>
    <w:rsid w:val="007E7C58"/>
    <w:rsid w:val="007E7DF2"/>
    <w:rsid w:val="007F01D1"/>
    <w:rsid w:val="007F074E"/>
    <w:rsid w:val="007F08ED"/>
    <w:rsid w:val="007F0A59"/>
    <w:rsid w:val="007F0C68"/>
    <w:rsid w:val="007F0F3A"/>
    <w:rsid w:val="007F0F4D"/>
    <w:rsid w:val="007F11CD"/>
    <w:rsid w:val="007F1B11"/>
    <w:rsid w:val="007F22A2"/>
    <w:rsid w:val="007F25B7"/>
    <w:rsid w:val="007F2766"/>
    <w:rsid w:val="007F29F5"/>
    <w:rsid w:val="007F2A84"/>
    <w:rsid w:val="007F2BE3"/>
    <w:rsid w:val="007F2F3F"/>
    <w:rsid w:val="007F2FA9"/>
    <w:rsid w:val="007F31DB"/>
    <w:rsid w:val="007F34CE"/>
    <w:rsid w:val="007F35D4"/>
    <w:rsid w:val="007F3B37"/>
    <w:rsid w:val="007F3B8A"/>
    <w:rsid w:val="007F41C8"/>
    <w:rsid w:val="007F43CB"/>
    <w:rsid w:val="007F45F4"/>
    <w:rsid w:val="007F46C0"/>
    <w:rsid w:val="007F46EB"/>
    <w:rsid w:val="007F47EC"/>
    <w:rsid w:val="007F4AF9"/>
    <w:rsid w:val="007F4C9D"/>
    <w:rsid w:val="007F4D51"/>
    <w:rsid w:val="007F4E2A"/>
    <w:rsid w:val="007F4EDB"/>
    <w:rsid w:val="007F4F8A"/>
    <w:rsid w:val="007F5138"/>
    <w:rsid w:val="007F5303"/>
    <w:rsid w:val="007F542B"/>
    <w:rsid w:val="007F5BB8"/>
    <w:rsid w:val="007F5CA0"/>
    <w:rsid w:val="007F5D38"/>
    <w:rsid w:val="007F6061"/>
    <w:rsid w:val="007F6728"/>
    <w:rsid w:val="007F6A05"/>
    <w:rsid w:val="007F6ACE"/>
    <w:rsid w:val="007F6B68"/>
    <w:rsid w:val="007F76EA"/>
    <w:rsid w:val="007F7DD5"/>
    <w:rsid w:val="00800387"/>
    <w:rsid w:val="0080042E"/>
    <w:rsid w:val="0080047C"/>
    <w:rsid w:val="00800B52"/>
    <w:rsid w:val="00800BC9"/>
    <w:rsid w:val="00801731"/>
    <w:rsid w:val="00801A03"/>
    <w:rsid w:val="00801FED"/>
    <w:rsid w:val="008025A8"/>
    <w:rsid w:val="00803140"/>
    <w:rsid w:val="008034C4"/>
    <w:rsid w:val="008037EE"/>
    <w:rsid w:val="00803915"/>
    <w:rsid w:val="00803978"/>
    <w:rsid w:val="00803DEA"/>
    <w:rsid w:val="0080404B"/>
    <w:rsid w:val="0080470D"/>
    <w:rsid w:val="008047F4"/>
    <w:rsid w:val="00804B08"/>
    <w:rsid w:val="00804E25"/>
    <w:rsid w:val="00804E70"/>
    <w:rsid w:val="008053DE"/>
    <w:rsid w:val="00805D6A"/>
    <w:rsid w:val="00805F7E"/>
    <w:rsid w:val="00805F94"/>
    <w:rsid w:val="0080607D"/>
    <w:rsid w:val="00806474"/>
    <w:rsid w:val="008064C4"/>
    <w:rsid w:val="00806BBD"/>
    <w:rsid w:val="00806DA4"/>
    <w:rsid w:val="00806EA8"/>
    <w:rsid w:val="00806F29"/>
    <w:rsid w:val="00806F5D"/>
    <w:rsid w:val="00807041"/>
    <w:rsid w:val="008074C5"/>
    <w:rsid w:val="0080758A"/>
    <w:rsid w:val="008075BF"/>
    <w:rsid w:val="008077E0"/>
    <w:rsid w:val="00807B9E"/>
    <w:rsid w:val="00807E0F"/>
    <w:rsid w:val="00807E38"/>
    <w:rsid w:val="008100C2"/>
    <w:rsid w:val="00810692"/>
    <w:rsid w:val="008106F8"/>
    <w:rsid w:val="0081077B"/>
    <w:rsid w:val="008107A0"/>
    <w:rsid w:val="008107BA"/>
    <w:rsid w:val="00810D78"/>
    <w:rsid w:val="00810DAF"/>
    <w:rsid w:val="008111AB"/>
    <w:rsid w:val="008112E3"/>
    <w:rsid w:val="00811CEE"/>
    <w:rsid w:val="00811FBE"/>
    <w:rsid w:val="008123DF"/>
    <w:rsid w:val="00812606"/>
    <w:rsid w:val="00812664"/>
    <w:rsid w:val="008127C3"/>
    <w:rsid w:val="00812933"/>
    <w:rsid w:val="00812C22"/>
    <w:rsid w:val="00812DE3"/>
    <w:rsid w:val="00812FB4"/>
    <w:rsid w:val="008131E2"/>
    <w:rsid w:val="008132D1"/>
    <w:rsid w:val="008132F6"/>
    <w:rsid w:val="0081343B"/>
    <w:rsid w:val="00813628"/>
    <w:rsid w:val="00813788"/>
    <w:rsid w:val="00813936"/>
    <w:rsid w:val="00813AD9"/>
    <w:rsid w:val="00813BF0"/>
    <w:rsid w:val="008142FB"/>
    <w:rsid w:val="00814454"/>
    <w:rsid w:val="008146B5"/>
    <w:rsid w:val="00814A47"/>
    <w:rsid w:val="0081509F"/>
    <w:rsid w:val="008153C1"/>
    <w:rsid w:val="008159AB"/>
    <w:rsid w:val="00815D79"/>
    <w:rsid w:val="00815F14"/>
    <w:rsid w:val="00815F62"/>
    <w:rsid w:val="0081623C"/>
    <w:rsid w:val="00816280"/>
    <w:rsid w:val="008163B9"/>
    <w:rsid w:val="00816744"/>
    <w:rsid w:val="00816838"/>
    <w:rsid w:val="008168A5"/>
    <w:rsid w:val="00816B6D"/>
    <w:rsid w:val="00817322"/>
    <w:rsid w:val="008173D2"/>
    <w:rsid w:val="008174F8"/>
    <w:rsid w:val="00817529"/>
    <w:rsid w:val="008177F8"/>
    <w:rsid w:val="008178B2"/>
    <w:rsid w:val="00817B82"/>
    <w:rsid w:val="00817BAB"/>
    <w:rsid w:val="00817E3E"/>
    <w:rsid w:val="00820083"/>
    <w:rsid w:val="0082026A"/>
    <w:rsid w:val="008203E1"/>
    <w:rsid w:val="0082050E"/>
    <w:rsid w:val="00820651"/>
    <w:rsid w:val="0082069E"/>
    <w:rsid w:val="00820981"/>
    <w:rsid w:val="00821462"/>
    <w:rsid w:val="0082146D"/>
    <w:rsid w:val="00821509"/>
    <w:rsid w:val="0082166C"/>
    <w:rsid w:val="00821772"/>
    <w:rsid w:val="00821AA9"/>
    <w:rsid w:val="00821C27"/>
    <w:rsid w:val="00822034"/>
    <w:rsid w:val="0082205F"/>
    <w:rsid w:val="00822093"/>
    <w:rsid w:val="008220A0"/>
    <w:rsid w:val="008225CE"/>
    <w:rsid w:val="008229FB"/>
    <w:rsid w:val="00822B69"/>
    <w:rsid w:val="00822B91"/>
    <w:rsid w:val="00822E3B"/>
    <w:rsid w:val="008231D0"/>
    <w:rsid w:val="008231E7"/>
    <w:rsid w:val="008231E8"/>
    <w:rsid w:val="0082329A"/>
    <w:rsid w:val="00823410"/>
    <w:rsid w:val="008235AC"/>
    <w:rsid w:val="0082378A"/>
    <w:rsid w:val="00823EEE"/>
    <w:rsid w:val="00824535"/>
    <w:rsid w:val="008247C4"/>
    <w:rsid w:val="008248C7"/>
    <w:rsid w:val="00824F7A"/>
    <w:rsid w:val="00825022"/>
    <w:rsid w:val="008250D3"/>
    <w:rsid w:val="008251CA"/>
    <w:rsid w:val="00825485"/>
    <w:rsid w:val="008255E4"/>
    <w:rsid w:val="00825FD3"/>
    <w:rsid w:val="0082602E"/>
    <w:rsid w:val="008262C7"/>
    <w:rsid w:val="008264D2"/>
    <w:rsid w:val="00826674"/>
    <w:rsid w:val="00826986"/>
    <w:rsid w:val="00826EA9"/>
    <w:rsid w:val="00827372"/>
    <w:rsid w:val="008276DA"/>
    <w:rsid w:val="00827860"/>
    <w:rsid w:val="00827D0C"/>
    <w:rsid w:val="00827F10"/>
    <w:rsid w:val="0082C346"/>
    <w:rsid w:val="00830081"/>
    <w:rsid w:val="0083037F"/>
    <w:rsid w:val="008303FF"/>
    <w:rsid w:val="00830564"/>
    <w:rsid w:val="008307FD"/>
    <w:rsid w:val="00830C4F"/>
    <w:rsid w:val="00830E23"/>
    <w:rsid w:val="00831109"/>
    <w:rsid w:val="008312E0"/>
    <w:rsid w:val="00831647"/>
    <w:rsid w:val="008318B3"/>
    <w:rsid w:val="008319EF"/>
    <w:rsid w:val="00831B9C"/>
    <w:rsid w:val="00831C4E"/>
    <w:rsid w:val="00831C93"/>
    <w:rsid w:val="008323E2"/>
    <w:rsid w:val="008327A2"/>
    <w:rsid w:val="00832868"/>
    <w:rsid w:val="00832A52"/>
    <w:rsid w:val="008334FE"/>
    <w:rsid w:val="00833548"/>
    <w:rsid w:val="008338A7"/>
    <w:rsid w:val="008338F8"/>
    <w:rsid w:val="008339BD"/>
    <w:rsid w:val="00833A8B"/>
    <w:rsid w:val="00833C0B"/>
    <w:rsid w:val="00833D3A"/>
    <w:rsid w:val="00833ECF"/>
    <w:rsid w:val="008340A8"/>
    <w:rsid w:val="008340BD"/>
    <w:rsid w:val="0083417A"/>
    <w:rsid w:val="008341D8"/>
    <w:rsid w:val="008341F7"/>
    <w:rsid w:val="008347AA"/>
    <w:rsid w:val="00834869"/>
    <w:rsid w:val="008349FA"/>
    <w:rsid w:val="00834A2E"/>
    <w:rsid w:val="00834C0D"/>
    <w:rsid w:val="00834C86"/>
    <w:rsid w:val="00834FE9"/>
    <w:rsid w:val="0083533D"/>
    <w:rsid w:val="00835347"/>
    <w:rsid w:val="0083535F"/>
    <w:rsid w:val="00835752"/>
    <w:rsid w:val="008357AB"/>
    <w:rsid w:val="00835D85"/>
    <w:rsid w:val="008361D2"/>
    <w:rsid w:val="0083625B"/>
    <w:rsid w:val="008362A5"/>
    <w:rsid w:val="00836460"/>
    <w:rsid w:val="0083650E"/>
    <w:rsid w:val="0083652F"/>
    <w:rsid w:val="00836B68"/>
    <w:rsid w:val="00836C5E"/>
    <w:rsid w:val="00836E8A"/>
    <w:rsid w:val="008371F5"/>
    <w:rsid w:val="00837422"/>
    <w:rsid w:val="008375D9"/>
    <w:rsid w:val="008378D7"/>
    <w:rsid w:val="00837B60"/>
    <w:rsid w:val="00837D50"/>
    <w:rsid w:val="008404B5"/>
    <w:rsid w:val="00840761"/>
    <w:rsid w:val="00840A09"/>
    <w:rsid w:val="00840ADD"/>
    <w:rsid w:val="00841077"/>
    <w:rsid w:val="008413AF"/>
    <w:rsid w:val="00841996"/>
    <w:rsid w:val="00841A66"/>
    <w:rsid w:val="00841AE9"/>
    <w:rsid w:val="00841AF5"/>
    <w:rsid w:val="00841DBB"/>
    <w:rsid w:val="008422C7"/>
    <w:rsid w:val="0084258F"/>
    <w:rsid w:val="008427BC"/>
    <w:rsid w:val="008428E9"/>
    <w:rsid w:val="00842BDF"/>
    <w:rsid w:val="00842BFB"/>
    <w:rsid w:val="00842EBB"/>
    <w:rsid w:val="0084314D"/>
    <w:rsid w:val="0084353D"/>
    <w:rsid w:val="0084382C"/>
    <w:rsid w:val="00843B44"/>
    <w:rsid w:val="00843BC5"/>
    <w:rsid w:val="00843D8C"/>
    <w:rsid w:val="008440A0"/>
    <w:rsid w:val="00844211"/>
    <w:rsid w:val="00844477"/>
    <w:rsid w:val="008444FF"/>
    <w:rsid w:val="008445C4"/>
    <w:rsid w:val="00844610"/>
    <w:rsid w:val="00844675"/>
    <w:rsid w:val="00844BEE"/>
    <w:rsid w:val="00844D5B"/>
    <w:rsid w:val="00844DC6"/>
    <w:rsid w:val="00844E09"/>
    <w:rsid w:val="00845490"/>
    <w:rsid w:val="00845788"/>
    <w:rsid w:val="00845982"/>
    <w:rsid w:val="00845D64"/>
    <w:rsid w:val="008462C9"/>
    <w:rsid w:val="008462FE"/>
    <w:rsid w:val="00846485"/>
    <w:rsid w:val="008469C8"/>
    <w:rsid w:val="00846EB6"/>
    <w:rsid w:val="008472E5"/>
    <w:rsid w:val="0084736A"/>
    <w:rsid w:val="00847835"/>
    <w:rsid w:val="008478DD"/>
    <w:rsid w:val="00847BC7"/>
    <w:rsid w:val="00847F82"/>
    <w:rsid w:val="00850107"/>
    <w:rsid w:val="00850163"/>
    <w:rsid w:val="00850397"/>
    <w:rsid w:val="00850786"/>
    <w:rsid w:val="008507A1"/>
    <w:rsid w:val="008510CC"/>
    <w:rsid w:val="008510D0"/>
    <w:rsid w:val="0085113C"/>
    <w:rsid w:val="008516A4"/>
    <w:rsid w:val="008517BB"/>
    <w:rsid w:val="008518A4"/>
    <w:rsid w:val="00851A1B"/>
    <w:rsid w:val="00851A51"/>
    <w:rsid w:val="00851CCD"/>
    <w:rsid w:val="00852155"/>
    <w:rsid w:val="0085220B"/>
    <w:rsid w:val="00852701"/>
    <w:rsid w:val="00852B96"/>
    <w:rsid w:val="00852BBD"/>
    <w:rsid w:val="00852BCB"/>
    <w:rsid w:val="00852EEC"/>
    <w:rsid w:val="0085307C"/>
    <w:rsid w:val="008531CC"/>
    <w:rsid w:val="00853883"/>
    <w:rsid w:val="00853B81"/>
    <w:rsid w:val="00853D74"/>
    <w:rsid w:val="00854555"/>
    <w:rsid w:val="0085473F"/>
    <w:rsid w:val="00854799"/>
    <w:rsid w:val="008547ED"/>
    <w:rsid w:val="00854AD1"/>
    <w:rsid w:val="00854B8E"/>
    <w:rsid w:val="00854EF8"/>
    <w:rsid w:val="00855045"/>
    <w:rsid w:val="008551AD"/>
    <w:rsid w:val="008554DE"/>
    <w:rsid w:val="00855F1B"/>
    <w:rsid w:val="008562F2"/>
    <w:rsid w:val="0085650E"/>
    <w:rsid w:val="00856837"/>
    <w:rsid w:val="00856B88"/>
    <w:rsid w:val="00856DC3"/>
    <w:rsid w:val="00856E89"/>
    <w:rsid w:val="00856ED2"/>
    <w:rsid w:val="00856EDF"/>
    <w:rsid w:val="008570F1"/>
    <w:rsid w:val="00857D0F"/>
    <w:rsid w:val="0086089C"/>
    <w:rsid w:val="00860FF5"/>
    <w:rsid w:val="0086107B"/>
    <w:rsid w:val="00861185"/>
    <w:rsid w:val="00861862"/>
    <w:rsid w:val="00861EEB"/>
    <w:rsid w:val="00862118"/>
    <w:rsid w:val="0086230A"/>
    <w:rsid w:val="008625A5"/>
    <w:rsid w:val="008626F1"/>
    <w:rsid w:val="00862767"/>
    <w:rsid w:val="00862A67"/>
    <w:rsid w:val="0086313B"/>
    <w:rsid w:val="00863199"/>
    <w:rsid w:val="0086320C"/>
    <w:rsid w:val="0086328A"/>
    <w:rsid w:val="008633F5"/>
    <w:rsid w:val="0086356D"/>
    <w:rsid w:val="008637FA"/>
    <w:rsid w:val="0086393D"/>
    <w:rsid w:val="00863A4B"/>
    <w:rsid w:val="00863AA5"/>
    <w:rsid w:val="00863ABC"/>
    <w:rsid w:val="00863D83"/>
    <w:rsid w:val="00863E2A"/>
    <w:rsid w:val="00863E76"/>
    <w:rsid w:val="00864073"/>
    <w:rsid w:val="00864153"/>
    <w:rsid w:val="0086440A"/>
    <w:rsid w:val="00864636"/>
    <w:rsid w:val="008646F8"/>
    <w:rsid w:val="008646F9"/>
    <w:rsid w:val="00864876"/>
    <w:rsid w:val="00864B36"/>
    <w:rsid w:val="00865159"/>
    <w:rsid w:val="00865276"/>
    <w:rsid w:val="00865478"/>
    <w:rsid w:val="008658F8"/>
    <w:rsid w:val="00865AE9"/>
    <w:rsid w:val="00865CB9"/>
    <w:rsid w:val="00865D8C"/>
    <w:rsid w:val="00865DC9"/>
    <w:rsid w:val="00865E60"/>
    <w:rsid w:val="008663D2"/>
    <w:rsid w:val="008665A3"/>
    <w:rsid w:val="00866660"/>
    <w:rsid w:val="00866A54"/>
    <w:rsid w:val="00866C18"/>
    <w:rsid w:val="008671F7"/>
    <w:rsid w:val="00867938"/>
    <w:rsid w:val="00867C08"/>
    <w:rsid w:val="00867ED8"/>
    <w:rsid w:val="0087015A"/>
    <w:rsid w:val="00870210"/>
    <w:rsid w:val="008702FD"/>
    <w:rsid w:val="008703BA"/>
    <w:rsid w:val="00870536"/>
    <w:rsid w:val="008707C4"/>
    <w:rsid w:val="00870AB5"/>
    <w:rsid w:val="00870B8D"/>
    <w:rsid w:val="00870CC5"/>
    <w:rsid w:val="00870D06"/>
    <w:rsid w:val="00870D56"/>
    <w:rsid w:val="00871463"/>
    <w:rsid w:val="0087161B"/>
    <w:rsid w:val="008716FF"/>
    <w:rsid w:val="00871D2E"/>
    <w:rsid w:val="0087210E"/>
    <w:rsid w:val="00872130"/>
    <w:rsid w:val="008726BB"/>
    <w:rsid w:val="0087276D"/>
    <w:rsid w:val="0087277F"/>
    <w:rsid w:val="00872785"/>
    <w:rsid w:val="008727CE"/>
    <w:rsid w:val="0087286F"/>
    <w:rsid w:val="0087288B"/>
    <w:rsid w:val="008729C0"/>
    <w:rsid w:val="008729F8"/>
    <w:rsid w:val="00872BDD"/>
    <w:rsid w:val="00872BF7"/>
    <w:rsid w:val="00872C02"/>
    <w:rsid w:val="00872D4A"/>
    <w:rsid w:val="00872ED6"/>
    <w:rsid w:val="00872FED"/>
    <w:rsid w:val="00873228"/>
    <w:rsid w:val="008733BE"/>
    <w:rsid w:val="0087373D"/>
    <w:rsid w:val="00873A76"/>
    <w:rsid w:val="00873BC8"/>
    <w:rsid w:val="00873D8F"/>
    <w:rsid w:val="00873EBC"/>
    <w:rsid w:val="0087414D"/>
    <w:rsid w:val="008741C7"/>
    <w:rsid w:val="008745B1"/>
    <w:rsid w:val="008749C6"/>
    <w:rsid w:val="00874C3B"/>
    <w:rsid w:val="00874D5C"/>
    <w:rsid w:val="00875272"/>
    <w:rsid w:val="00875532"/>
    <w:rsid w:val="00875BD8"/>
    <w:rsid w:val="0087609E"/>
    <w:rsid w:val="008762C9"/>
    <w:rsid w:val="00876388"/>
    <w:rsid w:val="00876620"/>
    <w:rsid w:val="00876735"/>
    <w:rsid w:val="00876882"/>
    <w:rsid w:val="00876A91"/>
    <w:rsid w:val="00876CE7"/>
    <w:rsid w:val="00876DD4"/>
    <w:rsid w:val="00876EA2"/>
    <w:rsid w:val="00876EB6"/>
    <w:rsid w:val="00876EEC"/>
    <w:rsid w:val="00876FE7"/>
    <w:rsid w:val="00877144"/>
    <w:rsid w:val="0087722B"/>
    <w:rsid w:val="008773CE"/>
    <w:rsid w:val="008777A5"/>
    <w:rsid w:val="008778B0"/>
    <w:rsid w:val="00877B20"/>
    <w:rsid w:val="00877D32"/>
    <w:rsid w:val="00877EF3"/>
    <w:rsid w:val="00880030"/>
    <w:rsid w:val="00880403"/>
    <w:rsid w:val="00880437"/>
    <w:rsid w:val="008809FB"/>
    <w:rsid w:val="00880C22"/>
    <w:rsid w:val="00880CD8"/>
    <w:rsid w:val="008810B4"/>
    <w:rsid w:val="00881132"/>
    <w:rsid w:val="008812F5"/>
    <w:rsid w:val="0088130D"/>
    <w:rsid w:val="00881395"/>
    <w:rsid w:val="008818FB"/>
    <w:rsid w:val="00881922"/>
    <w:rsid w:val="00881AF8"/>
    <w:rsid w:val="00881B00"/>
    <w:rsid w:val="00881C49"/>
    <w:rsid w:val="00881ED7"/>
    <w:rsid w:val="008823AF"/>
    <w:rsid w:val="00882660"/>
    <w:rsid w:val="0088266B"/>
    <w:rsid w:val="008826A9"/>
    <w:rsid w:val="00882888"/>
    <w:rsid w:val="00882999"/>
    <w:rsid w:val="00882B2C"/>
    <w:rsid w:val="00882D82"/>
    <w:rsid w:val="008832AA"/>
    <w:rsid w:val="0088360A"/>
    <w:rsid w:val="0088376D"/>
    <w:rsid w:val="0088382F"/>
    <w:rsid w:val="00883F46"/>
    <w:rsid w:val="00884283"/>
    <w:rsid w:val="00884339"/>
    <w:rsid w:val="008846CF"/>
    <w:rsid w:val="0088481E"/>
    <w:rsid w:val="008849DC"/>
    <w:rsid w:val="00884E88"/>
    <w:rsid w:val="00884EA7"/>
    <w:rsid w:val="008850F5"/>
    <w:rsid w:val="00885240"/>
    <w:rsid w:val="00885325"/>
    <w:rsid w:val="008854E8"/>
    <w:rsid w:val="00885743"/>
    <w:rsid w:val="0088644B"/>
    <w:rsid w:val="00886455"/>
    <w:rsid w:val="00886867"/>
    <w:rsid w:val="0088688D"/>
    <w:rsid w:val="00886BB2"/>
    <w:rsid w:val="00886EAC"/>
    <w:rsid w:val="0088706B"/>
    <w:rsid w:val="00887203"/>
    <w:rsid w:val="00887355"/>
    <w:rsid w:val="0088739B"/>
    <w:rsid w:val="00887410"/>
    <w:rsid w:val="008877A5"/>
    <w:rsid w:val="008878D4"/>
    <w:rsid w:val="00887960"/>
    <w:rsid w:val="00887996"/>
    <w:rsid w:val="0088FC98"/>
    <w:rsid w:val="0089014C"/>
    <w:rsid w:val="00890171"/>
    <w:rsid w:val="00890241"/>
    <w:rsid w:val="00890248"/>
    <w:rsid w:val="00890747"/>
    <w:rsid w:val="00891018"/>
    <w:rsid w:val="00891217"/>
    <w:rsid w:val="00891389"/>
    <w:rsid w:val="00891AD6"/>
    <w:rsid w:val="00892103"/>
    <w:rsid w:val="0089230D"/>
    <w:rsid w:val="008926F0"/>
    <w:rsid w:val="00892909"/>
    <w:rsid w:val="00892A95"/>
    <w:rsid w:val="00892FBC"/>
    <w:rsid w:val="0089307D"/>
    <w:rsid w:val="00893230"/>
    <w:rsid w:val="008932EF"/>
    <w:rsid w:val="00893A97"/>
    <w:rsid w:val="00893F9E"/>
    <w:rsid w:val="0089422A"/>
    <w:rsid w:val="00894320"/>
    <w:rsid w:val="00894640"/>
    <w:rsid w:val="0089468A"/>
    <w:rsid w:val="008949F3"/>
    <w:rsid w:val="00894F28"/>
    <w:rsid w:val="008954BF"/>
    <w:rsid w:val="00895634"/>
    <w:rsid w:val="008958DB"/>
    <w:rsid w:val="00895B07"/>
    <w:rsid w:val="00895BDA"/>
    <w:rsid w:val="00895E7E"/>
    <w:rsid w:val="00896338"/>
    <w:rsid w:val="0089673C"/>
    <w:rsid w:val="00896C6D"/>
    <w:rsid w:val="00896CA3"/>
    <w:rsid w:val="00896FD1"/>
    <w:rsid w:val="0089719F"/>
    <w:rsid w:val="008972CE"/>
    <w:rsid w:val="00897589"/>
    <w:rsid w:val="00897814"/>
    <w:rsid w:val="00897CB5"/>
    <w:rsid w:val="00897E31"/>
    <w:rsid w:val="008A049F"/>
    <w:rsid w:val="008A0578"/>
    <w:rsid w:val="008A0683"/>
    <w:rsid w:val="008A06E8"/>
    <w:rsid w:val="008A0E3F"/>
    <w:rsid w:val="008A103A"/>
    <w:rsid w:val="008A109E"/>
    <w:rsid w:val="008A10B4"/>
    <w:rsid w:val="008A10D1"/>
    <w:rsid w:val="008A11AE"/>
    <w:rsid w:val="008A1775"/>
    <w:rsid w:val="008A1A51"/>
    <w:rsid w:val="008A1B51"/>
    <w:rsid w:val="008A1C53"/>
    <w:rsid w:val="008A1FCF"/>
    <w:rsid w:val="008A20B3"/>
    <w:rsid w:val="008A218B"/>
    <w:rsid w:val="008A29F6"/>
    <w:rsid w:val="008A2CBD"/>
    <w:rsid w:val="008A2D31"/>
    <w:rsid w:val="008A2EE6"/>
    <w:rsid w:val="008A2FA6"/>
    <w:rsid w:val="008A3322"/>
    <w:rsid w:val="008A338B"/>
    <w:rsid w:val="008A3856"/>
    <w:rsid w:val="008A386E"/>
    <w:rsid w:val="008A3B53"/>
    <w:rsid w:val="008A3D26"/>
    <w:rsid w:val="008A3EBC"/>
    <w:rsid w:val="008A3F38"/>
    <w:rsid w:val="008A3FAC"/>
    <w:rsid w:val="008A4145"/>
    <w:rsid w:val="008A4413"/>
    <w:rsid w:val="008A4587"/>
    <w:rsid w:val="008A481B"/>
    <w:rsid w:val="008A4862"/>
    <w:rsid w:val="008A4973"/>
    <w:rsid w:val="008A4C62"/>
    <w:rsid w:val="008A512B"/>
    <w:rsid w:val="008A5240"/>
    <w:rsid w:val="008A53E6"/>
    <w:rsid w:val="008A5A4D"/>
    <w:rsid w:val="008A5A90"/>
    <w:rsid w:val="008A5FF0"/>
    <w:rsid w:val="008A6080"/>
    <w:rsid w:val="008A6784"/>
    <w:rsid w:val="008A70CD"/>
    <w:rsid w:val="008A72F1"/>
    <w:rsid w:val="008A73C7"/>
    <w:rsid w:val="008A7421"/>
    <w:rsid w:val="008A75AA"/>
    <w:rsid w:val="008A776A"/>
    <w:rsid w:val="008A7A8C"/>
    <w:rsid w:val="008AC5EA"/>
    <w:rsid w:val="008B0253"/>
    <w:rsid w:val="008B02FB"/>
    <w:rsid w:val="008B0495"/>
    <w:rsid w:val="008B082F"/>
    <w:rsid w:val="008B088D"/>
    <w:rsid w:val="008B10B1"/>
    <w:rsid w:val="008B1182"/>
    <w:rsid w:val="008B1414"/>
    <w:rsid w:val="008B239B"/>
    <w:rsid w:val="008B2430"/>
    <w:rsid w:val="008B2441"/>
    <w:rsid w:val="008B2467"/>
    <w:rsid w:val="008B2948"/>
    <w:rsid w:val="008B2A85"/>
    <w:rsid w:val="008B2AC8"/>
    <w:rsid w:val="008B2CBD"/>
    <w:rsid w:val="008B30EC"/>
    <w:rsid w:val="008B3523"/>
    <w:rsid w:val="008B39F5"/>
    <w:rsid w:val="008B3B9C"/>
    <w:rsid w:val="008B3C2C"/>
    <w:rsid w:val="008B3C91"/>
    <w:rsid w:val="008B3D61"/>
    <w:rsid w:val="008B3F59"/>
    <w:rsid w:val="008B3F85"/>
    <w:rsid w:val="008B4274"/>
    <w:rsid w:val="008B44B7"/>
    <w:rsid w:val="008B4589"/>
    <w:rsid w:val="008B4B76"/>
    <w:rsid w:val="008B526E"/>
    <w:rsid w:val="008B54F9"/>
    <w:rsid w:val="008B5631"/>
    <w:rsid w:val="008B56AF"/>
    <w:rsid w:val="008B57ED"/>
    <w:rsid w:val="008B5B96"/>
    <w:rsid w:val="008B5C03"/>
    <w:rsid w:val="008B6241"/>
    <w:rsid w:val="008B640D"/>
    <w:rsid w:val="008B64AE"/>
    <w:rsid w:val="008B66D1"/>
    <w:rsid w:val="008B67CA"/>
    <w:rsid w:val="008B71B2"/>
    <w:rsid w:val="008B72A5"/>
    <w:rsid w:val="008B7312"/>
    <w:rsid w:val="008B75B0"/>
    <w:rsid w:val="008B76A8"/>
    <w:rsid w:val="008B7713"/>
    <w:rsid w:val="008B7DA8"/>
    <w:rsid w:val="008B7F0C"/>
    <w:rsid w:val="008C03CF"/>
    <w:rsid w:val="008C069E"/>
    <w:rsid w:val="008C0816"/>
    <w:rsid w:val="008C0953"/>
    <w:rsid w:val="008C0ADA"/>
    <w:rsid w:val="008C0D7A"/>
    <w:rsid w:val="008C1120"/>
    <w:rsid w:val="008C11E4"/>
    <w:rsid w:val="008C1425"/>
    <w:rsid w:val="008C168B"/>
    <w:rsid w:val="008C1B07"/>
    <w:rsid w:val="008C1DC1"/>
    <w:rsid w:val="008C233C"/>
    <w:rsid w:val="008C2591"/>
    <w:rsid w:val="008C265E"/>
    <w:rsid w:val="008C2665"/>
    <w:rsid w:val="008C26F8"/>
    <w:rsid w:val="008C2929"/>
    <w:rsid w:val="008C2E98"/>
    <w:rsid w:val="008C2FAC"/>
    <w:rsid w:val="008C3315"/>
    <w:rsid w:val="008C382D"/>
    <w:rsid w:val="008C38F9"/>
    <w:rsid w:val="008C3AF1"/>
    <w:rsid w:val="008C40B1"/>
    <w:rsid w:val="008C40FD"/>
    <w:rsid w:val="008C410F"/>
    <w:rsid w:val="008C43A6"/>
    <w:rsid w:val="008C43B0"/>
    <w:rsid w:val="008C43BB"/>
    <w:rsid w:val="008C47C4"/>
    <w:rsid w:val="008C4966"/>
    <w:rsid w:val="008C516B"/>
    <w:rsid w:val="008C52F0"/>
    <w:rsid w:val="008C5501"/>
    <w:rsid w:val="008C5519"/>
    <w:rsid w:val="008C55CE"/>
    <w:rsid w:val="008C5A97"/>
    <w:rsid w:val="008C6198"/>
    <w:rsid w:val="008C61B5"/>
    <w:rsid w:val="008C6223"/>
    <w:rsid w:val="008C6972"/>
    <w:rsid w:val="008C6C8B"/>
    <w:rsid w:val="008C6FD8"/>
    <w:rsid w:val="008C7225"/>
    <w:rsid w:val="008C7542"/>
    <w:rsid w:val="008C760B"/>
    <w:rsid w:val="008C7ACE"/>
    <w:rsid w:val="008C7AE9"/>
    <w:rsid w:val="008C7C31"/>
    <w:rsid w:val="008C7CB0"/>
    <w:rsid w:val="008C7EB3"/>
    <w:rsid w:val="008C7F87"/>
    <w:rsid w:val="008C81F2"/>
    <w:rsid w:val="008D00FA"/>
    <w:rsid w:val="008D0450"/>
    <w:rsid w:val="008D0557"/>
    <w:rsid w:val="008D0959"/>
    <w:rsid w:val="008D0AC0"/>
    <w:rsid w:val="008D0C62"/>
    <w:rsid w:val="008D0CC9"/>
    <w:rsid w:val="008D0D8B"/>
    <w:rsid w:val="008D0E18"/>
    <w:rsid w:val="008D14A1"/>
    <w:rsid w:val="008D15DB"/>
    <w:rsid w:val="008D199E"/>
    <w:rsid w:val="008D1ED2"/>
    <w:rsid w:val="008D204F"/>
    <w:rsid w:val="008D2082"/>
    <w:rsid w:val="008D21E3"/>
    <w:rsid w:val="008D21F7"/>
    <w:rsid w:val="008D224E"/>
    <w:rsid w:val="008D2251"/>
    <w:rsid w:val="008D23A1"/>
    <w:rsid w:val="008D23ED"/>
    <w:rsid w:val="008D252E"/>
    <w:rsid w:val="008D26EE"/>
    <w:rsid w:val="008D2785"/>
    <w:rsid w:val="008D27EF"/>
    <w:rsid w:val="008D2828"/>
    <w:rsid w:val="008D2AEC"/>
    <w:rsid w:val="008D2CDE"/>
    <w:rsid w:val="008D2D8D"/>
    <w:rsid w:val="008D2DAB"/>
    <w:rsid w:val="008D2EEC"/>
    <w:rsid w:val="008D30AE"/>
    <w:rsid w:val="008D3130"/>
    <w:rsid w:val="008D34C1"/>
    <w:rsid w:val="008D3A3C"/>
    <w:rsid w:val="008D3EF2"/>
    <w:rsid w:val="008D3F8D"/>
    <w:rsid w:val="008D3FB4"/>
    <w:rsid w:val="008D40E1"/>
    <w:rsid w:val="008D41BB"/>
    <w:rsid w:val="008D46FB"/>
    <w:rsid w:val="008D4915"/>
    <w:rsid w:val="008D4DC9"/>
    <w:rsid w:val="008D4FB1"/>
    <w:rsid w:val="008D50DB"/>
    <w:rsid w:val="008D5386"/>
    <w:rsid w:val="008D5485"/>
    <w:rsid w:val="008D58D4"/>
    <w:rsid w:val="008D58DA"/>
    <w:rsid w:val="008D5E39"/>
    <w:rsid w:val="008D5E54"/>
    <w:rsid w:val="008D5E72"/>
    <w:rsid w:val="008D5E9D"/>
    <w:rsid w:val="008D6126"/>
    <w:rsid w:val="008D6317"/>
    <w:rsid w:val="008D66DE"/>
    <w:rsid w:val="008D67BA"/>
    <w:rsid w:val="008D6892"/>
    <w:rsid w:val="008D6E48"/>
    <w:rsid w:val="008D7032"/>
    <w:rsid w:val="008D74AF"/>
    <w:rsid w:val="008D7D72"/>
    <w:rsid w:val="008D7E83"/>
    <w:rsid w:val="008D7E89"/>
    <w:rsid w:val="008E0012"/>
    <w:rsid w:val="008E021D"/>
    <w:rsid w:val="008E0292"/>
    <w:rsid w:val="008E0316"/>
    <w:rsid w:val="008E0513"/>
    <w:rsid w:val="008E06F0"/>
    <w:rsid w:val="008E07EF"/>
    <w:rsid w:val="008E09F0"/>
    <w:rsid w:val="008E0AC7"/>
    <w:rsid w:val="008E1147"/>
    <w:rsid w:val="008E12C7"/>
    <w:rsid w:val="008E13D0"/>
    <w:rsid w:val="008E148D"/>
    <w:rsid w:val="008E17A4"/>
    <w:rsid w:val="008E1BBD"/>
    <w:rsid w:val="008E1EB9"/>
    <w:rsid w:val="008E23AD"/>
    <w:rsid w:val="008E264E"/>
    <w:rsid w:val="008E27DC"/>
    <w:rsid w:val="008E287A"/>
    <w:rsid w:val="008E2AD9"/>
    <w:rsid w:val="008E2B91"/>
    <w:rsid w:val="008E2DFC"/>
    <w:rsid w:val="008E2EC4"/>
    <w:rsid w:val="008E3072"/>
    <w:rsid w:val="008E3092"/>
    <w:rsid w:val="008E30F2"/>
    <w:rsid w:val="008E32A0"/>
    <w:rsid w:val="008E3527"/>
    <w:rsid w:val="008E394E"/>
    <w:rsid w:val="008E3C31"/>
    <w:rsid w:val="008E3D94"/>
    <w:rsid w:val="008E3DB5"/>
    <w:rsid w:val="008E3DD3"/>
    <w:rsid w:val="008E3E18"/>
    <w:rsid w:val="008E409F"/>
    <w:rsid w:val="008E44CF"/>
    <w:rsid w:val="008E482C"/>
    <w:rsid w:val="008E4B1E"/>
    <w:rsid w:val="008E4BE8"/>
    <w:rsid w:val="008E4C83"/>
    <w:rsid w:val="008E4D83"/>
    <w:rsid w:val="008E562D"/>
    <w:rsid w:val="008E5A7B"/>
    <w:rsid w:val="008E5C78"/>
    <w:rsid w:val="008E5D88"/>
    <w:rsid w:val="008E658C"/>
    <w:rsid w:val="008E660D"/>
    <w:rsid w:val="008E6B82"/>
    <w:rsid w:val="008E6EA4"/>
    <w:rsid w:val="008E6F0F"/>
    <w:rsid w:val="008E72AE"/>
    <w:rsid w:val="008E73BB"/>
    <w:rsid w:val="008E7721"/>
    <w:rsid w:val="008E7BE8"/>
    <w:rsid w:val="008EF71D"/>
    <w:rsid w:val="008F00DC"/>
    <w:rsid w:val="008F050C"/>
    <w:rsid w:val="008F1010"/>
    <w:rsid w:val="008F1331"/>
    <w:rsid w:val="008F151C"/>
    <w:rsid w:val="008F16B8"/>
    <w:rsid w:val="008F1A62"/>
    <w:rsid w:val="008F1CF1"/>
    <w:rsid w:val="008F1D22"/>
    <w:rsid w:val="008F1D3A"/>
    <w:rsid w:val="008F1F06"/>
    <w:rsid w:val="008F1F80"/>
    <w:rsid w:val="008F1FC6"/>
    <w:rsid w:val="008F21FC"/>
    <w:rsid w:val="008F22BB"/>
    <w:rsid w:val="008F2429"/>
    <w:rsid w:val="008F259D"/>
    <w:rsid w:val="008F260E"/>
    <w:rsid w:val="008F26C5"/>
    <w:rsid w:val="008F2AFF"/>
    <w:rsid w:val="008F2C6F"/>
    <w:rsid w:val="008F2D6B"/>
    <w:rsid w:val="008F2F39"/>
    <w:rsid w:val="008F318A"/>
    <w:rsid w:val="008F3569"/>
    <w:rsid w:val="008F3573"/>
    <w:rsid w:val="008F39EB"/>
    <w:rsid w:val="008F3A86"/>
    <w:rsid w:val="008F3D26"/>
    <w:rsid w:val="008F3D27"/>
    <w:rsid w:val="008F3E45"/>
    <w:rsid w:val="008F417F"/>
    <w:rsid w:val="008F418C"/>
    <w:rsid w:val="008F4382"/>
    <w:rsid w:val="008F44A4"/>
    <w:rsid w:val="008F468D"/>
    <w:rsid w:val="008F471B"/>
    <w:rsid w:val="008F486F"/>
    <w:rsid w:val="008F4A8E"/>
    <w:rsid w:val="008F4F78"/>
    <w:rsid w:val="008F5418"/>
    <w:rsid w:val="008F58F1"/>
    <w:rsid w:val="008F5C9A"/>
    <w:rsid w:val="008F5E37"/>
    <w:rsid w:val="008F5F98"/>
    <w:rsid w:val="008F60BC"/>
    <w:rsid w:val="008F629B"/>
    <w:rsid w:val="008F642E"/>
    <w:rsid w:val="008F6746"/>
    <w:rsid w:val="008F6CCC"/>
    <w:rsid w:val="008F6CD2"/>
    <w:rsid w:val="008F7108"/>
    <w:rsid w:val="008F7896"/>
    <w:rsid w:val="008F7957"/>
    <w:rsid w:val="008F79B0"/>
    <w:rsid w:val="008F7D26"/>
    <w:rsid w:val="008F7D53"/>
    <w:rsid w:val="008F7D7E"/>
    <w:rsid w:val="008F7E83"/>
    <w:rsid w:val="008F7FC7"/>
    <w:rsid w:val="008F7FED"/>
    <w:rsid w:val="00900074"/>
    <w:rsid w:val="0090036D"/>
    <w:rsid w:val="0090036E"/>
    <w:rsid w:val="009007FB"/>
    <w:rsid w:val="0090093C"/>
    <w:rsid w:val="00900B18"/>
    <w:rsid w:val="00900BCC"/>
    <w:rsid w:val="00900C6B"/>
    <w:rsid w:val="0090100A"/>
    <w:rsid w:val="00901154"/>
    <w:rsid w:val="00901640"/>
    <w:rsid w:val="0090167F"/>
    <w:rsid w:val="00901D18"/>
    <w:rsid w:val="00901FB7"/>
    <w:rsid w:val="0090256B"/>
    <w:rsid w:val="00902689"/>
    <w:rsid w:val="00902CD0"/>
    <w:rsid w:val="00902DEE"/>
    <w:rsid w:val="0090315F"/>
    <w:rsid w:val="009033E7"/>
    <w:rsid w:val="0090341F"/>
    <w:rsid w:val="0090344B"/>
    <w:rsid w:val="00903486"/>
    <w:rsid w:val="00903494"/>
    <w:rsid w:val="009037AD"/>
    <w:rsid w:val="0090380D"/>
    <w:rsid w:val="00903CA3"/>
    <w:rsid w:val="00903D3A"/>
    <w:rsid w:val="00903F27"/>
    <w:rsid w:val="00903FEA"/>
    <w:rsid w:val="0090409B"/>
    <w:rsid w:val="00904397"/>
    <w:rsid w:val="00904BDB"/>
    <w:rsid w:val="00904ED2"/>
    <w:rsid w:val="00904F86"/>
    <w:rsid w:val="0090517D"/>
    <w:rsid w:val="00905807"/>
    <w:rsid w:val="00905BE8"/>
    <w:rsid w:val="00905C72"/>
    <w:rsid w:val="00905CF2"/>
    <w:rsid w:val="00906028"/>
    <w:rsid w:val="0090605B"/>
    <w:rsid w:val="009061B3"/>
    <w:rsid w:val="00906279"/>
    <w:rsid w:val="009062EB"/>
    <w:rsid w:val="00906366"/>
    <w:rsid w:val="00906471"/>
    <w:rsid w:val="009064CD"/>
    <w:rsid w:val="00906663"/>
    <w:rsid w:val="009068B0"/>
    <w:rsid w:val="00906A3D"/>
    <w:rsid w:val="00906D3C"/>
    <w:rsid w:val="00907280"/>
    <w:rsid w:val="0090758B"/>
    <w:rsid w:val="009076BF"/>
    <w:rsid w:val="009078AF"/>
    <w:rsid w:val="00907AEC"/>
    <w:rsid w:val="00907F4E"/>
    <w:rsid w:val="0091019F"/>
    <w:rsid w:val="009101CF"/>
    <w:rsid w:val="00910376"/>
    <w:rsid w:val="0091070F"/>
    <w:rsid w:val="00910C51"/>
    <w:rsid w:val="00910CA3"/>
    <w:rsid w:val="00910FC2"/>
    <w:rsid w:val="00911309"/>
    <w:rsid w:val="009113BC"/>
    <w:rsid w:val="00911612"/>
    <w:rsid w:val="009119BF"/>
    <w:rsid w:val="009119D0"/>
    <w:rsid w:val="00911A2B"/>
    <w:rsid w:val="00911D7F"/>
    <w:rsid w:val="0091215C"/>
    <w:rsid w:val="00912576"/>
    <w:rsid w:val="009125E2"/>
    <w:rsid w:val="00912703"/>
    <w:rsid w:val="00912876"/>
    <w:rsid w:val="00912892"/>
    <w:rsid w:val="00912DB3"/>
    <w:rsid w:val="00912E2E"/>
    <w:rsid w:val="0091321F"/>
    <w:rsid w:val="00913263"/>
    <w:rsid w:val="0091388A"/>
    <w:rsid w:val="00913A8A"/>
    <w:rsid w:val="00913F26"/>
    <w:rsid w:val="00913F35"/>
    <w:rsid w:val="00913FC3"/>
    <w:rsid w:val="009142AD"/>
    <w:rsid w:val="009143EB"/>
    <w:rsid w:val="0091456D"/>
    <w:rsid w:val="00914873"/>
    <w:rsid w:val="009148C3"/>
    <w:rsid w:val="00914E4E"/>
    <w:rsid w:val="00914F0D"/>
    <w:rsid w:val="00915461"/>
    <w:rsid w:val="0091559A"/>
    <w:rsid w:val="00915765"/>
    <w:rsid w:val="00915B60"/>
    <w:rsid w:val="00915F01"/>
    <w:rsid w:val="00916193"/>
    <w:rsid w:val="009161C8"/>
    <w:rsid w:val="009161FE"/>
    <w:rsid w:val="00916648"/>
    <w:rsid w:val="00916758"/>
    <w:rsid w:val="00916B0C"/>
    <w:rsid w:val="00916B85"/>
    <w:rsid w:val="00916BBA"/>
    <w:rsid w:val="00916DDD"/>
    <w:rsid w:val="00916ED8"/>
    <w:rsid w:val="00916F8A"/>
    <w:rsid w:val="00917228"/>
    <w:rsid w:val="00917352"/>
    <w:rsid w:val="009173DA"/>
    <w:rsid w:val="00917421"/>
    <w:rsid w:val="009177EB"/>
    <w:rsid w:val="00917801"/>
    <w:rsid w:val="00917950"/>
    <w:rsid w:val="00917966"/>
    <w:rsid w:val="00917C7E"/>
    <w:rsid w:val="00917CE7"/>
    <w:rsid w:val="00920029"/>
    <w:rsid w:val="0092017D"/>
    <w:rsid w:val="009201A6"/>
    <w:rsid w:val="009201E8"/>
    <w:rsid w:val="009204DF"/>
    <w:rsid w:val="00920533"/>
    <w:rsid w:val="009205D5"/>
    <w:rsid w:val="009209C0"/>
    <w:rsid w:val="009211F8"/>
    <w:rsid w:val="0092144D"/>
    <w:rsid w:val="00921C30"/>
    <w:rsid w:val="00921C90"/>
    <w:rsid w:val="00921F1B"/>
    <w:rsid w:val="00922052"/>
    <w:rsid w:val="009221FF"/>
    <w:rsid w:val="0092277C"/>
    <w:rsid w:val="00922980"/>
    <w:rsid w:val="00922C26"/>
    <w:rsid w:val="00922C56"/>
    <w:rsid w:val="00922C63"/>
    <w:rsid w:val="00922CF1"/>
    <w:rsid w:val="00922D5C"/>
    <w:rsid w:val="0092326C"/>
    <w:rsid w:val="00923299"/>
    <w:rsid w:val="00923766"/>
    <w:rsid w:val="00923813"/>
    <w:rsid w:val="00923D5B"/>
    <w:rsid w:val="00923DB6"/>
    <w:rsid w:val="00924061"/>
    <w:rsid w:val="00924200"/>
    <w:rsid w:val="009242A6"/>
    <w:rsid w:val="00924349"/>
    <w:rsid w:val="0092435F"/>
    <w:rsid w:val="009244A2"/>
    <w:rsid w:val="0092459E"/>
    <w:rsid w:val="009248EC"/>
    <w:rsid w:val="00924CD9"/>
    <w:rsid w:val="00924EE1"/>
    <w:rsid w:val="009254F5"/>
    <w:rsid w:val="009256F8"/>
    <w:rsid w:val="0092596B"/>
    <w:rsid w:val="00925D59"/>
    <w:rsid w:val="00925E95"/>
    <w:rsid w:val="00925F77"/>
    <w:rsid w:val="00925FA3"/>
    <w:rsid w:val="00925FFF"/>
    <w:rsid w:val="009260E6"/>
    <w:rsid w:val="00926158"/>
    <w:rsid w:val="00926BA0"/>
    <w:rsid w:val="00926BC1"/>
    <w:rsid w:val="00926BEC"/>
    <w:rsid w:val="00926F61"/>
    <w:rsid w:val="00926FF3"/>
    <w:rsid w:val="00927716"/>
    <w:rsid w:val="009300EE"/>
    <w:rsid w:val="00930156"/>
    <w:rsid w:val="00930C96"/>
    <w:rsid w:val="00930D6F"/>
    <w:rsid w:val="00930ED9"/>
    <w:rsid w:val="009310BC"/>
    <w:rsid w:val="00931261"/>
    <w:rsid w:val="00931603"/>
    <w:rsid w:val="0093167D"/>
    <w:rsid w:val="009318F5"/>
    <w:rsid w:val="00931A4D"/>
    <w:rsid w:val="00931A92"/>
    <w:rsid w:val="00931F03"/>
    <w:rsid w:val="0093224B"/>
    <w:rsid w:val="00932BC7"/>
    <w:rsid w:val="00932CC1"/>
    <w:rsid w:val="00932E1C"/>
    <w:rsid w:val="00932ED1"/>
    <w:rsid w:val="00932F3D"/>
    <w:rsid w:val="009332B0"/>
    <w:rsid w:val="00933DE8"/>
    <w:rsid w:val="0093431F"/>
    <w:rsid w:val="009346D4"/>
    <w:rsid w:val="00934DF8"/>
    <w:rsid w:val="00934F7D"/>
    <w:rsid w:val="0093506C"/>
    <w:rsid w:val="00935251"/>
    <w:rsid w:val="00935841"/>
    <w:rsid w:val="00935D95"/>
    <w:rsid w:val="00935DF4"/>
    <w:rsid w:val="00936269"/>
    <w:rsid w:val="00936279"/>
    <w:rsid w:val="00936B28"/>
    <w:rsid w:val="00936BC3"/>
    <w:rsid w:val="00936EDB"/>
    <w:rsid w:val="00936F36"/>
    <w:rsid w:val="00937034"/>
    <w:rsid w:val="00937179"/>
    <w:rsid w:val="00937457"/>
    <w:rsid w:val="00937AD2"/>
    <w:rsid w:val="00937AE8"/>
    <w:rsid w:val="00937D7D"/>
    <w:rsid w:val="00937E58"/>
    <w:rsid w:val="00940120"/>
    <w:rsid w:val="00940157"/>
    <w:rsid w:val="00940665"/>
    <w:rsid w:val="00940F31"/>
    <w:rsid w:val="009410C3"/>
    <w:rsid w:val="00941268"/>
    <w:rsid w:val="009412D3"/>
    <w:rsid w:val="00941306"/>
    <w:rsid w:val="009416EE"/>
    <w:rsid w:val="00941AAA"/>
    <w:rsid w:val="00941B4D"/>
    <w:rsid w:val="00941E71"/>
    <w:rsid w:val="00941FF4"/>
    <w:rsid w:val="009425EA"/>
    <w:rsid w:val="00942745"/>
    <w:rsid w:val="00942756"/>
    <w:rsid w:val="009428BB"/>
    <w:rsid w:val="00942912"/>
    <w:rsid w:val="00942A44"/>
    <w:rsid w:val="00942A9D"/>
    <w:rsid w:val="00942CFA"/>
    <w:rsid w:val="00943492"/>
    <w:rsid w:val="00943680"/>
    <w:rsid w:val="009436DE"/>
    <w:rsid w:val="00943999"/>
    <w:rsid w:val="00943BFE"/>
    <w:rsid w:val="00943D47"/>
    <w:rsid w:val="009444FE"/>
    <w:rsid w:val="00944768"/>
    <w:rsid w:val="0094487B"/>
    <w:rsid w:val="009448EB"/>
    <w:rsid w:val="009449F0"/>
    <w:rsid w:val="00944A48"/>
    <w:rsid w:val="00944C17"/>
    <w:rsid w:val="00944CAD"/>
    <w:rsid w:val="00944DBE"/>
    <w:rsid w:val="00944ED3"/>
    <w:rsid w:val="0094510A"/>
    <w:rsid w:val="009453B8"/>
    <w:rsid w:val="009453EF"/>
    <w:rsid w:val="009454E2"/>
    <w:rsid w:val="0094563E"/>
    <w:rsid w:val="00945974"/>
    <w:rsid w:val="00945CA7"/>
    <w:rsid w:val="00945FF4"/>
    <w:rsid w:val="0094644C"/>
    <w:rsid w:val="00946AED"/>
    <w:rsid w:val="00946E96"/>
    <w:rsid w:val="00946F68"/>
    <w:rsid w:val="00946FF9"/>
    <w:rsid w:val="0094705D"/>
    <w:rsid w:val="00947222"/>
    <w:rsid w:val="0094724C"/>
    <w:rsid w:val="009474D0"/>
    <w:rsid w:val="00947560"/>
    <w:rsid w:val="00947939"/>
    <w:rsid w:val="0094FC50"/>
    <w:rsid w:val="009503B3"/>
    <w:rsid w:val="00950885"/>
    <w:rsid w:val="009508E6"/>
    <w:rsid w:val="00950B60"/>
    <w:rsid w:val="00950C5E"/>
    <w:rsid w:val="00950DE5"/>
    <w:rsid w:val="009513C9"/>
    <w:rsid w:val="009513F1"/>
    <w:rsid w:val="00951696"/>
    <w:rsid w:val="00951751"/>
    <w:rsid w:val="009519DF"/>
    <w:rsid w:val="00951B17"/>
    <w:rsid w:val="00951B2F"/>
    <w:rsid w:val="00951F8D"/>
    <w:rsid w:val="009520CB"/>
    <w:rsid w:val="00952150"/>
    <w:rsid w:val="009521A2"/>
    <w:rsid w:val="009521F8"/>
    <w:rsid w:val="0095226C"/>
    <w:rsid w:val="009527E3"/>
    <w:rsid w:val="00952E7F"/>
    <w:rsid w:val="00952E8F"/>
    <w:rsid w:val="00952FB2"/>
    <w:rsid w:val="00953075"/>
    <w:rsid w:val="0095320B"/>
    <w:rsid w:val="009539EF"/>
    <w:rsid w:val="00953A69"/>
    <w:rsid w:val="00953CEC"/>
    <w:rsid w:val="00954162"/>
    <w:rsid w:val="0095438E"/>
    <w:rsid w:val="00954A5A"/>
    <w:rsid w:val="00954A9C"/>
    <w:rsid w:val="00954E01"/>
    <w:rsid w:val="00954F1B"/>
    <w:rsid w:val="009551EB"/>
    <w:rsid w:val="009553F7"/>
    <w:rsid w:val="00955845"/>
    <w:rsid w:val="00955918"/>
    <w:rsid w:val="00955B5B"/>
    <w:rsid w:val="00955CF9"/>
    <w:rsid w:val="00955DE4"/>
    <w:rsid w:val="00955FB1"/>
    <w:rsid w:val="00956727"/>
    <w:rsid w:val="009567FA"/>
    <w:rsid w:val="009568E9"/>
    <w:rsid w:val="00956F82"/>
    <w:rsid w:val="00956FEA"/>
    <w:rsid w:val="00957064"/>
    <w:rsid w:val="00957257"/>
    <w:rsid w:val="00957848"/>
    <w:rsid w:val="00957861"/>
    <w:rsid w:val="009578CB"/>
    <w:rsid w:val="00957DCC"/>
    <w:rsid w:val="00957E53"/>
    <w:rsid w:val="00957FE8"/>
    <w:rsid w:val="009601C7"/>
    <w:rsid w:val="009605D4"/>
    <w:rsid w:val="00960724"/>
    <w:rsid w:val="00960863"/>
    <w:rsid w:val="00960D66"/>
    <w:rsid w:val="00960D81"/>
    <w:rsid w:val="00960DCA"/>
    <w:rsid w:val="00960E92"/>
    <w:rsid w:val="00960E9F"/>
    <w:rsid w:val="0096104E"/>
    <w:rsid w:val="00961213"/>
    <w:rsid w:val="009616A5"/>
    <w:rsid w:val="00961934"/>
    <w:rsid w:val="00961BA7"/>
    <w:rsid w:val="009622A4"/>
    <w:rsid w:val="0096245D"/>
    <w:rsid w:val="009626D7"/>
    <w:rsid w:val="009628BD"/>
    <w:rsid w:val="0096290B"/>
    <w:rsid w:val="00962913"/>
    <w:rsid w:val="00962A4C"/>
    <w:rsid w:val="00962AAF"/>
    <w:rsid w:val="00962FD9"/>
    <w:rsid w:val="009630FF"/>
    <w:rsid w:val="00963322"/>
    <w:rsid w:val="00963542"/>
    <w:rsid w:val="009636E4"/>
    <w:rsid w:val="00963864"/>
    <w:rsid w:val="00963BCB"/>
    <w:rsid w:val="00963EDB"/>
    <w:rsid w:val="00963FBC"/>
    <w:rsid w:val="009640B6"/>
    <w:rsid w:val="0096430D"/>
    <w:rsid w:val="00964394"/>
    <w:rsid w:val="00964590"/>
    <w:rsid w:val="00964CA1"/>
    <w:rsid w:val="00964CF6"/>
    <w:rsid w:val="00964E7F"/>
    <w:rsid w:val="009658F8"/>
    <w:rsid w:val="00965948"/>
    <w:rsid w:val="00965EEF"/>
    <w:rsid w:val="00965F8E"/>
    <w:rsid w:val="00965FD7"/>
    <w:rsid w:val="00966B0A"/>
    <w:rsid w:val="00966DE5"/>
    <w:rsid w:val="00966FAA"/>
    <w:rsid w:val="00967173"/>
    <w:rsid w:val="009673AE"/>
    <w:rsid w:val="00967665"/>
    <w:rsid w:val="00967706"/>
    <w:rsid w:val="00967731"/>
    <w:rsid w:val="00967832"/>
    <w:rsid w:val="00967A4C"/>
    <w:rsid w:val="0096A873"/>
    <w:rsid w:val="009707A1"/>
    <w:rsid w:val="00970DB9"/>
    <w:rsid w:val="00970E04"/>
    <w:rsid w:val="00970E70"/>
    <w:rsid w:val="009712ED"/>
    <w:rsid w:val="009713F7"/>
    <w:rsid w:val="0097148F"/>
    <w:rsid w:val="0097149A"/>
    <w:rsid w:val="00971A5A"/>
    <w:rsid w:val="00971B5E"/>
    <w:rsid w:val="00971CC6"/>
    <w:rsid w:val="00971CE0"/>
    <w:rsid w:val="00971F2E"/>
    <w:rsid w:val="009720E2"/>
    <w:rsid w:val="009723CE"/>
    <w:rsid w:val="009725E4"/>
    <w:rsid w:val="00972807"/>
    <w:rsid w:val="0097296B"/>
    <w:rsid w:val="009730B5"/>
    <w:rsid w:val="009730CB"/>
    <w:rsid w:val="009732F8"/>
    <w:rsid w:val="0097335E"/>
    <w:rsid w:val="009733BE"/>
    <w:rsid w:val="00973563"/>
    <w:rsid w:val="009735FC"/>
    <w:rsid w:val="00973E9E"/>
    <w:rsid w:val="00974172"/>
    <w:rsid w:val="00974279"/>
    <w:rsid w:val="009746F0"/>
    <w:rsid w:val="00974814"/>
    <w:rsid w:val="00974931"/>
    <w:rsid w:val="009749C2"/>
    <w:rsid w:val="009749E5"/>
    <w:rsid w:val="00974AA4"/>
    <w:rsid w:val="00974E77"/>
    <w:rsid w:val="00974F19"/>
    <w:rsid w:val="00975295"/>
    <w:rsid w:val="009752E7"/>
    <w:rsid w:val="009752E8"/>
    <w:rsid w:val="00975353"/>
    <w:rsid w:val="009755F8"/>
    <w:rsid w:val="00975663"/>
    <w:rsid w:val="0097568F"/>
    <w:rsid w:val="009756B0"/>
    <w:rsid w:val="00975977"/>
    <w:rsid w:val="00975BBC"/>
    <w:rsid w:val="00975BF7"/>
    <w:rsid w:val="00975EA3"/>
    <w:rsid w:val="0097610E"/>
    <w:rsid w:val="009763F8"/>
    <w:rsid w:val="00976428"/>
    <w:rsid w:val="00976AD9"/>
    <w:rsid w:val="00976D1D"/>
    <w:rsid w:val="00976F55"/>
    <w:rsid w:val="009770D3"/>
    <w:rsid w:val="0097721C"/>
    <w:rsid w:val="00977262"/>
    <w:rsid w:val="009773F3"/>
    <w:rsid w:val="0097764F"/>
    <w:rsid w:val="00977AA8"/>
    <w:rsid w:val="009806CC"/>
    <w:rsid w:val="0098070D"/>
    <w:rsid w:val="0098087A"/>
    <w:rsid w:val="00980979"/>
    <w:rsid w:val="00980B9A"/>
    <w:rsid w:val="00981124"/>
    <w:rsid w:val="0098125A"/>
    <w:rsid w:val="009812B8"/>
    <w:rsid w:val="009812E0"/>
    <w:rsid w:val="00981345"/>
    <w:rsid w:val="0098139B"/>
    <w:rsid w:val="0098223B"/>
    <w:rsid w:val="00982315"/>
    <w:rsid w:val="00982865"/>
    <w:rsid w:val="009828BB"/>
    <w:rsid w:val="009832F0"/>
    <w:rsid w:val="009834A1"/>
    <w:rsid w:val="00983620"/>
    <w:rsid w:val="009839FB"/>
    <w:rsid w:val="00983F03"/>
    <w:rsid w:val="00984162"/>
    <w:rsid w:val="00984192"/>
    <w:rsid w:val="009845CB"/>
    <w:rsid w:val="00984B57"/>
    <w:rsid w:val="00984BDB"/>
    <w:rsid w:val="00984C48"/>
    <w:rsid w:val="00984CAA"/>
    <w:rsid w:val="009850B3"/>
    <w:rsid w:val="0098512E"/>
    <w:rsid w:val="009851FE"/>
    <w:rsid w:val="00985676"/>
    <w:rsid w:val="009858DD"/>
    <w:rsid w:val="00985BFA"/>
    <w:rsid w:val="00985F1C"/>
    <w:rsid w:val="0098691A"/>
    <w:rsid w:val="00986D59"/>
    <w:rsid w:val="00986E30"/>
    <w:rsid w:val="00986F12"/>
    <w:rsid w:val="00987D95"/>
    <w:rsid w:val="00990613"/>
    <w:rsid w:val="009906F1"/>
    <w:rsid w:val="0099086F"/>
    <w:rsid w:val="00990E2D"/>
    <w:rsid w:val="00990E94"/>
    <w:rsid w:val="00991250"/>
    <w:rsid w:val="00991613"/>
    <w:rsid w:val="00991931"/>
    <w:rsid w:val="00991BF6"/>
    <w:rsid w:val="00991DDC"/>
    <w:rsid w:val="00991E4E"/>
    <w:rsid w:val="00991FC3"/>
    <w:rsid w:val="00992015"/>
    <w:rsid w:val="00992086"/>
    <w:rsid w:val="009927F1"/>
    <w:rsid w:val="009928F4"/>
    <w:rsid w:val="00992CD7"/>
    <w:rsid w:val="0099302E"/>
    <w:rsid w:val="00993620"/>
    <w:rsid w:val="00993AA4"/>
    <w:rsid w:val="00993BC3"/>
    <w:rsid w:val="00993CDE"/>
    <w:rsid w:val="00993EB6"/>
    <w:rsid w:val="00993EBC"/>
    <w:rsid w:val="00994786"/>
    <w:rsid w:val="009948E7"/>
    <w:rsid w:val="0099496C"/>
    <w:rsid w:val="0099497F"/>
    <w:rsid w:val="00994A59"/>
    <w:rsid w:val="00994D30"/>
    <w:rsid w:val="00994D60"/>
    <w:rsid w:val="00994F86"/>
    <w:rsid w:val="00994F88"/>
    <w:rsid w:val="0099539D"/>
    <w:rsid w:val="00995765"/>
    <w:rsid w:val="00995787"/>
    <w:rsid w:val="009959DE"/>
    <w:rsid w:val="00995E17"/>
    <w:rsid w:val="0099611C"/>
    <w:rsid w:val="009963D5"/>
    <w:rsid w:val="009963EE"/>
    <w:rsid w:val="009964C4"/>
    <w:rsid w:val="009968F3"/>
    <w:rsid w:val="0099696B"/>
    <w:rsid w:val="00996A1C"/>
    <w:rsid w:val="00996D6B"/>
    <w:rsid w:val="00997096"/>
    <w:rsid w:val="00997356"/>
    <w:rsid w:val="00997360"/>
    <w:rsid w:val="00997445"/>
    <w:rsid w:val="009974E2"/>
    <w:rsid w:val="009979DB"/>
    <w:rsid w:val="0099AC80"/>
    <w:rsid w:val="009A04D4"/>
    <w:rsid w:val="009A0698"/>
    <w:rsid w:val="009A0941"/>
    <w:rsid w:val="009A0B1D"/>
    <w:rsid w:val="009A0CAD"/>
    <w:rsid w:val="009A0CEA"/>
    <w:rsid w:val="009A0E5E"/>
    <w:rsid w:val="009A13D8"/>
    <w:rsid w:val="009A14ED"/>
    <w:rsid w:val="009A155F"/>
    <w:rsid w:val="009A17EB"/>
    <w:rsid w:val="009A18FD"/>
    <w:rsid w:val="009A1B4B"/>
    <w:rsid w:val="009A226B"/>
    <w:rsid w:val="009A22C7"/>
    <w:rsid w:val="009A23C8"/>
    <w:rsid w:val="009A28C0"/>
    <w:rsid w:val="009A2A9E"/>
    <w:rsid w:val="009A2BF6"/>
    <w:rsid w:val="009A2C5C"/>
    <w:rsid w:val="009A2FD2"/>
    <w:rsid w:val="009A2FEE"/>
    <w:rsid w:val="009A30F2"/>
    <w:rsid w:val="009A3175"/>
    <w:rsid w:val="009A31F9"/>
    <w:rsid w:val="009A32C8"/>
    <w:rsid w:val="009A369D"/>
    <w:rsid w:val="009A3790"/>
    <w:rsid w:val="009A39FC"/>
    <w:rsid w:val="009A3A88"/>
    <w:rsid w:val="009A3C78"/>
    <w:rsid w:val="009A4327"/>
    <w:rsid w:val="009A4666"/>
    <w:rsid w:val="009A4AF1"/>
    <w:rsid w:val="009A4D16"/>
    <w:rsid w:val="009A4E7E"/>
    <w:rsid w:val="009A55BB"/>
    <w:rsid w:val="009A5D9C"/>
    <w:rsid w:val="009A6009"/>
    <w:rsid w:val="009A60E3"/>
    <w:rsid w:val="009A618A"/>
    <w:rsid w:val="009A6387"/>
    <w:rsid w:val="009A6AA9"/>
    <w:rsid w:val="009A6B18"/>
    <w:rsid w:val="009A6E93"/>
    <w:rsid w:val="009A7036"/>
    <w:rsid w:val="009A72C0"/>
    <w:rsid w:val="009A74F8"/>
    <w:rsid w:val="009A765F"/>
    <w:rsid w:val="009A7A5B"/>
    <w:rsid w:val="009A7A73"/>
    <w:rsid w:val="009A7BE3"/>
    <w:rsid w:val="009A7C92"/>
    <w:rsid w:val="009A7D86"/>
    <w:rsid w:val="009A7E8C"/>
    <w:rsid w:val="009A7F6C"/>
    <w:rsid w:val="009A7FC9"/>
    <w:rsid w:val="009AB674"/>
    <w:rsid w:val="009B01D4"/>
    <w:rsid w:val="009B0235"/>
    <w:rsid w:val="009B05F3"/>
    <w:rsid w:val="009B092A"/>
    <w:rsid w:val="009B09A3"/>
    <w:rsid w:val="009B0A93"/>
    <w:rsid w:val="009B0BCF"/>
    <w:rsid w:val="009B0EBC"/>
    <w:rsid w:val="009B0FCD"/>
    <w:rsid w:val="009B110E"/>
    <w:rsid w:val="009B124E"/>
    <w:rsid w:val="009B14A7"/>
    <w:rsid w:val="009B15DB"/>
    <w:rsid w:val="009B1807"/>
    <w:rsid w:val="009B18AC"/>
    <w:rsid w:val="009B1920"/>
    <w:rsid w:val="009B1A28"/>
    <w:rsid w:val="009B1A4F"/>
    <w:rsid w:val="009B1CB6"/>
    <w:rsid w:val="009B1CCB"/>
    <w:rsid w:val="009B1E3E"/>
    <w:rsid w:val="009B1FAE"/>
    <w:rsid w:val="009B20D1"/>
    <w:rsid w:val="009B25B9"/>
    <w:rsid w:val="009B2BBF"/>
    <w:rsid w:val="009B3148"/>
    <w:rsid w:val="009B367D"/>
    <w:rsid w:val="009B3828"/>
    <w:rsid w:val="009B38C0"/>
    <w:rsid w:val="009B3C04"/>
    <w:rsid w:val="009B3C94"/>
    <w:rsid w:val="009B3D40"/>
    <w:rsid w:val="009B4057"/>
    <w:rsid w:val="009B4217"/>
    <w:rsid w:val="009B425E"/>
    <w:rsid w:val="009B43B9"/>
    <w:rsid w:val="009B4746"/>
    <w:rsid w:val="009B4784"/>
    <w:rsid w:val="009B4CE6"/>
    <w:rsid w:val="009B4D98"/>
    <w:rsid w:val="009B4F5B"/>
    <w:rsid w:val="009B529A"/>
    <w:rsid w:val="009B52D5"/>
    <w:rsid w:val="009B5536"/>
    <w:rsid w:val="009B5708"/>
    <w:rsid w:val="009B576B"/>
    <w:rsid w:val="009B58E9"/>
    <w:rsid w:val="009B5947"/>
    <w:rsid w:val="009B5986"/>
    <w:rsid w:val="009B59D0"/>
    <w:rsid w:val="009B5AA5"/>
    <w:rsid w:val="009B5B21"/>
    <w:rsid w:val="009B5DEC"/>
    <w:rsid w:val="009B5E78"/>
    <w:rsid w:val="009B5ED2"/>
    <w:rsid w:val="009B6294"/>
    <w:rsid w:val="009B62DD"/>
    <w:rsid w:val="009B65BF"/>
    <w:rsid w:val="009B65FA"/>
    <w:rsid w:val="009B6874"/>
    <w:rsid w:val="009B69FB"/>
    <w:rsid w:val="009B6AAF"/>
    <w:rsid w:val="009B6D42"/>
    <w:rsid w:val="009B7300"/>
    <w:rsid w:val="009B7BDC"/>
    <w:rsid w:val="009C0074"/>
    <w:rsid w:val="009C0172"/>
    <w:rsid w:val="009C01BC"/>
    <w:rsid w:val="009C02D8"/>
    <w:rsid w:val="009C0779"/>
    <w:rsid w:val="009C0B8F"/>
    <w:rsid w:val="009C0CAA"/>
    <w:rsid w:val="009C0CF4"/>
    <w:rsid w:val="009C0D9E"/>
    <w:rsid w:val="009C0E38"/>
    <w:rsid w:val="009C0EF7"/>
    <w:rsid w:val="009C1035"/>
    <w:rsid w:val="009C109C"/>
    <w:rsid w:val="009C132D"/>
    <w:rsid w:val="009C171F"/>
    <w:rsid w:val="009C19BC"/>
    <w:rsid w:val="009C1A74"/>
    <w:rsid w:val="009C1C75"/>
    <w:rsid w:val="009C1CC1"/>
    <w:rsid w:val="009C1D90"/>
    <w:rsid w:val="009C2094"/>
    <w:rsid w:val="009C2261"/>
    <w:rsid w:val="009C241A"/>
    <w:rsid w:val="009C24A7"/>
    <w:rsid w:val="009C2592"/>
    <w:rsid w:val="009C27E3"/>
    <w:rsid w:val="009C283F"/>
    <w:rsid w:val="009C30E1"/>
    <w:rsid w:val="009C3649"/>
    <w:rsid w:val="009C36C1"/>
    <w:rsid w:val="009C3AC0"/>
    <w:rsid w:val="009C3F85"/>
    <w:rsid w:val="009C3FAA"/>
    <w:rsid w:val="009C40AA"/>
    <w:rsid w:val="009C431C"/>
    <w:rsid w:val="009C4BC0"/>
    <w:rsid w:val="009C4F01"/>
    <w:rsid w:val="009C4F34"/>
    <w:rsid w:val="009C4FF5"/>
    <w:rsid w:val="009C51D5"/>
    <w:rsid w:val="009C524D"/>
    <w:rsid w:val="009C5265"/>
    <w:rsid w:val="009C59F2"/>
    <w:rsid w:val="009C5D45"/>
    <w:rsid w:val="009C5D82"/>
    <w:rsid w:val="009C5E34"/>
    <w:rsid w:val="009C6078"/>
    <w:rsid w:val="009C6116"/>
    <w:rsid w:val="009C7302"/>
    <w:rsid w:val="009C73CD"/>
    <w:rsid w:val="009C73DA"/>
    <w:rsid w:val="009C7551"/>
    <w:rsid w:val="009C7626"/>
    <w:rsid w:val="009C7885"/>
    <w:rsid w:val="009C79DD"/>
    <w:rsid w:val="009C7A1A"/>
    <w:rsid w:val="009C7DB5"/>
    <w:rsid w:val="009D00C2"/>
    <w:rsid w:val="009D02E7"/>
    <w:rsid w:val="009D04B2"/>
    <w:rsid w:val="009D0683"/>
    <w:rsid w:val="009D07B0"/>
    <w:rsid w:val="009D0829"/>
    <w:rsid w:val="009D08CD"/>
    <w:rsid w:val="009D0DE7"/>
    <w:rsid w:val="009D0F98"/>
    <w:rsid w:val="009D0FC3"/>
    <w:rsid w:val="009D1382"/>
    <w:rsid w:val="009D13E0"/>
    <w:rsid w:val="009D15F6"/>
    <w:rsid w:val="009D187B"/>
    <w:rsid w:val="009D1C05"/>
    <w:rsid w:val="009D1CAC"/>
    <w:rsid w:val="009D1E40"/>
    <w:rsid w:val="009D1E7C"/>
    <w:rsid w:val="009D208C"/>
    <w:rsid w:val="009D20A3"/>
    <w:rsid w:val="009D20D3"/>
    <w:rsid w:val="009D20DC"/>
    <w:rsid w:val="009D21A3"/>
    <w:rsid w:val="009D22BB"/>
    <w:rsid w:val="009D22DD"/>
    <w:rsid w:val="009D271A"/>
    <w:rsid w:val="009D2791"/>
    <w:rsid w:val="009D2805"/>
    <w:rsid w:val="009D2869"/>
    <w:rsid w:val="009D28DF"/>
    <w:rsid w:val="009D2A89"/>
    <w:rsid w:val="009D2DE8"/>
    <w:rsid w:val="009D332D"/>
    <w:rsid w:val="009D33E0"/>
    <w:rsid w:val="009D348E"/>
    <w:rsid w:val="009D364D"/>
    <w:rsid w:val="009D40AC"/>
    <w:rsid w:val="009D40DD"/>
    <w:rsid w:val="009D4494"/>
    <w:rsid w:val="009D44D9"/>
    <w:rsid w:val="009D450D"/>
    <w:rsid w:val="009D45CB"/>
    <w:rsid w:val="009D45DD"/>
    <w:rsid w:val="009D490C"/>
    <w:rsid w:val="009D4932"/>
    <w:rsid w:val="009D4989"/>
    <w:rsid w:val="009D4AAC"/>
    <w:rsid w:val="009D4C8F"/>
    <w:rsid w:val="009D4DB5"/>
    <w:rsid w:val="009D5160"/>
    <w:rsid w:val="009D51BD"/>
    <w:rsid w:val="009D524A"/>
    <w:rsid w:val="009D525D"/>
    <w:rsid w:val="009D5261"/>
    <w:rsid w:val="009D52C9"/>
    <w:rsid w:val="009D5574"/>
    <w:rsid w:val="009D5575"/>
    <w:rsid w:val="009D5D28"/>
    <w:rsid w:val="009D5F7B"/>
    <w:rsid w:val="009D5F8F"/>
    <w:rsid w:val="009D6739"/>
    <w:rsid w:val="009D67F4"/>
    <w:rsid w:val="009D6808"/>
    <w:rsid w:val="009D6B98"/>
    <w:rsid w:val="009D6D64"/>
    <w:rsid w:val="009D7226"/>
    <w:rsid w:val="009D7696"/>
    <w:rsid w:val="009D7797"/>
    <w:rsid w:val="009D792F"/>
    <w:rsid w:val="009D7A36"/>
    <w:rsid w:val="009D7B6A"/>
    <w:rsid w:val="009E0084"/>
    <w:rsid w:val="009E06C5"/>
    <w:rsid w:val="009E073F"/>
    <w:rsid w:val="009E07A5"/>
    <w:rsid w:val="009E0935"/>
    <w:rsid w:val="009E0C36"/>
    <w:rsid w:val="009E0DFB"/>
    <w:rsid w:val="009E13A9"/>
    <w:rsid w:val="009E13F3"/>
    <w:rsid w:val="009E154B"/>
    <w:rsid w:val="009E164E"/>
    <w:rsid w:val="009E186B"/>
    <w:rsid w:val="009E1F8B"/>
    <w:rsid w:val="009E1FC5"/>
    <w:rsid w:val="009E20B5"/>
    <w:rsid w:val="009E2838"/>
    <w:rsid w:val="009E284B"/>
    <w:rsid w:val="009E2B96"/>
    <w:rsid w:val="009E2BBD"/>
    <w:rsid w:val="009E2DE5"/>
    <w:rsid w:val="009E2E89"/>
    <w:rsid w:val="009E317E"/>
    <w:rsid w:val="009E36F0"/>
    <w:rsid w:val="009E381D"/>
    <w:rsid w:val="009E3B0C"/>
    <w:rsid w:val="009E3BAC"/>
    <w:rsid w:val="009E3D48"/>
    <w:rsid w:val="009E3E4B"/>
    <w:rsid w:val="009E3FE6"/>
    <w:rsid w:val="009E4175"/>
    <w:rsid w:val="009E44D8"/>
    <w:rsid w:val="009E4508"/>
    <w:rsid w:val="009E467A"/>
    <w:rsid w:val="009E48D9"/>
    <w:rsid w:val="009E4ADF"/>
    <w:rsid w:val="009E4F1E"/>
    <w:rsid w:val="009E4F3D"/>
    <w:rsid w:val="009E5087"/>
    <w:rsid w:val="009E559C"/>
    <w:rsid w:val="009E586B"/>
    <w:rsid w:val="009E5915"/>
    <w:rsid w:val="009E5BA9"/>
    <w:rsid w:val="009E5D5E"/>
    <w:rsid w:val="009E628C"/>
    <w:rsid w:val="009E644D"/>
    <w:rsid w:val="009E67DB"/>
    <w:rsid w:val="009E69A2"/>
    <w:rsid w:val="009E69F1"/>
    <w:rsid w:val="009E6A39"/>
    <w:rsid w:val="009E6C5B"/>
    <w:rsid w:val="009E6F9B"/>
    <w:rsid w:val="009E7362"/>
    <w:rsid w:val="009E74D8"/>
    <w:rsid w:val="009E7606"/>
    <w:rsid w:val="009E766C"/>
    <w:rsid w:val="009E76B6"/>
    <w:rsid w:val="009E7AA2"/>
    <w:rsid w:val="009F0197"/>
    <w:rsid w:val="009F0288"/>
    <w:rsid w:val="009F0AA7"/>
    <w:rsid w:val="009F0DF8"/>
    <w:rsid w:val="009F0EC2"/>
    <w:rsid w:val="009F11ED"/>
    <w:rsid w:val="009F1624"/>
    <w:rsid w:val="009F172E"/>
    <w:rsid w:val="009F1912"/>
    <w:rsid w:val="009F19B1"/>
    <w:rsid w:val="009F19E1"/>
    <w:rsid w:val="009F1A48"/>
    <w:rsid w:val="009F1AF0"/>
    <w:rsid w:val="009F1C21"/>
    <w:rsid w:val="009F1DB0"/>
    <w:rsid w:val="009F20F8"/>
    <w:rsid w:val="009F225E"/>
    <w:rsid w:val="009F2697"/>
    <w:rsid w:val="009F299E"/>
    <w:rsid w:val="009F2A39"/>
    <w:rsid w:val="009F2B15"/>
    <w:rsid w:val="009F2C71"/>
    <w:rsid w:val="009F2D53"/>
    <w:rsid w:val="009F2D75"/>
    <w:rsid w:val="009F2DE7"/>
    <w:rsid w:val="009F2EF9"/>
    <w:rsid w:val="009F314B"/>
    <w:rsid w:val="009F34C6"/>
    <w:rsid w:val="009F3595"/>
    <w:rsid w:val="009F3D9E"/>
    <w:rsid w:val="009F3ECF"/>
    <w:rsid w:val="009F459B"/>
    <w:rsid w:val="009F487D"/>
    <w:rsid w:val="009F4C14"/>
    <w:rsid w:val="009F4C3A"/>
    <w:rsid w:val="009F4DC0"/>
    <w:rsid w:val="009F4E38"/>
    <w:rsid w:val="009F4FED"/>
    <w:rsid w:val="009F54B8"/>
    <w:rsid w:val="009F564C"/>
    <w:rsid w:val="009F5916"/>
    <w:rsid w:val="009F5B47"/>
    <w:rsid w:val="009F5BE8"/>
    <w:rsid w:val="009F5D92"/>
    <w:rsid w:val="009F6149"/>
    <w:rsid w:val="009F6668"/>
    <w:rsid w:val="009F678A"/>
    <w:rsid w:val="009F6A42"/>
    <w:rsid w:val="009F6AAF"/>
    <w:rsid w:val="009F6B0E"/>
    <w:rsid w:val="009F6C1A"/>
    <w:rsid w:val="009F6E89"/>
    <w:rsid w:val="009F70E3"/>
    <w:rsid w:val="009F71A3"/>
    <w:rsid w:val="009F7332"/>
    <w:rsid w:val="009F74C6"/>
    <w:rsid w:val="009F77DA"/>
    <w:rsid w:val="009F7952"/>
    <w:rsid w:val="009F7E64"/>
    <w:rsid w:val="00A0037B"/>
    <w:rsid w:val="00A00444"/>
    <w:rsid w:val="00A0046E"/>
    <w:rsid w:val="00A00485"/>
    <w:rsid w:val="00A004CD"/>
    <w:rsid w:val="00A005B2"/>
    <w:rsid w:val="00A00B88"/>
    <w:rsid w:val="00A00DC1"/>
    <w:rsid w:val="00A00F58"/>
    <w:rsid w:val="00A0154E"/>
    <w:rsid w:val="00A01BEE"/>
    <w:rsid w:val="00A01E2B"/>
    <w:rsid w:val="00A0220E"/>
    <w:rsid w:val="00A028AE"/>
    <w:rsid w:val="00A02BBC"/>
    <w:rsid w:val="00A02DCC"/>
    <w:rsid w:val="00A02E91"/>
    <w:rsid w:val="00A02EB8"/>
    <w:rsid w:val="00A03021"/>
    <w:rsid w:val="00A03198"/>
    <w:rsid w:val="00A03217"/>
    <w:rsid w:val="00A03763"/>
    <w:rsid w:val="00A03CFF"/>
    <w:rsid w:val="00A03D9F"/>
    <w:rsid w:val="00A04009"/>
    <w:rsid w:val="00A040D3"/>
    <w:rsid w:val="00A043C8"/>
    <w:rsid w:val="00A04809"/>
    <w:rsid w:val="00A04950"/>
    <w:rsid w:val="00A04A3B"/>
    <w:rsid w:val="00A04FD5"/>
    <w:rsid w:val="00A05005"/>
    <w:rsid w:val="00A05009"/>
    <w:rsid w:val="00A05237"/>
    <w:rsid w:val="00A053B3"/>
    <w:rsid w:val="00A053F9"/>
    <w:rsid w:val="00A05A4F"/>
    <w:rsid w:val="00A05A65"/>
    <w:rsid w:val="00A05C1F"/>
    <w:rsid w:val="00A0634B"/>
    <w:rsid w:val="00A063F9"/>
    <w:rsid w:val="00A0691F"/>
    <w:rsid w:val="00A069FC"/>
    <w:rsid w:val="00A06F61"/>
    <w:rsid w:val="00A06FF6"/>
    <w:rsid w:val="00A07021"/>
    <w:rsid w:val="00A0727A"/>
    <w:rsid w:val="00A077E4"/>
    <w:rsid w:val="00A07A9C"/>
    <w:rsid w:val="00A07C23"/>
    <w:rsid w:val="00A07C51"/>
    <w:rsid w:val="00A07C63"/>
    <w:rsid w:val="00A07F10"/>
    <w:rsid w:val="00A1010F"/>
    <w:rsid w:val="00A101D4"/>
    <w:rsid w:val="00A10496"/>
    <w:rsid w:val="00A107BA"/>
    <w:rsid w:val="00A10969"/>
    <w:rsid w:val="00A10C74"/>
    <w:rsid w:val="00A110F0"/>
    <w:rsid w:val="00A1157D"/>
    <w:rsid w:val="00A11A4B"/>
    <w:rsid w:val="00A120F6"/>
    <w:rsid w:val="00A121FC"/>
    <w:rsid w:val="00A12369"/>
    <w:rsid w:val="00A12377"/>
    <w:rsid w:val="00A123C9"/>
    <w:rsid w:val="00A12546"/>
    <w:rsid w:val="00A12696"/>
    <w:rsid w:val="00A12A52"/>
    <w:rsid w:val="00A12B3B"/>
    <w:rsid w:val="00A12CFD"/>
    <w:rsid w:val="00A13035"/>
    <w:rsid w:val="00A133D2"/>
    <w:rsid w:val="00A13441"/>
    <w:rsid w:val="00A13966"/>
    <w:rsid w:val="00A13A7C"/>
    <w:rsid w:val="00A13A84"/>
    <w:rsid w:val="00A13C98"/>
    <w:rsid w:val="00A13E47"/>
    <w:rsid w:val="00A13EE9"/>
    <w:rsid w:val="00A1494A"/>
    <w:rsid w:val="00A14AC0"/>
    <w:rsid w:val="00A14ED3"/>
    <w:rsid w:val="00A151E8"/>
    <w:rsid w:val="00A1533B"/>
    <w:rsid w:val="00A1542B"/>
    <w:rsid w:val="00A15581"/>
    <w:rsid w:val="00A15BE2"/>
    <w:rsid w:val="00A15D41"/>
    <w:rsid w:val="00A15E6E"/>
    <w:rsid w:val="00A162BB"/>
    <w:rsid w:val="00A16CF1"/>
    <w:rsid w:val="00A16DA2"/>
    <w:rsid w:val="00A174F5"/>
    <w:rsid w:val="00A17554"/>
    <w:rsid w:val="00A1ABD8"/>
    <w:rsid w:val="00A2035E"/>
    <w:rsid w:val="00A20798"/>
    <w:rsid w:val="00A208F4"/>
    <w:rsid w:val="00A20AAD"/>
    <w:rsid w:val="00A20AC5"/>
    <w:rsid w:val="00A20D9B"/>
    <w:rsid w:val="00A2120D"/>
    <w:rsid w:val="00A2128A"/>
    <w:rsid w:val="00A213A5"/>
    <w:rsid w:val="00A21542"/>
    <w:rsid w:val="00A21953"/>
    <w:rsid w:val="00A21A74"/>
    <w:rsid w:val="00A2206F"/>
    <w:rsid w:val="00A228B4"/>
    <w:rsid w:val="00A231C3"/>
    <w:rsid w:val="00A232D6"/>
    <w:rsid w:val="00A23DD6"/>
    <w:rsid w:val="00A24420"/>
    <w:rsid w:val="00A244A5"/>
    <w:rsid w:val="00A2452A"/>
    <w:rsid w:val="00A24631"/>
    <w:rsid w:val="00A246ED"/>
    <w:rsid w:val="00A2478F"/>
    <w:rsid w:val="00A247C1"/>
    <w:rsid w:val="00A24986"/>
    <w:rsid w:val="00A24B1F"/>
    <w:rsid w:val="00A2502F"/>
    <w:rsid w:val="00A250B1"/>
    <w:rsid w:val="00A250E5"/>
    <w:rsid w:val="00A251B6"/>
    <w:rsid w:val="00A252D8"/>
    <w:rsid w:val="00A253E2"/>
    <w:rsid w:val="00A25427"/>
    <w:rsid w:val="00A25545"/>
    <w:rsid w:val="00A2581C"/>
    <w:rsid w:val="00A25CB5"/>
    <w:rsid w:val="00A268AD"/>
    <w:rsid w:val="00A26C52"/>
    <w:rsid w:val="00A26CC7"/>
    <w:rsid w:val="00A26D7E"/>
    <w:rsid w:val="00A27761"/>
    <w:rsid w:val="00A2776C"/>
    <w:rsid w:val="00A27781"/>
    <w:rsid w:val="00A279E2"/>
    <w:rsid w:val="00A27A43"/>
    <w:rsid w:val="00A27B67"/>
    <w:rsid w:val="00A27C2C"/>
    <w:rsid w:val="00A27C52"/>
    <w:rsid w:val="00A27CEC"/>
    <w:rsid w:val="00A27FEE"/>
    <w:rsid w:val="00A3013D"/>
    <w:rsid w:val="00A301C6"/>
    <w:rsid w:val="00A30251"/>
    <w:rsid w:val="00A30339"/>
    <w:rsid w:val="00A304AC"/>
    <w:rsid w:val="00A306CE"/>
    <w:rsid w:val="00A30929"/>
    <w:rsid w:val="00A30938"/>
    <w:rsid w:val="00A30B58"/>
    <w:rsid w:val="00A31150"/>
    <w:rsid w:val="00A31577"/>
    <w:rsid w:val="00A3159C"/>
    <w:rsid w:val="00A31985"/>
    <w:rsid w:val="00A319CA"/>
    <w:rsid w:val="00A31BD4"/>
    <w:rsid w:val="00A31C04"/>
    <w:rsid w:val="00A31D22"/>
    <w:rsid w:val="00A31D54"/>
    <w:rsid w:val="00A31F6C"/>
    <w:rsid w:val="00A31FB1"/>
    <w:rsid w:val="00A32728"/>
    <w:rsid w:val="00A32869"/>
    <w:rsid w:val="00A32988"/>
    <w:rsid w:val="00A329F1"/>
    <w:rsid w:val="00A32D5C"/>
    <w:rsid w:val="00A32FB4"/>
    <w:rsid w:val="00A3300D"/>
    <w:rsid w:val="00A3373F"/>
    <w:rsid w:val="00A33B60"/>
    <w:rsid w:val="00A33BBC"/>
    <w:rsid w:val="00A33CEE"/>
    <w:rsid w:val="00A33EE3"/>
    <w:rsid w:val="00A3406B"/>
    <w:rsid w:val="00A34075"/>
    <w:rsid w:val="00A340BF"/>
    <w:rsid w:val="00A34441"/>
    <w:rsid w:val="00A345F1"/>
    <w:rsid w:val="00A346FF"/>
    <w:rsid w:val="00A34744"/>
    <w:rsid w:val="00A34D0D"/>
    <w:rsid w:val="00A35A5F"/>
    <w:rsid w:val="00A35A92"/>
    <w:rsid w:val="00A35B9A"/>
    <w:rsid w:val="00A35F4E"/>
    <w:rsid w:val="00A36468"/>
    <w:rsid w:val="00A36575"/>
    <w:rsid w:val="00A36588"/>
    <w:rsid w:val="00A36632"/>
    <w:rsid w:val="00A366A3"/>
    <w:rsid w:val="00A36B81"/>
    <w:rsid w:val="00A37A83"/>
    <w:rsid w:val="00A37C06"/>
    <w:rsid w:val="00A37D62"/>
    <w:rsid w:val="00A40038"/>
    <w:rsid w:val="00A401F4"/>
    <w:rsid w:val="00A40294"/>
    <w:rsid w:val="00A40B2B"/>
    <w:rsid w:val="00A40C71"/>
    <w:rsid w:val="00A40EB9"/>
    <w:rsid w:val="00A41487"/>
    <w:rsid w:val="00A41583"/>
    <w:rsid w:val="00A416AB"/>
    <w:rsid w:val="00A416D7"/>
    <w:rsid w:val="00A416E7"/>
    <w:rsid w:val="00A419A4"/>
    <w:rsid w:val="00A41A1A"/>
    <w:rsid w:val="00A41A80"/>
    <w:rsid w:val="00A41B56"/>
    <w:rsid w:val="00A41F52"/>
    <w:rsid w:val="00A423CA"/>
    <w:rsid w:val="00A42B04"/>
    <w:rsid w:val="00A42C87"/>
    <w:rsid w:val="00A42D0E"/>
    <w:rsid w:val="00A42D24"/>
    <w:rsid w:val="00A432AE"/>
    <w:rsid w:val="00A4342C"/>
    <w:rsid w:val="00A434AC"/>
    <w:rsid w:val="00A43794"/>
    <w:rsid w:val="00A43924"/>
    <w:rsid w:val="00A43A51"/>
    <w:rsid w:val="00A43BF6"/>
    <w:rsid w:val="00A442F0"/>
    <w:rsid w:val="00A44463"/>
    <w:rsid w:val="00A444BB"/>
    <w:rsid w:val="00A4477F"/>
    <w:rsid w:val="00A44985"/>
    <w:rsid w:val="00A45700"/>
    <w:rsid w:val="00A458DB"/>
    <w:rsid w:val="00A45909"/>
    <w:rsid w:val="00A459F9"/>
    <w:rsid w:val="00A45C2F"/>
    <w:rsid w:val="00A45C9A"/>
    <w:rsid w:val="00A45DB5"/>
    <w:rsid w:val="00A46037"/>
    <w:rsid w:val="00A46352"/>
    <w:rsid w:val="00A46751"/>
    <w:rsid w:val="00A46889"/>
    <w:rsid w:val="00A468C9"/>
    <w:rsid w:val="00A468F8"/>
    <w:rsid w:val="00A46AF2"/>
    <w:rsid w:val="00A46BA1"/>
    <w:rsid w:val="00A46E4A"/>
    <w:rsid w:val="00A470D9"/>
    <w:rsid w:val="00A4720C"/>
    <w:rsid w:val="00A47268"/>
    <w:rsid w:val="00A47515"/>
    <w:rsid w:val="00A4779B"/>
    <w:rsid w:val="00A4792F"/>
    <w:rsid w:val="00A47A68"/>
    <w:rsid w:val="00A47BF1"/>
    <w:rsid w:val="00A5006D"/>
    <w:rsid w:val="00A500D8"/>
    <w:rsid w:val="00A50189"/>
    <w:rsid w:val="00A503EB"/>
    <w:rsid w:val="00A5080E"/>
    <w:rsid w:val="00A508FB"/>
    <w:rsid w:val="00A50C45"/>
    <w:rsid w:val="00A50D13"/>
    <w:rsid w:val="00A50E3E"/>
    <w:rsid w:val="00A50E78"/>
    <w:rsid w:val="00A50EC1"/>
    <w:rsid w:val="00A50F54"/>
    <w:rsid w:val="00A510B7"/>
    <w:rsid w:val="00A5159F"/>
    <w:rsid w:val="00A515F5"/>
    <w:rsid w:val="00A51BD1"/>
    <w:rsid w:val="00A51DD9"/>
    <w:rsid w:val="00A51F8F"/>
    <w:rsid w:val="00A5209F"/>
    <w:rsid w:val="00A52145"/>
    <w:rsid w:val="00A522D3"/>
    <w:rsid w:val="00A523F6"/>
    <w:rsid w:val="00A52689"/>
    <w:rsid w:val="00A5268D"/>
    <w:rsid w:val="00A52707"/>
    <w:rsid w:val="00A52722"/>
    <w:rsid w:val="00A527FE"/>
    <w:rsid w:val="00A52AF0"/>
    <w:rsid w:val="00A52C16"/>
    <w:rsid w:val="00A52C36"/>
    <w:rsid w:val="00A52C8E"/>
    <w:rsid w:val="00A52F10"/>
    <w:rsid w:val="00A52F5B"/>
    <w:rsid w:val="00A532FF"/>
    <w:rsid w:val="00A53373"/>
    <w:rsid w:val="00A534AC"/>
    <w:rsid w:val="00A534B6"/>
    <w:rsid w:val="00A5385B"/>
    <w:rsid w:val="00A53B6F"/>
    <w:rsid w:val="00A53E60"/>
    <w:rsid w:val="00A53F21"/>
    <w:rsid w:val="00A54049"/>
    <w:rsid w:val="00A5419D"/>
    <w:rsid w:val="00A54272"/>
    <w:rsid w:val="00A547A5"/>
    <w:rsid w:val="00A54A0D"/>
    <w:rsid w:val="00A54B32"/>
    <w:rsid w:val="00A54B39"/>
    <w:rsid w:val="00A54FCD"/>
    <w:rsid w:val="00A550EA"/>
    <w:rsid w:val="00A55567"/>
    <w:rsid w:val="00A55845"/>
    <w:rsid w:val="00A55A53"/>
    <w:rsid w:val="00A55B58"/>
    <w:rsid w:val="00A55D47"/>
    <w:rsid w:val="00A55D58"/>
    <w:rsid w:val="00A55E73"/>
    <w:rsid w:val="00A56040"/>
    <w:rsid w:val="00A56122"/>
    <w:rsid w:val="00A561BC"/>
    <w:rsid w:val="00A56224"/>
    <w:rsid w:val="00A566E6"/>
    <w:rsid w:val="00A568C5"/>
    <w:rsid w:val="00A56CC8"/>
    <w:rsid w:val="00A56F44"/>
    <w:rsid w:val="00A57017"/>
    <w:rsid w:val="00A5706A"/>
    <w:rsid w:val="00A570D1"/>
    <w:rsid w:val="00A571C4"/>
    <w:rsid w:val="00A571EF"/>
    <w:rsid w:val="00A571F2"/>
    <w:rsid w:val="00A573C7"/>
    <w:rsid w:val="00A57773"/>
    <w:rsid w:val="00A57817"/>
    <w:rsid w:val="00A57982"/>
    <w:rsid w:val="00A57A7A"/>
    <w:rsid w:val="00A57C0C"/>
    <w:rsid w:val="00A57D1F"/>
    <w:rsid w:val="00A60010"/>
    <w:rsid w:val="00A60032"/>
    <w:rsid w:val="00A602C3"/>
    <w:rsid w:val="00A6040F"/>
    <w:rsid w:val="00A608D3"/>
    <w:rsid w:val="00A60943"/>
    <w:rsid w:val="00A60A34"/>
    <w:rsid w:val="00A60B32"/>
    <w:rsid w:val="00A60E37"/>
    <w:rsid w:val="00A60FBC"/>
    <w:rsid w:val="00A61181"/>
    <w:rsid w:val="00A61358"/>
    <w:rsid w:val="00A614EE"/>
    <w:rsid w:val="00A6199D"/>
    <w:rsid w:val="00A61A5D"/>
    <w:rsid w:val="00A6203E"/>
    <w:rsid w:val="00A624C1"/>
    <w:rsid w:val="00A624D9"/>
    <w:rsid w:val="00A626F7"/>
    <w:rsid w:val="00A6287C"/>
    <w:rsid w:val="00A62883"/>
    <w:rsid w:val="00A62AD1"/>
    <w:rsid w:val="00A62B3C"/>
    <w:rsid w:val="00A62D60"/>
    <w:rsid w:val="00A62FB6"/>
    <w:rsid w:val="00A63099"/>
    <w:rsid w:val="00A63350"/>
    <w:rsid w:val="00A63DB2"/>
    <w:rsid w:val="00A64A31"/>
    <w:rsid w:val="00A64AC2"/>
    <w:rsid w:val="00A64C53"/>
    <w:rsid w:val="00A64E73"/>
    <w:rsid w:val="00A64EEE"/>
    <w:rsid w:val="00A65269"/>
    <w:rsid w:val="00A65323"/>
    <w:rsid w:val="00A6604D"/>
    <w:rsid w:val="00A6626F"/>
    <w:rsid w:val="00A663CD"/>
    <w:rsid w:val="00A66464"/>
    <w:rsid w:val="00A664A6"/>
    <w:rsid w:val="00A664C4"/>
    <w:rsid w:val="00A6665C"/>
    <w:rsid w:val="00A667C9"/>
    <w:rsid w:val="00A667EE"/>
    <w:rsid w:val="00A66983"/>
    <w:rsid w:val="00A66A90"/>
    <w:rsid w:val="00A66AB9"/>
    <w:rsid w:val="00A66B48"/>
    <w:rsid w:val="00A673B6"/>
    <w:rsid w:val="00A67551"/>
    <w:rsid w:val="00A67659"/>
    <w:rsid w:val="00A6ED2C"/>
    <w:rsid w:val="00A7002C"/>
    <w:rsid w:val="00A706A6"/>
    <w:rsid w:val="00A708B0"/>
    <w:rsid w:val="00A708C1"/>
    <w:rsid w:val="00A70B21"/>
    <w:rsid w:val="00A70E9E"/>
    <w:rsid w:val="00A718A1"/>
    <w:rsid w:val="00A719AC"/>
    <w:rsid w:val="00A71C8D"/>
    <w:rsid w:val="00A71DA3"/>
    <w:rsid w:val="00A71F98"/>
    <w:rsid w:val="00A721DF"/>
    <w:rsid w:val="00A722F2"/>
    <w:rsid w:val="00A7230C"/>
    <w:rsid w:val="00A7235A"/>
    <w:rsid w:val="00A72566"/>
    <w:rsid w:val="00A72603"/>
    <w:rsid w:val="00A72787"/>
    <w:rsid w:val="00A72981"/>
    <w:rsid w:val="00A72EDA"/>
    <w:rsid w:val="00A72F6E"/>
    <w:rsid w:val="00A73087"/>
    <w:rsid w:val="00A73184"/>
    <w:rsid w:val="00A73DA3"/>
    <w:rsid w:val="00A74125"/>
    <w:rsid w:val="00A74215"/>
    <w:rsid w:val="00A743BA"/>
    <w:rsid w:val="00A743F4"/>
    <w:rsid w:val="00A7440C"/>
    <w:rsid w:val="00A74C62"/>
    <w:rsid w:val="00A74D79"/>
    <w:rsid w:val="00A74F21"/>
    <w:rsid w:val="00A75B2D"/>
    <w:rsid w:val="00A75DCD"/>
    <w:rsid w:val="00A76137"/>
    <w:rsid w:val="00A76B6E"/>
    <w:rsid w:val="00A76BCB"/>
    <w:rsid w:val="00A76CB7"/>
    <w:rsid w:val="00A76D73"/>
    <w:rsid w:val="00A77141"/>
    <w:rsid w:val="00A772E6"/>
    <w:rsid w:val="00A773D6"/>
    <w:rsid w:val="00A77881"/>
    <w:rsid w:val="00A77D28"/>
    <w:rsid w:val="00A80032"/>
    <w:rsid w:val="00A80605"/>
    <w:rsid w:val="00A8071C"/>
    <w:rsid w:val="00A808A7"/>
    <w:rsid w:val="00A8115F"/>
    <w:rsid w:val="00A811C2"/>
    <w:rsid w:val="00A8177D"/>
    <w:rsid w:val="00A81837"/>
    <w:rsid w:val="00A81947"/>
    <w:rsid w:val="00A81D63"/>
    <w:rsid w:val="00A81E55"/>
    <w:rsid w:val="00A8203B"/>
    <w:rsid w:val="00A82163"/>
    <w:rsid w:val="00A8249B"/>
    <w:rsid w:val="00A826A7"/>
    <w:rsid w:val="00A828AC"/>
    <w:rsid w:val="00A829FB"/>
    <w:rsid w:val="00A82B28"/>
    <w:rsid w:val="00A82DB0"/>
    <w:rsid w:val="00A82EAD"/>
    <w:rsid w:val="00A833D2"/>
    <w:rsid w:val="00A83565"/>
    <w:rsid w:val="00A83754"/>
    <w:rsid w:val="00A840AA"/>
    <w:rsid w:val="00A842D2"/>
    <w:rsid w:val="00A846E5"/>
    <w:rsid w:val="00A846E6"/>
    <w:rsid w:val="00A84871"/>
    <w:rsid w:val="00A84F6C"/>
    <w:rsid w:val="00A850E1"/>
    <w:rsid w:val="00A853A1"/>
    <w:rsid w:val="00A853B7"/>
    <w:rsid w:val="00A853E9"/>
    <w:rsid w:val="00A855D4"/>
    <w:rsid w:val="00A858E1"/>
    <w:rsid w:val="00A8607D"/>
    <w:rsid w:val="00A860BE"/>
    <w:rsid w:val="00A8612B"/>
    <w:rsid w:val="00A863AD"/>
    <w:rsid w:val="00A864D6"/>
    <w:rsid w:val="00A865E2"/>
    <w:rsid w:val="00A86A29"/>
    <w:rsid w:val="00A86DC2"/>
    <w:rsid w:val="00A86E97"/>
    <w:rsid w:val="00A872F5"/>
    <w:rsid w:val="00A87786"/>
    <w:rsid w:val="00A87BFE"/>
    <w:rsid w:val="00A87F50"/>
    <w:rsid w:val="00A900C9"/>
    <w:rsid w:val="00A902D5"/>
    <w:rsid w:val="00A90342"/>
    <w:rsid w:val="00A90901"/>
    <w:rsid w:val="00A90CC2"/>
    <w:rsid w:val="00A90D35"/>
    <w:rsid w:val="00A90F21"/>
    <w:rsid w:val="00A90F46"/>
    <w:rsid w:val="00A90F5F"/>
    <w:rsid w:val="00A9130C"/>
    <w:rsid w:val="00A91694"/>
    <w:rsid w:val="00A917C6"/>
    <w:rsid w:val="00A91807"/>
    <w:rsid w:val="00A91912"/>
    <w:rsid w:val="00A91B6E"/>
    <w:rsid w:val="00A91CF6"/>
    <w:rsid w:val="00A91F24"/>
    <w:rsid w:val="00A92032"/>
    <w:rsid w:val="00A9272D"/>
    <w:rsid w:val="00A9275D"/>
    <w:rsid w:val="00A927D3"/>
    <w:rsid w:val="00A929FC"/>
    <w:rsid w:val="00A92AAA"/>
    <w:rsid w:val="00A9312A"/>
    <w:rsid w:val="00A93201"/>
    <w:rsid w:val="00A934C0"/>
    <w:rsid w:val="00A937CC"/>
    <w:rsid w:val="00A93AD1"/>
    <w:rsid w:val="00A93C53"/>
    <w:rsid w:val="00A93C57"/>
    <w:rsid w:val="00A93DB0"/>
    <w:rsid w:val="00A9409B"/>
    <w:rsid w:val="00A940FA"/>
    <w:rsid w:val="00A94180"/>
    <w:rsid w:val="00A941C5"/>
    <w:rsid w:val="00A94538"/>
    <w:rsid w:val="00A9460D"/>
    <w:rsid w:val="00A94686"/>
    <w:rsid w:val="00A94CCB"/>
    <w:rsid w:val="00A94D8D"/>
    <w:rsid w:val="00A94ECC"/>
    <w:rsid w:val="00A95329"/>
    <w:rsid w:val="00A953CB"/>
    <w:rsid w:val="00A95BAA"/>
    <w:rsid w:val="00A95C1A"/>
    <w:rsid w:val="00A96153"/>
    <w:rsid w:val="00A96276"/>
    <w:rsid w:val="00A964E1"/>
    <w:rsid w:val="00A96A67"/>
    <w:rsid w:val="00A96BC2"/>
    <w:rsid w:val="00A9702B"/>
    <w:rsid w:val="00A97216"/>
    <w:rsid w:val="00A973AF"/>
    <w:rsid w:val="00A974C1"/>
    <w:rsid w:val="00A975B6"/>
    <w:rsid w:val="00A978E4"/>
    <w:rsid w:val="00A9799F"/>
    <w:rsid w:val="00A97AD3"/>
    <w:rsid w:val="00A97F0F"/>
    <w:rsid w:val="00A97F4B"/>
    <w:rsid w:val="00AA0117"/>
    <w:rsid w:val="00AA01D6"/>
    <w:rsid w:val="00AA077F"/>
    <w:rsid w:val="00AA0D17"/>
    <w:rsid w:val="00AA0EEB"/>
    <w:rsid w:val="00AA1249"/>
    <w:rsid w:val="00AA137E"/>
    <w:rsid w:val="00AA13C9"/>
    <w:rsid w:val="00AA142C"/>
    <w:rsid w:val="00AA1839"/>
    <w:rsid w:val="00AA1921"/>
    <w:rsid w:val="00AA22C0"/>
    <w:rsid w:val="00AA29FC"/>
    <w:rsid w:val="00AA3360"/>
    <w:rsid w:val="00AA3999"/>
    <w:rsid w:val="00AA3D09"/>
    <w:rsid w:val="00AA3E51"/>
    <w:rsid w:val="00AA45D7"/>
    <w:rsid w:val="00AA45F1"/>
    <w:rsid w:val="00AA4BFF"/>
    <w:rsid w:val="00AA4C17"/>
    <w:rsid w:val="00AA4C48"/>
    <w:rsid w:val="00AA5146"/>
    <w:rsid w:val="00AA5340"/>
    <w:rsid w:val="00AA567F"/>
    <w:rsid w:val="00AA569D"/>
    <w:rsid w:val="00AA57FC"/>
    <w:rsid w:val="00AA5958"/>
    <w:rsid w:val="00AA5DC6"/>
    <w:rsid w:val="00AA5F76"/>
    <w:rsid w:val="00AA60DC"/>
    <w:rsid w:val="00AA644D"/>
    <w:rsid w:val="00AA6630"/>
    <w:rsid w:val="00AA685A"/>
    <w:rsid w:val="00AA6AE0"/>
    <w:rsid w:val="00AA6B14"/>
    <w:rsid w:val="00AA6D1B"/>
    <w:rsid w:val="00AA7093"/>
    <w:rsid w:val="00AA70A9"/>
    <w:rsid w:val="00AA714D"/>
    <w:rsid w:val="00AA72A6"/>
    <w:rsid w:val="00AA74CC"/>
    <w:rsid w:val="00AA7690"/>
    <w:rsid w:val="00AA799A"/>
    <w:rsid w:val="00AA7AE0"/>
    <w:rsid w:val="00AA7E49"/>
    <w:rsid w:val="00AB0123"/>
    <w:rsid w:val="00AB020D"/>
    <w:rsid w:val="00AB02CA"/>
    <w:rsid w:val="00AB0460"/>
    <w:rsid w:val="00AB0767"/>
    <w:rsid w:val="00AB0A11"/>
    <w:rsid w:val="00AB0B9C"/>
    <w:rsid w:val="00AB0BE0"/>
    <w:rsid w:val="00AB0CB9"/>
    <w:rsid w:val="00AB0E1F"/>
    <w:rsid w:val="00AB0F6A"/>
    <w:rsid w:val="00AB1232"/>
    <w:rsid w:val="00AB12EF"/>
    <w:rsid w:val="00AB17FE"/>
    <w:rsid w:val="00AB182E"/>
    <w:rsid w:val="00AB1B3B"/>
    <w:rsid w:val="00AB1D1D"/>
    <w:rsid w:val="00AB1FB0"/>
    <w:rsid w:val="00AB23A3"/>
    <w:rsid w:val="00AB26AA"/>
    <w:rsid w:val="00AB26DB"/>
    <w:rsid w:val="00AB33BF"/>
    <w:rsid w:val="00AB3547"/>
    <w:rsid w:val="00AB379E"/>
    <w:rsid w:val="00AB3809"/>
    <w:rsid w:val="00AB3960"/>
    <w:rsid w:val="00AB3A1F"/>
    <w:rsid w:val="00AB3B6B"/>
    <w:rsid w:val="00AB3DA9"/>
    <w:rsid w:val="00AB3E20"/>
    <w:rsid w:val="00AB4190"/>
    <w:rsid w:val="00AB43C5"/>
    <w:rsid w:val="00AB4C40"/>
    <w:rsid w:val="00AB4C80"/>
    <w:rsid w:val="00AB4E5C"/>
    <w:rsid w:val="00AB4FC4"/>
    <w:rsid w:val="00AB53DE"/>
    <w:rsid w:val="00AB53DF"/>
    <w:rsid w:val="00AB549A"/>
    <w:rsid w:val="00AB5B52"/>
    <w:rsid w:val="00AB5F41"/>
    <w:rsid w:val="00AB60CC"/>
    <w:rsid w:val="00AB632E"/>
    <w:rsid w:val="00AB66D6"/>
    <w:rsid w:val="00AB67CE"/>
    <w:rsid w:val="00AB6865"/>
    <w:rsid w:val="00AB6AE1"/>
    <w:rsid w:val="00AB6D37"/>
    <w:rsid w:val="00AB721F"/>
    <w:rsid w:val="00AB737F"/>
    <w:rsid w:val="00AB741E"/>
    <w:rsid w:val="00AB78A6"/>
    <w:rsid w:val="00AB7BEF"/>
    <w:rsid w:val="00AB7EE6"/>
    <w:rsid w:val="00AC03CE"/>
    <w:rsid w:val="00AC11BE"/>
    <w:rsid w:val="00AC1873"/>
    <w:rsid w:val="00AC194C"/>
    <w:rsid w:val="00AC2002"/>
    <w:rsid w:val="00AC2163"/>
    <w:rsid w:val="00AC2566"/>
    <w:rsid w:val="00AC27A7"/>
    <w:rsid w:val="00AC2830"/>
    <w:rsid w:val="00AC29DD"/>
    <w:rsid w:val="00AC2A0C"/>
    <w:rsid w:val="00AC2B5A"/>
    <w:rsid w:val="00AC2FEA"/>
    <w:rsid w:val="00AC375E"/>
    <w:rsid w:val="00AC38F1"/>
    <w:rsid w:val="00AC3A54"/>
    <w:rsid w:val="00AC3B14"/>
    <w:rsid w:val="00AC3DBF"/>
    <w:rsid w:val="00AC3E09"/>
    <w:rsid w:val="00AC3FC2"/>
    <w:rsid w:val="00AC40E7"/>
    <w:rsid w:val="00AC4159"/>
    <w:rsid w:val="00AC458B"/>
    <w:rsid w:val="00AC4826"/>
    <w:rsid w:val="00AC496C"/>
    <w:rsid w:val="00AC49A1"/>
    <w:rsid w:val="00AC4CB7"/>
    <w:rsid w:val="00AC4E43"/>
    <w:rsid w:val="00AC5041"/>
    <w:rsid w:val="00AC515C"/>
    <w:rsid w:val="00AC529F"/>
    <w:rsid w:val="00AC5355"/>
    <w:rsid w:val="00AC547E"/>
    <w:rsid w:val="00AC55B7"/>
    <w:rsid w:val="00AC5C90"/>
    <w:rsid w:val="00AC5CC2"/>
    <w:rsid w:val="00AC5E84"/>
    <w:rsid w:val="00AC5FED"/>
    <w:rsid w:val="00AC62E1"/>
    <w:rsid w:val="00AC6791"/>
    <w:rsid w:val="00AC6878"/>
    <w:rsid w:val="00AC68F5"/>
    <w:rsid w:val="00AC6F4B"/>
    <w:rsid w:val="00AC7017"/>
    <w:rsid w:val="00AC7214"/>
    <w:rsid w:val="00AC7237"/>
    <w:rsid w:val="00AC745D"/>
    <w:rsid w:val="00AC776E"/>
    <w:rsid w:val="00AC7794"/>
    <w:rsid w:val="00AC7945"/>
    <w:rsid w:val="00AC79D0"/>
    <w:rsid w:val="00AC7AA8"/>
    <w:rsid w:val="00AC7B0F"/>
    <w:rsid w:val="00AC7D01"/>
    <w:rsid w:val="00AC957D"/>
    <w:rsid w:val="00AD048F"/>
    <w:rsid w:val="00AD054F"/>
    <w:rsid w:val="00AD0737"/>
    <w:rsid w:val="00AD081B"/>
    <w:rsid w:val="00AD0A6F"/>
    <w:rsid w:val="00AD0B52"/>
    <w:rsid w:val="00AD0E66"/>
    <w:rsid w:val="00AD0F32"/>
    <w:rsid w:val="00AD1207"/>
    <w:rsid w:val="00AD121D"/>
    <w:rsid w:val="00AD12DE"/>
    <w:rsid w:val="00AD13B3"/>
    <w:rsid w:val="00AD14BE"/>
    <w:rsid w:val="00AD1586"/>
    <w:rsid w:val="00AD1863"/>
    <w:rsid w:val="00AD19A3"/>
    <w:rsid w:val="00AD1A1E"/>
    <w:rsid w:val="00AD1C58"/>
    <w:rsid w:val="00AD1D38"/>
    <w:rsid w:val="00AD2160"/>
    <w:rsid w:val="00AD21F9"/>
    <w:rsid w:val="00AD2655"/>
    <w:rsid w:val="00AD27BF"/>
    <w:rsid w:val="00AD29DA"/>
    <w:rsid w:val="00AD2A7D"/>
    <w:rsid w:val="00AD2AFC"/>
    <w:rsid w:val="00AD2C8A"/>
    <w:rsid w:val="00AD3093"/>
    <w:rsid w:val="00AD350E"/>
    <w:rsid w:val="00AD3744"/>
    <w:rsid w:val="00AD3883"/>
    <w:rsid w:val="00AD3983"/>
    <w:rsid w:val="00AD3DF5"/>
    <w:rsid w:val="00AD3E72"/>
    <w:rsid w:val="00AD3F5F"/>
    <w:rsid w:val="00AD41EF"/>
    <w:rsid w:val="00AD4235"/>
    <w:rsid w:val="00AD4C02"/>
    <w:rsid w:val="00AD4F4B"/>
    <w:rsid w:val="00AD52E2"/>
    <w:rsid w:val="00AD5426"/>
    <w:rsid w:val="00AD56C3"/>
    <w:rsid w:val="00AD579E"/>
    <w:rsid w:val="00AD59E7"/>
    <w:rsid w:val="00AD5AA3"/>
    <w:rsid w:val="00AD5BBA"/>
    <w:rsid w:val="00AD5C11"/>
    <w:rsid w:val="00AD5C8D"/>
    <w:rsid w:val="00AD5D4E"/>
    <w:rsid w:val="00AD5F67"/>
    <w:rsid w:val="00AD5FC6"/>
    <w:rsid w:val="00AD6084"/>
    <w:rsid w:val="00AD6198"/>
    <w:rsid w:val="00AD65D2"/>
    <w:rsid w:val="00AD6A8D"/>
    <w:rsid w:val="00AD6A8F"/>
    <w:rsid w:val="00AD6B07"/>
    <w:rsid w:val="00AD6C25"/>
    <w:rsid w:val="00AD6F33"/>
    <w:rsid w:val="00AD7093"/>
    <w:rsid w:val="00AD7830"/>
    <w:rsid w:val="00AD78C3"/>
    <w:rsid w:val="00AD7F68"/>
    <w:rsid w:val="00AE014A"/>
    <w:rsid w:val="00AE0349"/>
    <w:rsid w:val="00AE05D0"/>
    <w:rsid w:val="00AE0643"/>
    <w:rsid w:val="00AE06E7"/>
    <w:rsid w:val="00AE07D1"/>
    <w:rsid w:val="00AE07F0"/>
    <w:rsid w:val="00AE0AB4"/>
    <w:rsid w:val="00AE0C64"/>
    <w:rsid w:val="00AE0CE7"/>
    <w:rsid w:val="00AE152F"/>
    <w:rsid w:val="00AE15C7"/>
    <w:rsid w:val="00AE1640"/>
    <w:rsid w:val="00AE1658"/>
    <w:rsid w:val="00AE1AD6"/>
    <w:rsid w:val="00AE2170"/>
    <w:rsid w:val="00AE236A"/>
    <w:rsid w:val="00AE2612"/>
    <w:rsid w:val="00AE261A"/>
    <w:rsid w:val="00AE27C4"/>
    <w:rsid w:val="00AE27C6"/>
    <w:rsid w:val="00AE2960"/>
    <w:rsid w:val="00AE29BC"/>
    <w:rsid w:val="00AE2AB6"/>
    <w:rsid w:val="00AE2E64"/>
    <w:rsid w:val="00AE2E9C"/>
    <w:rsid w:val="00AE395F"/>
    <w:rsid w:val="00AE3D92"/>
    <w:rsid w:val="00AE3F9E"/>
    <w:rsid w:val="00AE45B2"/>
    <w:rsid w:val="00AE470C"/>
    <w:rsid w:val="00AE47C1"/>
    <w:rsid w:val="00AE4864"/>
    <w:rsid w:val="00AE4B76"/>
    <w:rsid w:val="00AE4BC8"/>
    <w:rsid w:val="00AE4BF1"/>
    <w:rsid w:val="00AE4C6D"/>
    <w:rsid w:val="00AE4E24"/>
    <w:rsid w:val="00AE4E5C"/>
    <w:rsid w:val="00AE519F"/>
    <w:rsid w:val="00AE5343"/>
    <w:rsid w:val="00AE55B8"/>
    <w:rsid w:val="00AE564D"/>
    <w:rsid w:val="00AE5F52"/>
    <w:rsid w:val="00AE5F72"/>
    <w:rsid w:val="00AE60C1"/>
    <w:rsid w:val="00AE614F"/>
    <w:rsid w:val="00AE61F3"/>
    <w:rsid w:val="00AE62FB"/>
    <w:rsid w:val="00AE6702"/>
    <w:rsid w:val="00AE67FD"/>
    <w:rsid w:val="00AE6869"/>
    <w:rsid w:val="00AE6B5E"/>
    <w:rsid w:val="00AE6B63"/>
    <w:rsid w:val="00AE6B84"/>
    <w:rsid w:val="00AE6C88"/>
    <w:rsid w:val="00AE6C98"/>
    <w:rsid w:val="00AE6C9A"/>
    <w:rsid w:val="00AE6D6B"/>
    <w:rsid w:val="00AE6E95"/>
    <w:rsid w:val="00AE71B5"/>
    <w:rsid w:val="00AE7213"/>
    <w:rsid w:val="00AE72B3"/>
    <w:rsid w:val="00AE7822"/>
    <w:rsid w:val="00AE78C6"/>
    <w:rsid w:val="00AE7A40"/>
    <w:rsid w:val="00AE7C37"/>
    <w:rsid w:val="00AE7EF8"/>
    <w:rsid w:val="00AF021F"/>
    <w:rsid w:val="00AF0459"/>
    <w:rsid w:val="00AF05FD"/>
    <w:rsid w:val="00AF0BCA"/>
    <w:rsid w:val="00AF0D8B"/>
    <w:rsid w:val="00AF1066"/>
    <w:rsid w:val="00AF1108"/>
    <w:rsid w:val="00AF14E9"/>
    <w:rsid w:val="00AF16D7"/>
    <w:rsid w:val="00AF1761"/>
    <w:rsid w:val="00AF1E4C"/>
    <w:rsid w:val="00AF263F"/>
    <w:rsid w:val="00AF288A"/>
    <w:rsid w:val="00AF2B75"/>
    <w:rsid w:val="00AF2D04"/>
    <w:rsid w:val="00AF2E2D"/>
    <w:rsid w:val="00AF2E8C"/>
    <w:rsid w:val="00AF3018"/>
    <w:rsid w:val="00AF3041"/>
    <w:rsid w:val="00AF34F7"/>
    <w:rsid w:val="00AF37D2"/>
    <w:rsid w:val="00AF39D2"/>
    <w:rsid w:val="00AF3C77"/>
    <w:rsid w:val="00AF3F23"/>
    <w:rsid w:val="00AF46C2"/>
    <w:rsid w:val="00AF48EE"/>
    <w:rsid w:val="00AF49B4"/>
    <w:rsid w:val="00AF5739"/>
    <w:rsid w:val="00AF58A3"/>
    <w:rsid w:val="00AF5A24"/>
    <w:rsid w:val="00AF5D40"/>
    <w:rsid w:val="00AF5E39"/>
    <w:rsid w:val="00AF5E8A"/>
    <w:rsid w:val="00AF613B"/>
    <w:rsid w:val="00AF6246"/>
    <w:rsid w:val="00AF64D0"/>
    <w:rsid w:val="00AF65CD"/>
    <w:rsid w:val="00AF667D"/>
    <w:rsid w:val="00AF67C4"/>
    <w:rsid w:val="00AF696A"/>
    <w:rsid w:val="00AF6AF5"/>
    <w:rsid w:val="00AF748E"/>
    <w:rsid w:val="00AF76C9"/>
    <w:rsid w:val="00AF79C0"/>
    <w:rsid w:val="00AF7A4A"/>
    <w:rsid w:val="00AF7C2C"/>
    <w:rsid w:val="00AF7C62"/>
    <w:rsid w:val="00AF7E04"/>
    <w:rsid w:val="00AF7E1B"/>
    <w:rsid w:val="00AF7FE4"/>
    <w:rsid w:val="00B0016B"/>
    <w:rsid w:val="00B00264"/>
    <w:rsid w:val="00B0042D"/>
    <w:rsid w:val="00B00569"/>
    <w:rsid w:val="00B00801"/>
    <w:rsid w:val="00B0093A"/>
    <w:rsid w:val="00B00987"/>
    <w:rsid w:val="00B00F66"/>
    <w:rsid w:val="00B01209"/>
    <w:rsid w:val="00B01242"/>
    <w:rsid w:val="00B017E5"/>
    <w:rsid w:val="00B01869"/>
    <w:rsid w:val="00B01A5F"/>
    <w:rsid w:val="00B01B43"/>
    <w:rsid w:val="00B01BD8"/>
    <w:rsid w:val="00B0305C"/>
    <w:rsid w:val="00B03624"/>
    <w:rsid w:val="00B03A8E"/>
    <w:rsid w:val="00B03AF9"/>
    <w:rsid w:val="00B03EDD"/>
    <w:rsid w:val="00B0424B"/>
    <w:rsid w:val="00B046F9"/>
    <w:rsid w:val="00B04E4B"/>
    <w:rsid w:val="00B04E66"/>
    <w:rsid w:val="00B04EEC"/>
    <w:rsid w:val="00B05134"/>
    <w:rsid w:val="00B052A3"/>
    <w:rsid w:val="00B05BAF"/>
    <w:rsid w:val="00B0619E"/>
    <w:rsid w:val="00B063C5"/>
    <w:rsid w:val="00B06413"/>
    <w:rsid w:val="00B06443"/>
    <w:rsid w:val="00B064EC"/>
    <w:rsid w:val="00B06972"/>
    <w:rsid w:val="00B06F7C"/>
    <w:rsid w:val="00B07108"/>
    <w:rsid w:val="00B07159"/>
    <w:rsid w:val="00B0743F"/>
    <w:rsid w:val="00B077AE"/>
    <w:rsid w:val="00B077D3"/>
    <w:rsid w:val="00B07A68"/>
    <w:rsid w:val="00B07ADF"/>
    <w:rsid w:val="00B07EE9"/>
    <w:rsid w:val="00B07EED"/>
    <w:rsid w:val="00B0D8FD"/>
    <w:rsid w:val="00B102F6"/>
    <w:rsid w:val="00B10308"/>
    <w:rsid w:val="00B106FE"/>
    <w:rsid w:val="00B10ACC"/>
    <w:rsid w:val="00B10B2D"/>
    <w:rsid w:val="00B10C39"/>
    <w:rsid w:val="00B10C47"/>
    <w:rsid w:val="00B10DB2"/>
    <w:rsid w:val="00B10F2E"/>
    <w:rsid w:val="00B110FA"/>
    <w:rsid w:val="00B11358"/>
    <w:rsid w:val="00B113FD"/>
    <w:rsid w:val="00B114A0"/>
    <w:rsid w:val="00B11732"/>
    <w:rsid w:val="00B11A72"/>
    <w:rsid w:val="00B11AC4"/>
    <w:rsid w:val="00B11C2B"/>
    <w:rsid w:val="00B11D74"/>
    <w:rsid w:val="00B11FA8"/>
    <w:rsid w:val="00B11FCE"/>
    <w:rsid w:val="00B12147"/>
    <w:rsid w:val="00B1215B"/>
    <w:rsid w:val="00B1225D"/>
    <w:rsid w:val="00B124C5"/>
    <w:rsid w:val="00B12531"/>
    <w:rsid w:val="00B1293A"/>
    <w:rsid w:val="00B12B38"/>
    <w:rsid w:val="00B12B4E"/>
    <w:rsid w:val="00B12BFA"/>
    <w:rsid w:val="00B130F6"/>
    <w:rsid w:val="00B135FA"/>
    <w:rsid w:val="00B13655"/>
    <w:rsid w:val="00B13719"/>
    <w:rsid w:val="00B137A2"/>
    <w:rsid w:val="00B137D3"/>
    <w:rsid w:val="00B13A98"/>
    <w:rsid w:val="00B13BD9"/>
    <w:rsid w:val="00B13E20"/>
    <w:rsid w:val="00B14335"/>
    <w:rsid w:val="00B14336"/>
    <w:rsid w:val="00B144B1"/>
    <w:rsid w:val="00B1469F"/>
    <w:rsid w:val="00B14A2E"/>
    <w:rsid w:val="00B14ACE"/>
    <w:rsid w:val="00B14C4D"/>
    <w:rsid w:val="00B14C4E"/>
    <w:rsid w:val="00B14EED"/>
    <w:rsid w:val="00B150A4"/>
    <w:rsid w:val="00B150B3"/>
    <w:rsid w:val="00B152E1"/>
    <w:rsid w:val="00B153F9"/>
    <w:rsid w:val="00B15481"/>
    <w:rsid w:val="00B1578A"/>
    <w:rsid w:val="00B15858"/>
    <w:rsid w:val="00B159B8"/>
    <w:rsid w:val="00B15CD0"/>
    <w:rsid w:val="00B15E7E"/>
    <w:rsid w:val="00B15F89"/>
    <w:rsid w:val="00B16366"/>
    <w:rsid w:val="00B164BB"/>
    <w:rsid w:val="00B164C8"/>
    <w:rsid w:val="00B165B9"/>
    <w:rsid w:val="00B1660A"/>
    <w:rsid w:val="00B16824"/>
    <w:rsid w:val="00B16C49"/>
    <w:rsid w:val="00B16DD9"/>
    <w:rsid w:val="00B16E4E"/>
    <w:rsid w:val="00B16EF4"/>
    <w:rsid w:val="00B171A4"/>
    <w:rsid w:val="00B175A0"/>
    <w:rsid w:val="00B179F9"/>
    <w:rsid w:val="00B17A62"/>
    <w:rsid w:val="00B17BB2"/>
    <w:rsid w:val="00B1DAEA"/>
    <w:rsid w:val="00B209AF"/>
    <w:rsid w:val="00B20A13"/>
    <w:rsid w:val="00B20B1D"/>
    <w:rsid w:val="00B20CBA"/>
    <w:rsid w:val="00B21103"/>
    <w:rsid w:val="00B2115C"/>
    <w:rsid w:val="00B2153C"/>
    <w:rsid w:val="00B2193A"/>
    <w:rsid w:val="00B21AC9"/>
    <w:rsid w:val="00B21C29"/>
    <w:rsid w:val="00B2216A"/>
    <w:rsid w:val="00B22964"/>
    <w:rsid w:val="00B229F7"/>
    <w:rsid w:val="00B22A10"/>
    <w:rsid w:val="00B22CD8"/>
    <w:rsid w:val="00B22DBF"/>
    <w:rsid w:val="00B22F14"/>
    <w:rsid w:val="00B2308B"/>
    <w:rsid w:val="00B23310"/>
    <w:rsid w:val="00B23405"/>
    <w:rsid w:val="00B234E8"/>
    <w:rsid w:val="00B23641"/>
    <w:rsid w:val="00B23656"/>
    <w:rsid w:val="00B23A64"/>
    <w:rsid w:val="00B24184"/>
    <w:rsid w:val="00B241E7"/>
    <w:rsid w:val="00B243BA"/>
    <w:rsid w:val="00B243D1"/>
    <w:rsid w:val="00B24894"/>
    <w:rsid w:val="00B24921"/>
    <w:rsid w:val="00B249E5"/>
    <w:rsid w:val="00B24A4A"/>
    <w:rsid w:val="00B24C5A"/>
    <w:rsid w:val="00B24D3A"/>
    <w:rsid w:val="00B24E41"/>
    <w:rsid w:val="00B25231"/>
    <w:rsid w:val="00B2525F"/>
    <w:rsid w:val="00B254A4"/>
    <w:rsid w:val="00B256DA"/>
    <w:rsid w:val="00B25C76"/>
    <w:rsid w:val="00B263FE"/>
    <w:rsid w:val="00B26AFD"/>
    <w:rsid w:val="00B26BF3"/>
    <w:rsid w:val="00B26E3D"/>
    <w:rsid w:val="00B26ED4"/>
    <w:rsid w:val="00B2719F"/>
    <w:rsid w:val="00B272DD"/>
    <w:rsid w:val="00B27465"/>
    <w:rsid w:val="00B274CE"/>
    <w:rsid w:val="00B2792E"/>
    <w:rsid w:val="00B27B42"/>
    <w:rsid w:val="00B3010B"/>
    <w:rsid w:val="00B30144"/>
    <w:rsid w:val="00B30520"/>
    <w:rsid w:val="00B306E5"/>
    <w:rsid w:val="00B3092E"/>
    <w:rsid w:val="00B309E2"/>
    <w:rsid w:val="00B30C3F"/>
    <w:rsid w:val="00B30E42"/>
    <w:rsid w:val="00B3116F"/>
    <w:rsid w:val="00B313FC"/>
    <w:rsid w:val="00B31679"/>
    <w:rsid w:val="00B32105"/>
    <w:rsid w:val="00B32763"/>
    <w:rsid w:val="00B32B02"/>
    <w:rsid w:val="00B32CE3"/>
    <w:rsid w:val="00B32D63"/>
    <w:rsid w:val="00B32E07"/>
    <w:rsid w:val="00B3332C"/>
    <w:rsid w:val="00B33580"/>
    <w:rsid w:val="00B336A0"/>
    <w:rsid w:val="00B33773"/>
    <w:rsid w:val="00B33BAC"/>
    <w:rsid w:val="00B33C42"/>
    <w:rsid w:val="00B341B9"/>
    <w:rsid w:val="00B34457"/>
    <w:rsid w:val="00B34928"/>
    <w:rsid w:val="00B34E11"/>
    <w:rsid w:val="00B34EB7"/>
    <w:rsid w:val="00B34F3C"/>
    <w:rsid w:val="00B35190"/>
    <w:rsid w:val="00B35265"/>
    <w:rsid w:val="00B35754"/>
    <w:rsid w:val="00B35943"/>
    <w:rsid w:val="00B35A38"/>
    <w:rsid w:val="00B35B17"/>
    <w:rsid w:val="00B35E19"/>
    <w:rsid w:val="00B35EEE"/>
    <w:rsid w:val="00B36113"/>
    <w:rsid w:val="00B36325"/>
    <w:rsid w:val="00B3650D"/>
    <w:rsid w:val="00B3665C"/>
    <w:rsid w:val="00B366D0"/>
    <w:rsid w:val="00B3670F"/>
    <w:rsid w:val="00B368E4"/>
    <w:rsid w:val="00B36C14"/>
    <w:rsid w:val="00B37472"/>
    <w:rsid w:val="00B37975"/>
    <w:rsid w:val="00B4045F"/>
    <w:rsid w:val="00B40464"/>
    <w:rsid w:val="00B40535"/>
    <w:rsid w:val="00B40598"/>
    <w:rsid w:val="00B40646"/>
    <w:rsid w:val="00B408BE"/>
    <w:rsid w:val="00B40AD1"/>
    <w:rsid w:val="00B40BC6"/>
    <w:rsid w:val="00B40C9C"/>
    <w:rsid w:val="00B40DEF"/>
    <w:rsid w:val="00B40EC8"/>
    <w:rsid w:val="00B40EFF"/>
    <w:rsid w:val="00B40F48"/>
    <w:rsid w:val="00B40F6A"/>
    <w:rsid w:val="00B41101"/>
    <w:rsid w:val="00B4152F"/>
    <w:rsid w:val="00B41540"/>
    <w:rsid w:val="00B419C4"/>
    <w:rsid w:val="00B41EA0"/>
    <w:rsid w:val="00B42512"/>
    <w:rsid w:val="00B4275B"/>
    <w:rsid w:val="00B42B22"/>
    <w:rsid w:val="00B42C9E"/>
    <w:rsid w:val="00B4345F"/>
    <w:rsid w:val="00B4390C"/>
    <w:rsid w:val="00B43990"/>
    <w:rsid w:val="00B441AE"/>
    <w:rsid w:val="00B44336"/>
    <w:rsid w:val="00B4452E"/>
    <w:rsid w:val="00B44BE9"/>
    <w:rsid w:val="00B45117"/>
    <w:rsid w:val="00B4559D"/>
    <w:rsid w:val="00B455F3"/>
    <w:rsid w:val="00B457F9"/>
    <w:rsid w:val="00B45862"/>
    <w:rsid w:val="00B45D12"/>
    <w:rsid w:val="00B45DB6"/>
    <w:rsid w:val="00B45E28"/>
    <w:rsid w:val="00B462B4"/>
    <w:rsid w:val="00B462F7"/>
    <w:rsid w:val="00B463C7"/>
    <w:rsid w:val="00B4652F"/>
    <w:rsid w:val="00B466C6"/>
    <w:rsid w:val="00B4670B"/>
    <w:rsid w:val="00B46719"/>
    <w:rsid w:val="00B46AF4"/>
    <w:rsid w:val="00B46BB5"/>
    <w:rsid w:val="00B46C43"/>
    <w:rsid w:val="00B46FC6"/>
    <w:rsid w:val="00B4732C"/>
    <w:rsid w:val="00B474C4"/>
    <w:rsid w:val="00B47681"/>
    <w:rsid w:val="00B477F8"/>
    <w:rsid w:val="00B4791A"/>
    <w:rsid w:val="00B47A6F"/>
    <w:rsid w:val="00B47B19"/>
    <w:rsid w:val="00B47BC4"/>
    <w:rsid w:val="00B47BE6"/>
    <w:rsid w:val="00B47EB4"/>
    <w:rsid w:val="00B47FE6"/>
    <w:rsid w:val="00B50558"/>
    <w:rsid w:val="00B50A8B"/>
    <w:rsid w:val="00B50A90"/>
    <w:rsid w:val="00B50D93"/>
    <w:rsid w:val="00B50F14"/>
    <w:rsid w:val="00B5166B"/>
    <w:rsid w:val="00B51B65"/>
    <w:rsid w:val="00B51F31"/>
    <w:rsid w:val="00B52065"/>
    <w:rsid w:val="00B521A4"/>
    <w:rsid w:val="00B526F6"/>
    <w:rsid w:val="00B52ABF"/>
    <w:rsid w:val="00B52E04"/>
    <w:rsid w:val="00B52EB4"/>
    <w:rsid w:val="00B532B7"/>
    <w:rsid w:val="00B5399D"/>
    <w:rsid w:val="00B549AA"/>
    <w:rsid w:val="00B549AD"/>
    <w:rsid w:val="00B54A7F"/>
    <w:rsid w:val="00B54AC7"/>
    <w:rsid w:val="00B54B9D"/>
    <w:rsid w:val="00B54DA3"/>
    <w:rsid w:val="00B54E00"/>
    <w:rsid w:val="00B5513E"/>
    <w:rsid w:val="00B5527A"/>
    <w:rsid w:val="00B552C9"/>
    <w:rsid w:val="00B554CB"/>
    <w:rsid w:val="00B555EE"/>
    <w:rsid w:val="00B557B4"/>
    <w:rsid w:val="00B558DD"/>
    <w:rsid w:val="00B55E5D"/>
    <w:rsid w:val="00B55F2E"/>
    <w:rsid w:val="00B565E6"/>
    <w:rsid w:val="00B567EA"/>
    <w:rsid w:val="00B56A28"/>
    <w:rsid w:val="00B56AE6"/>
    <w:rsid w:val="00B56BD4"/>
    <w:rsid w:val="00B56FF9"/>
    <w:rsid w:val="00B57008"/>
    <w:rsid w:val="00B57040"/>
    <w:rsid w:val="00B57097"/>
    <w:rsid w:val="00B575F0"/>
    <w:rsid w:val="00B578EA"/>
    <w:rsid w:val="00B57CB6"/>
    <w:rsid w:val="00B57D14"/>
    <w:rsid w:val="00B57DE7"/>
    <w:rsid w:val="00B60097"/>
    <w:rsid w:val="00B606FA"/>
    <w:rsid w:val="00B60739"/>
    <w:rsid w:val="00B607FA"/>
    <w:rsid w:val="00B60E0B"/>
    <w:rsid w:val="00B6126E"/>
    <w:rsid w:val="00B612D5"/>
    <w:rsid w:val="00B6185F"/>
    <w:rsid w:val="00B61A68"/>
    <w:rsid w:val="00B61CB0"/>
    <w:rsid w:val="00B61DF3"/>
    <w:rsid w:val="00B61EA4"/>
    <w:rsid w:val="00B62031"/>
    <w:rsid w:val="00B62167"/>
    <w:rsid w:val="00B62649"/>
    <w:rsid w:val="00B62695"/>
    <w:rsid w:val="00B62708"/>
    <w:rsid w:val="00B628B9"/>
    <w:rsid w:val="00B628D7"/>
    <w:rsid w:val="00B62B31"/>
    <w:rsid w:val="00B62CC0"/>
    <w:rsid w:val="00B62E44"/>
    <w:rsid w:val="00B62E6A"/>
    <w:rsid w:val="00B62EA3"/>
    <w:rsid w:val="00B62EFC"/>
    <w:rsid w:val="00B6338E"/>
    <w:rsid w:val="00B635F9"/>
    <w:rsid w:val="00B6369E"/>
    <w:rsid w:val="00B63CA8"/>
    <w:rsid w:val="00B63F8E"/>
    <w:rsid w:val="00B642BA"/>
    <w:rsid w:val="00B644DC"/>
    <w:rsid w:val="00B64728"/>
    <w:rsid w:val="00B64975"/>
    <w:rsid w:val="00B64991"/>
    <w:rsid w:val="00B64D36"/>
    <w:rsid w:val="00B6520F"/>
    <w:rsid w:val="00B65586"/>
    <w:rsid w:val="00B65AD1"/>
    <w:rsid w:val="00B65E70"/>
    <w:rsid w:val="00B65EBE"/>
    <w:rsid w:val="00B660A3"/>
    <w:rsid w:val="00B661A2"/>
    <w:rsid w:val="00B6627F"/>
    <w:rsid w:val="00B663C7"/>
    <w:rsid w:val="00B66411"/>
    <w:rsid w:val="00B667A6"/>
    <w:rsid w:val="00B66C13"/>
    <w:rsid w:val="00B66E29"/>
    <w:rsid w:val="00B66E50"/>
    <w:rsid w:val="00B66E55"/>
    <w:rsid w:val="00B66F41"/>
    <w:rsid w:val="00B670F8"/>
    <w:rsid w:val="00B67124"/>
    <w:rsid w:val="00B674A7"/>
    <w:rsid w:val="00B675A7"/>
    <w:rsid w:val="00B67663"/>
    <w:rsid w:val="00B67B73"/>
    <w:rsid w:val="00B67FA8"/>
    <w:rsid w:val="00B67FCC"/>
    <w:rsid w:val="00B68414"/>
    <w:rsid w:val="00B70567"/>
    <w:rsid w:val="00B70689"/>
    <w:rsid w:val="00B70A7F"/>
    <w:rsid w:val="00B70C57"/>
    <w:rsid w:val="00B70F4D"/>
    <w:rsid w:val="00B70F54"/>
    <w:rsid w:val="00B7122E"/>
    <w:rsid w:val="00B71248"/>
    <w:rsid w:val="00B715F4"/>
    <w:rsid w:val="00B71DB2"/>
    <w:rsid w:val="00B71E32"/>
    <w:rsid w:val="00B71E5F"/>
    <w:rsid w:val="00B71F1B"/>
    <w:rsid w:val="00B71F36"/>
    <w:rsid w:val="00B72190"/>
    <w:rsid w:val="00B72F8F"/>
    <w:rsid w:val="00B73024"/>
    <w:rsid w:val="00B731BD"/>
    <w:rsid w:val="00B734AC"/>
    <w:rsid w:val="00B73551"/>
    <w:rsid w:val="00B73631"/>
    <w:rsid w:val="00B73732"/>
    <w:rsid w:val="00B737AD"/>
    <w:rsid w:val="00B73824"/>
    <w:rsid w:val="00B73AC4"/>
    <w:rsid w:val="00B73BD3"/>
    <w:rsid w:val="00B73D9B"/>
    <w:rsid w:val="00B73DCB"/>
    <w:rsid w:val="00B73DE2"/>
    <w:rsid w:val="00B74020"/>
    <w:rsid w:val="00B7499B"/>
    <w:rsid w:val="00B74B19"/>
    <w:rsid w:val="00B74DE1"/>
    <w:rsid w:val="00B74F4E"/>
    <w:rsid w:val="00B75030"/>
    <w:rsid w:val="00B7517E"/>
    <w:rsid w:val="00B7584D"/>
    <w:rsid w:val="00B7591E"/>
    <w:rsid w:val="00B75ABD"/>
    <w:rsid w:val="00B75CD8"/>
    <w:rsid w:val="00B75F20"/>
    <w:rsid w:val="00B76176"/>
    <w:rsid w:val="00B76214"/>
    <w:rsid w:val="00B762D7"/>
    <w:rsid w:val="00B762F9"/>
    <w:rsid w:val="00B76372"/>
    <w:rsid w:val="00B7664C"/>
    <w:rsid w:val="00B7698F"/>
    <w:rsid w:val="00B76AB0"/>
    <w:rsid w:val="00B76EC6"/>
    <w:rsid w:val="00B770AB"/>
    <w:rsid w:val="00B77411"/>
    <w:rsid w:val="00B774DD"/>
    <w:rsid w:val="00B7755B"/>
    <w:rsid w:val="00B775E4"/>
    <w:rsid w:val="00B77921"/>
    <w:rsid w:val="00B779F2"/>
    <w:rsid w:val="00B77C1F"/>
    <w:rsid w:val="00B77E45"/>
    <w:rsid w:val="00B800EF"/>
    <w:rsid w:val="00B801A2"/>
    <w:rsid w:val="00B8035B"/>
    <w:rsid w:val="00B80411"/>
    <w:rsid w:val="00B8083C"/>
    <w:rsid w:val="00B809E8"/>
    <w:rsid w:val="00B80C41"/>
    <w:rsid w:val="00B80E70"/>
    <w:rsid w:val="00B81352"/>
    <w:rsid w:val="00B81439"/>
    <w:rsid w:val="00B8148A"/>
    <w:rsid w:val="00B81542"/>
    <w:rsid w:val="00B81552"/>
    <w:rsid w:val="00B815DA"/>
    <w:rsid w:val="00B81B8A"/>
    <w:rsid w:val="00B81C3C"/>
    <w:rsid w:val="00B81EAC"/>
    <w:rsid w:val="00B824B4"/>
    <w:rsid w:val="00B826DE"/>
    <w:rsid w:val="00B82DC6"/>
    <w:rsid w:val="00B8300A"/>
    <w:rsid w:val="00B831AF"/>
    <w:rsid w:val="00B83268"/>
    <w:rsid w:val="00B8332F"/>
    <w:rsid w:val="00B83629"/>
    <w:rsid w:val="00B83B33"/>
    <w:rsid w:val="00B83C03"/>
    <w:rsid w:val="00B84009"/>
    <w:rsid w:val="00B840D7"/>
    <w:rsid w:val="00B842B2"/>
    <w:rsid w:val="00B846DF"/>
    <w:rsid w:val="00B84B23"/>
    <w:rsid w:val="00B84BC9"/>
    <w:rsid w:val="00B84F03"/>
    <w:rsid w:val="00B84F2B"/>
    <w:rsid w:val="00B85650"/>
    <w:rsid w:val="00B858D9"/>
    <w:rsid w:val="00B85A36"/>
    <w:rsid w:val="00B85E2B"/>
    <w:rsid w:val="00B86122"/>
    <w:rsid w:val="00B8626B"/>
    <w:rsid w:val="00B86386"/>
    <w:rsid w:val="00B864C1"/>
    <w:rsid w:val="00B865CD"/>
    <w:rsid w:val="00B86B31"/>
    <w:rsid w:val="00B86B52"/>
    <w:rsid w:val="00B86C05"/>
    <w:rsid w:val="00B86D85"/>
    <w:rsid w:val="00B8726E"/>
    <w:rsid w:val="00B874B8"/>
    <w:rsid w:val="00B874D1"/>
    <w:rsid w:val="00B87A97"/>
    <w:rsid w:val="00B87B78"/>
    <w:rsid w:val="00B87F28"/>
    <w:rsid w:val="00B90387"/>
    <w:rsid w:val="00B904A0"/>
    <w:rsid w:val="00B9072D"/>
    <w:rsid w:val="00B90789"/>
    <w:rsid w:val="00B90ED7"/>
    <w:rsid w:val="00B9106E"/>
    <w:rsid w:val="00B91092"/>
    <w:rsid w:val="00B912AC"/>
    <w:rsid w:val="00B9139E"/>
    <w:rsid w:val="00B9157F"/>
    <w:rsid w:val="00B91787"/>
    <w:rsid w:val="00B9189A"/>
    <w:rsid w:val="00B91975"/>
    <w:rsid w:val="00B91B78"/>
    <w:rsid w:val="00B91E37"/>
    <w:rsid w:val="00B9239D"/>
    <w:rsid w:val="00B92412"/>
    <w:rsid w:val="00B925E0"/>
    <w:rsid w:val="00B92A14"/>
    <w:rsid w:val="00B92D10"/>
    <w:rsid w:val="00B92DD3"/>
    <w:rsid w:val="00B92FCD"/>
    <w:rsid w:val="00B92FF9"/>
    <w:rsid w:val="00B9304C"/>
    <w:rsid w:val="00B93345"/>
    <w:rsid w:val="00B93547"/>
    <w:rsid w:val="00B93B8C"/>
    <w:rsid w:val="00B93F39"/>
    <w:rsid w:val="00B9402B"/>
    <w:rsid w:val="00B941E2"/>
    <w:rsid w:val="00B94765"/>
    <w:rsid w:val="00B9537C"/>
    <w:rsid w:val="00B953C9"/>
    <w:rsid w:val="00B955DB"/>
    <w:rsid w:val="00B95660"/>
    <w:rsid w:val="00B95AF1"/>
    <w:rsid w:val="00B95BB1"/>
    <w:rsid w:val="00B95D2F"/>
    <w:rsid w:val="00B96334"/>
    <w:rsid w:val="00B96424"/>
    <w:rsid w:val="00B96991"/>
    <w:rsid w:val="00B969EA"/>
    <w:rsid w:val="00B96ACF"/>
    <w:rsid w:val="00B97054"/>
    <w:rsid w:val="00B9762F"/>
    <w:rsid w:val="00B97861"/>
    <w:rsid w:val="00B97911"/>
    <w:rsid w:val="00B97A44"/>
    <w:rsid w:val="00B97D0D"/>
    <w:rsid w:val="00B9C358"/>
    <w:rsid w:val="00BA008F"/>
    <w:rsid w:val="00BA0337"/>
    <w:rsid w:val="00BA06E4"/>
    <w:rsid w:val="00BA070B"/>
    <w:rsid w:val="00BA08ED"/>
    <w:rsid w:val="00BA0BEB"/>
    <w:rsid w:val="00BA0C0D"/>
    <w:rsid w:val="00BA0C33"/>
    <w:rsid w:val="00BA0C61"/>
    <w:rsid w:val="00BA0FAE"/>
    <w:rsid w:val="00BA1468"/>
    <w:rsid w:val="00BA1489"/>
    <w:rsid w:val="00BA17B6"/>
    <w:rsid w:val="00BA1FEF"/>
    <w:rsid w:val="00BA25BC"/>
    <w:rsid w:val="00BA2891"/>
    <w:rsid w:val="00BA2A07"/>
    <w:rsid w:val="00BA2ABB"/>
    <w:rsid w:val="00BA2E5D"/>
    <w:rsid w:val="00BA2FF4"/>
    <w:rsid w:val="00BA30FE"/>
    <w:rsid w:val="00BA3124"/>
    <w:rsid w:val="00BA3177"/>
    <w:rsid w:val="00BA340B"/>
    <w:rsid w:val="00BA348F"/>
    <w:rsid w:val="00BA35CA"/>
    <w:rsid w:val="00BA35D7"/>
    <w:rsid w:val="00BA374F"/>
    <w:rsid w:val="00BA3A3C"/>
    <w:rsid w:val="00BA3C0C"/>
    <w:rsid w:val="00BA3EC1"/>
    <w:rsid w:val="00BA405D"/>
    <w:rsid w:val="00BA4102"/>
    <w:rsid w:val="00BA41B3"/>
    <w:rsid w:val="00BA46B0"/>
    <w:rsid w:val="00BA493A"/>
    <w:rsid w:val="00BA4A6C"/>
    <w:rsid w:val="00BA4DBF"/>
    <w:rsid w:val="00BA4EC3"/>
    <w:rsid w:val="00BA4ECD"/>
    <w:rsid w:val="00BA4FE0"/>
    <w:rsid w:val="00BA5093"/>
    <w:rsid w:val="00BA54DF"/>
    <w:rsid w:val="00BA5681"/>
    <w:rsid w:val="00BA56DE"/>
    <w:rsid w:val="00BA57F5"/>
    <w:rsid w:val="00BA5A03"/>
    <w:rsid w:val="00BA5AE0"/>
    <w:rsid w:val="00BA5B36"/>
    <w:rsid w:val="00BA5EB3"/>
    <w:rsid w:val="00BA6285"/>
    <w:rsid w:val="00BA6467"/>
    <w:rsid w:val="00BA64C1"/>
    <w:rsid w:val="00BA6586"/>
    <w:rsid w:val="00BA6CEE"/>
    <w:rsid w:val="00BA6E17"/>
    <w:rsid w:val="00BA70A6"/>
    <w:rsid w:val="00BA73BF"/>
    <w:rsid w:val="00BA74EA"/>
    <w:rsid w:val="00BA758D"/>
    <w:rsid w:val="00BA767C"/>
    <w:rsid w:val="00BA77C2"/>
    <w:rsid w:val="00BA7BA2"/>
    <w:rsid w:val="00BA7C90"/>
    <w:rsid w:val="00BA7CA9"/>
    <w:rsid w:val="00BA7D83"/>
    <w:rsid w:val="00BB00D6"/>
    <w:rsid w:val="00BB0352"/>
    <w:rsid w:val="00BB06C9"/>
    <w:rsid w:val="00BB0766"/>
    <w:rsid w:val="00BB0988"/>
    <w:rsid w:val="00BB0AA2"/>
    <w:rsid w:val="00BB1245"/>
    <w:rsid w:val="00BB147C"/>
    <w:rsid w:val="00BB1552"/>
    <w:rsid w:val="00BB167C"/>
    <w:rsid w:val="00BB1797"/>
    <w:rsid w:val="00BB19C2"/>
    <w:rsid w:val="00BB19CC"/>
    <w:rsid w:val="00BB1B7A"/>
    <w:rsid w:val="00BB1C1C"/>
    <w:rsid w:val="00BB1CD4"/>
    <w:rsid w:val="00BB2197"/>
    <w:rsid w:val="00BB2228"/>
    <w:rsid w:val="00BB2233"/>
    <w:rsid w:val="00BB2284"/>
    <w:rsid w:val="00BB22BD"/>
    <w:rsid w:val="00BB296D"/>
    <w:rsid w:val="00BB2C0A"/>
    <w:rsid w:val="00BB2D43"/>
    <w:rsid w:val="00BB2DDC"/>
    <w:rsid w:val="00BB333C"/>
    <w:rsid w:val="00BB340C"/>
    <w:rsid w:val="00BB34DB"/>
    <w:rsid w:val="00BB35F7"/>
    <w:rsid w:val="00BB3676"/>
    <w:rsid w:val="00BB3A1D"/>
    <w:rsid w:val="00BB3C0E"/>
    <w:rsid w:val="00BB3D6C"/>
    <w:rsid w:val="00BB3E13"/>
    <w:rsid w:val="00BB428C"/>
    <w:rsid w:val="00BB458E"/>
    <w:rsid w:val="00BB4E97"/>
    <w:rsid w:val="00BB4FA9"/>
    <w:rsid w:val="00BB520E"/>
    <w:rsid w:val="00BB5444"/>
    <w:rsid w:val="00BB54F5"/>
    <w:rsid w:val="00BB598C"/>
    <w:rsid w:val="00BB5AEF"/>
    <w:rsid w:val="00BB5C4C"/>
    <w:rsid w:val="00BB5D89"/>
    <w:rsid w:val="00BB5EFC"/>
    <w:rsid w:val="00BB609B"/>
    <w:rsid w:val="00BB612E"/>
    <w:rsid w:val="00BB625B"/>
    <w:rsid w:val="00BB62D7"/>
    <w:rsid w:val="00BB6A48"/>
    <w:rsid w:val="00BB6AFE"/>
    <w:rsid w:val="00BB6C09"/>
    <w:rsid w:val="00BB6F67"/>
    <w:rsid w:val="00BB7209"/>
    <w:rsid w:val="00BB7231"/>
    <w:rsid w:val="00BB72D5"/>
    <w:rsid w:val="00BB7388"/>
    <w:rsid w:val="00BB74F3"/>
    <w:rsid w:val="00BB75BF"/>
    <w:rsid w:val="00BB7600"/>
    <w:rsid w:val="00BB7872"/>
    <w:rsid w:val="00BB787E"/>
    <w:rsid w:val="00BB79B8"/>
    <w:rsid w:val="00BB7E9F"/>
    <w:rsid w:val="00BB7EBE"/>
    <w:rsid w:val="00BB7F83"/>
    <w:rsid w:val="00BB81ED"/>
    <w:rsid w:val="00BC0406"/>
    <w:rsid w:val="00BC0A61"/>
    <w:rsid w:val="00BC0C57"/>
    <w:rsid w:val="00BC0DD9"/>
    <w:rsid w:val="00BC1333"/>
    <w:rsid w:val="00BC1352"/>
    <w:rsid w:val="00BC1529"/>
    <w:rsid w:val="00BC1692"/>
    <w:rsid w:val="00BC1A51"/>
    <w:rsid w:val="00BC1AD6"/>
    <w:rsid w:val="00BC1BD9"/>
    <w:rsid w:val="00BC1CA9"/>
    <w:rsid w:val="00BC2097"/>
    <w:rsid w:val="00BC21E5"/>
    <w:rsid w:val="00BC226A"/>
    <w:rsid w:val="00BC227E"/>
    <w:rsid w:val="00BC22D5"/>
    <w:rsid w:val="00BC2608"/>
    <w:rsid w:val="00BC28C1"/>
    <w:rsid w:val="00BC2A18"/>
    <w:rsid w:val="00BC2EC4"/>
    <w:rsid w:val="00BC2FC4"/>
    <w:rsid w:val="00BC304D"/>
    <w:rsid w:val="00BC3057"/>
    <w:rsid w:val="00BC30A2"/>
    <w:rsid w:val="00BC31ED"/>
    <w:rsid w:val="00BC32AF"/>
    <w:rsid w:val="00BC3324"/>
    <w:rsid w:val="00BC38F4"/>
    <w:rsid w:val="00BC3929"/>
    <w:rsid w:val="00BC3C8D"/>
    <w:rsid w:val="00BC3D67"/>
    <w:rsid w:val="00BC3DC3"/>
    <w:rsid w:val="00BC3F7C"/>
    <w:rsid w:val="00BC4139"/>
    <w:rsid w:val="00BC4292"/>
    <w:rsid w:val="00BC43B7"/>
    <w:rsid w:val="00BC49ED"/>
    <w:rsid w:val="00BC5098"/>
    <w:rsid w:val="00BC50E8"/>
    <w:rsid w:val="00BC5154"/>
    <w:rsid w:val="00BC5219"/>
    <w:rsid w:val="00BC6027"/>
    <w:rsid w:val="00BC611C"/>
    <w:rsid w:val="00BC6206"/>
    <w:rsid w:val="00BC6235"/>
    <w:rsid w:val="00BC6637"/>
    <w:rsid w:val="00BC6B33"/>
    <w:rsid w:val="00BC6BE6"/>
    <w:rsid w:val="00BC7028"/>
    <w:rsid w:val="00BC762E"/>
    <w:rsid w:val="00BC7978"/>
    <w:rsid w:val="00BC7A40"/>
    <w:rsid w:val="00BC7A48"/>
    <w:rsid w:val="00BC7CB2"/>
    <w:rsid w:val="00BD09B3"/>
    <w:rsid w:val="00BD0A32"/>
    <w:rsid w:val="00BD0ACD"/>
    <w:rsid w:val="00BD0B39"/>
    <w:rsid w:val="00BD0BAE"/>
    <w:rsid w:val="00BD0E46"/>
    <w:rsid w:val="00BD0E92"/>
    <w:rsid w:val="00BD0F09"/>
    <w:rsid w:val="00BD15AD"/>
    <w:rsid w:val="00BD165D"/>
    <w:rsid w:val="00BD18E1"/>
    <w:rsid w:val="00BD1A99"/>
    <w:rsid w:val="00BD1B6F"/>
    <w:rsid w:val="00BD222D"/>
    <w:rsid w:val="00BD246C"/>
    <w:rsid w:val="00BD2A49"/>
    <w:rsid w:val="00BD2B9C"/>
    <w:rsid w:val="00BD2C57"/>
    <w:rsid w:val="00BD2EFC"/>
    <w:rsid w:val="00BD2F3C"/>
    <w:rsid w:val="00BD3119"/>
    <w:rsid w:val="00BD316E"/>
    <w:rsid w:val="00BD3318"/>
    <w:rsid w:val="00BD3644"/>
    <w:rsid w:val="00BD38B5"/>
    <w:rsid w:val="00BD3E57"/>
    <w:rsid w:val="00BD3F6D"/>
    <w:rsid w:val="00BD411E"/>
    <w:rsid w:val="00BD41D0"/>
    <w:rsid w:val="00BD4204"/>
    <w:rsid w:val="00BD4397"/>
    <w:rsid w:val="00BD44A2"/>
    <w:rsid w:val="00BD459B"/>
    <w:rsid w:val="00BD4A94"/>
    <w:rsid w:val="00BD4B23"/>
    <w:rsid w:val="00BD4FA1"/>
    <w:rsid w:val="00BD5279"/>
    <w:rsid w:val="00BD52BE"/>
    <w:rsid w:val="00BD52CA"/>
    <w:rsid w:val="00BD57F1"/>
    <w:rsid w:val="00BD5AC2"/>
    <w:rsid w:val="00BD5B90"/>
    <w:rsid w:val="00BD5BDA"/>
    <w:rsid w:val="00BD5C48"/>
    <w:rsid w:val="00BD5CB7"/>
    <w:rsid w:val="00BD5D55"/>
    <w:rsid w:val="00BD61BF"/>
    <w:rsid w:val="00BD61C8"/>
    <w:rsid w:val="00BD68CF"/>
    <w:rsid w:val="00BD69EF"/>
    <w:rsid w:val="00BD70D5"/>
    <w:rsid w:val="00BD7736"/>
    <w:rsid w:val="00BD7D06"/>
    <w:rsid w:val="00BD7D2C"/>
    <w:rsid w:val="00BDEB30"/>
    <w:rsid w:val="00BE00C1"/>
    <w:rsid w:val="00BE0238"/>
    <w:rsid w:val="00BE03CF"/>
    <w:rsid w:val="00BE09A3"/>
    <w:rsid w:val="00BE0AB2"/>
    <w:rsid w:val="00BE0BF6"/>
    <w:rsid w:val="00BE0D00"/>
    <w:rsid w:val="00BE0DCA"/>
    <w:rsid w:val="00BE108C"/>
    <w:rsid w:val="00BE1466"/>
    <w:rsid w:val="00BE1905"/>
    <w:rsid w:val="00BE1991"/>
    <w:rsid w:val="00BE1AAE"/>
    <w:rsid w:val="00BE1AC0"/>
    <w:rsid w:val="00BE2588"/>
    <w:rsid w:val="00BE2AF0"/>
    <w:rsid w:val="00BE3262"/>
    <w:rsid w:val="00BE3279"/>
    <w:rsid w:val="00BE34E6"/>
    <w:rsid w:val="00BE38E3"/>
    <w:rsid w:val="00BE3E31"/>
    <w:rsid w:val="00BE3F2C"/>
    <w:rsid w:val="00BE48DA"/>
    <w:rsid w:val="00BE4957"/>
    <w:rsid w:val="00BE4C04"/>
    <w:rsid w:val="00BE4FC2"/>
    <w:rsid w:val="00BE5458"/>
    <w:rsid w:val="00BE54DE"/>
    <w:rsid w:val="00BE5C1F"/>
    <w:rsid w:val="00BE5D42"/>
    <w:rsid w:val="00BE5DCF"/>
    <w:rsid w:val="00BE6060"/>
    <w:rsid w:val="00BE60FA"/>
    <w:rsid w:val="00BE6608"/>
    <w:rsid w:val="00BE668A"/>
    <w:rsid w:val="00BE6A34"/>
    <w:rsid w:val="00BE6EA5"/>
    <w:rsid w:val="00BE715A"/>
    <w:rsid w:val="00BE71ED"/>
    <w:rsid w:val="00BE774B"/>
    <w:rsid w:val="00BE7A65"/>
    <w:rsid w:val="00BE7D2A"/>
    <w:rsid w:val="00BE7E97"/>
    <w:rsid w:val="00BE7EE5"/>
    <w:rsid w:val="00BE7F44"/>
    <w:rsid w:val="00BE7FC2"/>
    <w:rsid w:val="00BF0390"/>
    <w:rsid w:val="00BF0B73"/>
    <w:rsid w:val="00BF0C30"/>
    <w:rsid w:val="00BF0DC4"/>
    <w:rsid w:val="00BF146B"/>
    <w:rsid w:val="00BF2168"/>
    <w:rsid w:val="00BF2C75"/>
    <w:rsid w:val="00BF2DC4"/>
    <w:rsid w:val="00BF2E00"/>
    <w:rsid w:val="00BF32A3"/>
    <w:rsid w:val="00BF365B"/>
    <w:rsid w:val="00BF3672"/>
    <w:rsid w:val="00BF3945"/>
    <w:rsid w:val="00BF3E1A"/>
    <w:rsid w:val="00BF3F9B"/>
    <w:rsid w:val="00BF3FA5"/>
    <w:rsid w:val="00BF4370"/>
    <w:rsid w:val="00BF438D"/>
    <w:rsid w:val="00BF439E"/>
    <w:rsid w:val="00BF4859"/>
    <w:rsid w:val="00BF48FC"/>
    <w:rsid w:val="00BF4BA8"/>
    <w:rsid w:val="00BF4C11"/>
    <w:rsid w:val="00BF50E9"/>
    <w:rsid w:val="00BF51E6"/>
    <w:rsid w:val="00BF54F1"/>
    <w:rsid w:val="00BF5737"/>
    <w:rsid w:val="00BF5B35"/>
    <w:rsid w:val="00BF5C0F"/>
    <w:rsid w:val="00BF5EE1"/>
    <w:rsid w:val="00BF5F48"/>
    <w:rsid w:val="00BF6D52"/>
    <w:rsid w:val="00BF700B"/>
    <w:rsid w:val="00BF7051"/>
    <w:rsid w:val="00BF7166"/>
    <w:rsid w:val="00BF747D"/>
    <w:rsid w:val="00BF78E2"/>
    <w:rsid w:val="00BF7D98"/>
    <w:rsid w:val="00BF7ED4"/>
    <w:rsid w:val="00BF7F0E"/>
    <w:rsid w:val="00C0007C"/>
    <w:rsid w:val="00C002BD"/>
    <w:rsid w:val="00C0031A"/>
    <w:rsid w:val="00C0062A"/>
    <w:rsid w:val="00C00AB0"/>
    <w:rsid w:val="00C00DB0"/>
    <w:rsid w:val="00C00E7E"/>
    <w:rsid w:val="00C00FA5"/>
    <w:rsid w:val="00C01486"/>
    <w:rsid w:val="00C017F6"/>
    <w:rsid w:val="00C01D52"/>
    <w:rsid w:val="00C01D53"/>
    <w:rsid w:val="00C01E06"/>
    <w:rsid w:val="00C01E17"/>
    <w:rsid w:val="00C0208F"/>
    <w:rsid w:val="00C021D5"/>
    <w:rsid w:val="00C02226"/>
    <w:rsid w:val="00C026F0"/>
    <w:rsid w:val="00C02DE5"/>
    <w:rsid w:val="00C03153"/>
    <w:rsid w:val="00C03207"/>
    <w:rsid w:val="00C036F9"/>
    <w:rsid w:val="00C037A3"/>
    <w:rsid w:val="00C039FA"/>
    <w:rsid w:val="00C03CF8"/>
    <w:rsid w:val="00C03FC0"/>
    <w:rsid w:val="00C040F9"/>
    <w:rsid w:val="00C04211"/>
    <w:rsid w:val="00C04991"/>
    <w:rsid w:val="00C04C2C"/>
    <w:rsid w:val="00C04C6C"/>
    <w:rsid w:val="00C04D26"/>
    <w:rsid w:val="00C04D72"/>
    <w:rsid w:val="00C04E30"/>
    <w:rsid w:val="00C0537E"/>
    <w:rsid w:val="00C05853"/>
    <w:rsid w:val="00C059AF"/>
    <w:rsid w:val="00C059C0"/>
    <w:rsid w:val="00C05BA0"/>
    <w:rsid w:val="00C0628C"/>
    <w:rsid w:val="00C064AD"/>
    <w:rsid w:val="00C06605"/>
    <w:rsid w:val="00C06B08"/>
    <w:rsid w:val="00C06F24"/>
    <w:rsid w:val="00C072B9"/>
    <w:rsid w:val="00C07455"/>
    <w:rsid w:val="00C077F0"/>
    <w:rsid w:val="00C079BB"/>
    <w:rsid w:val="00C07BFE"/>
    <w:rsid w:val="00C07C00"/>
    <w:rsid w:val="00C07FFE"/>
    <w:rsid w:val="00C105EB"/>
    <w:rsid w:val="00C108C1"/>
    <w:rsid w:val="00C10957"/>
    <w:rsid w:val="00C109EB"/>
    <w:rsid w:val="00C10C78"/>
    <w:rsid w:val="00C10CAF"/>
    <w:rsid w:val="00C10EAC"/>
    <w:rsid w:val="00C11534"/>
    <w:rsid w:val="00C119DE"/>
    <w:rsid w:val="00C11A37"/>
    <w:rsid w:val="00C11B5D"/>
    <w:rsid w:val="00C11C00"/>
    <w:rsid w:val="00C11EE9"/>
    <w:rsid w:val="00C122D2"/>
    <w:rsid w:val="00C12359"/>
    <w:rsid w:val="00C1301E"/>
    <w:rsid w:val="00C130DA"/>
    <w:rsid w:val="00C13446"/>
    <w:rsid w:val="00C13523"/>
    <w:rsid w:val="00C135BF"/>
    <w:rsid w:val="00C136C2"/>
    <w:rsid w:val="00C13868"/>
    <w:rsid w:val="00C13888"/>
    <w:rsid w:val="00C13995"/>
    <w:rsid w:val="00C13B2B"/>
    <w:rsid w:val="00C13BB9"/>
    <w:rsid w:val="00C13DEE"/>
    <w:rsid w:val="00C13EAB"/>
    <w:rsid w:val="00C14066"/>
    <w:rsid w:val="00C14132"/>
    <w:rsid w:val="00C1434E"/>
    <w:rsid w:val="00C144C8"/>
    <w:rsid w:val="00C14523"/>
    <w:rsid w:val="00C147E6"/>
    <w:rsid w:val="00C148B8"/>
    <w:rsid w:val="00C149DB"/>
    <w:rsid w:val="00C14A32"/>
    <w:rsid w:val="00C14C60"/>
    <w:rsid w:val="00C14D57"/>
    <w:rsid w:val="00C14FDA"/>
    <w:rsid w:val="00C152CE"/>
    <w:rsid w:val="00C15AC0"/>
    <w:rsid w:val="00C15DDA"/>
    <w:rsid w:val="00C15FA6"/>
    <w:rsid w:val="00C16413"/>
    <w:rsid w:val="00C1662A"/>
    <w:rsid w:val="00C167AF"/>
    <w:rsid w:val="00C167F3"/>
    <w:rsid w:val="00C16C3B"/>
    <w:rsid w:val="00C16E17"/>
    <w:rsid w:val="00C16EB7"/>
    <w:rsid w:val="00C17082"/>
    <w:rsid w:val="00C1738C"/>
    <w:rsid w:val="00C173EE"/>
    <w:rsid w:val="00C17495"/>
    <w:rsid w:val="00C1753A"/>
    <w:rsid w:val="00C17A27"/>
    <w:rsid w:val="00C17BFD"/>
    <w:rsid w:val="00C17CF0"/>
    <w:rsid w:val="00C17DCF"/>
    <w:rsid w:val="00C201A5"/>
    <w:rsid w:val="00C204EF"/>
    <w:rsid w:val="00C20988"/>
    <w:rsid w:val="00C20A8A"/>
    <w:rsid w:val="00C20D8D"/>
    <w:rsid w:val="00C2129D"/>
    <w:rsid w:val="00C213F9"/>
    <w:rsid w:val="00C21422"/>
    <w:rsid w:val="00C21423"/>
    <w:rsid w:val="00C215D5"/>
    <w:rsid w:val="00C217D0"/>
    <w:rsid w:val="00C218E6"/>
    <w:rsid w:val="00C219D2"/>
    <w:rsid w:val="00C21B0E"/>
    <w:rsid w:val="00C21BA0"/>
    <w:rsid w:val="00C223AC"/>
    <w:rsid w:val="00C2278E"/>
    <w:rsid w:val="00C22F6D"/>
    <w:rsid w:val="00C22F94"/>
    <w:rsid w:val="00C23233"/>
    <w:rsid w:val="00C232F2"/>
    <w:rsid w:val="00C234DB"/>
    <w:rsid w:val="00C23721"/>
    <w:rsid w:val="00C23A3F"/>
    <w:rsid w:val="00C24334"/>
    <w:rsid w:val="00C24757"/>
    <w:rsid w:val="00C247CE"/>
    <w:rsid w:val="00C248B9"/>
    <w:rsid w:val="00C24929"/>
    <w:rsid w:val="00C2504F"/>
    <w:rsid w:val="00C250F6"/>
    <w:rsid w:val="00C2545F"/>
    <w:rsid w:val="00C256FF"/>
    <w:rsid w:val="00C2595C"/>
    <w:rsid w:val="00C25A7F"/>
    <w:rsid w:val="00C25ACD"/>
    <w:rsid w:val="00C25B82"/>
    <w:rsid w:val="00C25F59"/>
    <w:rsid w:val="00C26339"/>
    <w:rsid w:val="00C2652C"/>
    <w:rsid w:val="00C26AD3"/>
    <w:rsid w:val="00C26AF0"/>
    <w:rsid w:val="00C26B03"/>
    <w:rsid w:val="00C26D4C"/>
    <w:rsid w:val="00C26F69"/>
    <w:rsid w:val="00C27060"/>
    <w:rsid w:val="00C2729F"/>
    <w:rsid w:val="00C27385"/>
    <w:rsid w:val="00C276D0"/>
    <w:rsid w:val="00C27C14"/>
    <w:rsid w:val="00C27D80"/>
    <w:rsid w:val="00C2D234"/>
    <w:rsid w:val="00C300DE"/>
    <w:rsid w:val="00C30374"/>
    <w:rsid w:val="00C3038E"/>
    <w:rsid w:val="00C3068D"/>
    <w:rsid w:val="00C309A3"/>
    <w:rsid w:val="00C30AA2"/>
    <w:rsid w:val="00C30CE8"/>
    <w:rsid w:val="00C311E5"/>
    <w:rsid w:val="00C31281"/>
    <w:rsid w:val="00C315EB"/>
    <w:rsid w:val="00C31D41"/>
    <w:rsid w:val="00C31D43"/>
    <w:rsid w:val="00C32020"/>
    <w:rsid w:val="00C3219C"/>
    <w:rsid w:val="00C321F0"/>
    <w:rsid w:val="00C32891"/>
    <w:rsid w:val="00C3298E"/>
    <w:rsid w:val="00C329BB"/>
    <w:rsid w:val="00C32D98"/>
    <w:rsid w:val="00C32DE3"/>
    <w:rsid w:val="00C32E1C"/>
    <w:rsid w:val="00C33333"/>
    <w:rsid w:val="00C333E2"/>
    <w:rsid w:val="00C33651"/>
    <w:rsid w:val="00C337E3"/>
    <w:rsid w:val="00C338B2"/>
    <w:rsid w:val="00C339D5"/>
    <w:rsid w:val="00C33A06"/>
    <w:rsid w:val="00C33B25"/>
    <w:rsid w:val="00C33C18"/>
    <w:rsid w:val="00C33D88"/>
    <w:rsid w:val="00C34002"/>
    <w:rsid w:val="00C340E5"/>
    <w:rsid w:val="00C342ED"/>
    <w:rsid w:val="00C34608"/>
    <w:rsid w:val="00C34634"/>
    <w:rsid w:val="00C34808"/>
    <w:rsid w:val="00C34962"/>
    <w:rsid w:val="00C34A35"/>
    <w:rsid w:val="00C34A6A"/>
    <w:rsid w:val="00C35017"/>
    <w:rsid w:val="00C350F6"/>
    <w:rsid w:val="00C356CD"/>
    <w:rsid w:val="00C3587E"/>
    <w:rsid w:val="00C358AD"/>
    <w:rsid w:val="00C35B48"/>
    <w:rsid w:val="00C35B63"/>
    <w:rsid w:val="00C35C18"/>
    <w:rsid w:val="00C36059"/>
    <w:rsid w:val="00C367A5"/>
    <w:rsid w:val="00C36BB6"/>
    <w:rsid w:val="00C36E37"/>
    <w:rsid w:val="00C36F39"/>
    <w:rsid w:val="00C378A3"/>
    <w:rsid w:val="00C37940"/>
    <w:rsid w:val="00C37CA9"/>
    <w:rsid w:val="00C37D10"/>
    <w:rsid w:val="00C4002C"/>
    <w:rsid w:val="00C4033E"/>
    <w:rsid w:val="00C403D2"/>
    <w:rsid w:val="00C405A4"/>
    <w:rsid w:val="00C408E9"/>
    <w:rsid w:val="00C40F59"/>
    <w:rsid w:val="00C414D3"/>
    <w:rsid w:val="00C416A4"/>
    <w:rsid w:val="00C41707"/>
    <w:rsid w:val="00C4173B"/>
    <w:rsid w:val="00C41990"/>
    <w:rsid w:val="00C41AE8"/>
    <w:rsid w:val="00C42139"/>
    <w:rsid w:val="00C421C0"/>
    <w:rsid w:val="00C422AD"/>
    <w:rsid w:val="00C42602"/>
    <w:rsid w:val="00C42CE8"/>
    <w:rsid w:val="00C42F61"/>
    <w:rsid w:val="00C4302B"/>
    <w:rsid w:val="00C432A2"/>
    <w:rsid w:val="00C43722"/>
    <w:rsid w:val="00C437DB"/>
    <w:rsid w:val="00C43890"/>
    <w:rsid w:val="00C438EC"/>
    <w:rsid w:val="00C43FF9"/>
    <w:rsid w:val="00C443C4"/>
    <w:rsid w:val="00C445C7"/>
    <w:rsid w:val="00C448B7"/>
    <w:rsid w:val="00C44C15"/>
    <w:rsid w:val="00C44EC6"/>
    <w:rsid w:val="00C4505B"/>
    <w:rsid w:val="00C45321"/>
    <w:rsid w:val="00C45357"/>
    <w:rsid w:val="00C453C9"/>
    <w:rsid w:val="00C455B0"/>
    <w:rsid w:val="00C45CA3"/>
    <w:rsid w:val="00C45F79"/>
    <w:rsid w:val="00C460CC"/>
    <w:rsid w:val="00C462C2"/>
    <w:rsid w:val="00C464C0"/>
    <w:rsid w:val="00C46BF4"/>
    <w:rsid w:val="00C46C5D"/>
    <w:rsid w:val="00C46DBA"/>
    <w:rsid w:val="00C46DCE"/>
    <w:rsid w:val="00C46F02"/>
    <w:rsid w:val="00C4738B"/>
    <w:rsid w:val="00C473FA"/>
    <w:rsid w:val="00C47441"/>
    <w:rsid w:val="00C475B8"/>
    <w:rsid w:val="00C476C5"/>
    <w:rsid w:val="00C476ED"/>
    <w:rsid w:val="00C478AB"/>
    <w:rsid w:val="00C479E3"/>
    <w:rsid w:val="00C50026"/>
    <w:rsid w:val="00C50247"/>
    <w:rsid w:val="00C50378"/>
    <w:rsid w:val="00C504BF"/>
    <w:rsid w:val="00C504E6"/>
    <w:rsid w:val="00C505DF"/>
    <w:rsid w:val="00C50696"/>
    <w:rsid w:val="00C50AA5"/>
    <w:rsid w:val="00C50E73"/>
    <w:rsid w:val="00C51106"/>
    <w:rsid w:val="00C51352"/>
    <w:rsid w:val="00C5157F"/>
    <w:rsid w:val="00C5192C"/>
    <w:rsid w:val="00C519C3"/>
    <w:rsid w:val="00C51A1D"/>
    <w:rsid w:val="00C51CBA"/>
    <w:rsid w:val="00C51CD4"/>
    <w:rsid w:val="00C522E3"/>
    <w:rsid w:val="00C525BD"/>
    <w:rsid w:val="00C52701"/>
    <w:rsid w:val="00C52722"/>
    <w:rsid w:val="00C529FE"/>
    <w:rsid w:val="00C52A07"/>
    <w:rsid w:val="00C52FF9"/>
    <w:rsid w:val="00C5303F"/>
    <w:rsid w:val="00C53071"/>
    <w:rsid w:val="00C5314E"/>
    <w:rsid w:val="00C5323F"/>
    <w:rsid w:val="00C5345E"/>
    <w:rsid w:val="00C536E8"/>
    <w:rsid w:val="00C5378F"/>
    <w:rsid w:val="00C537CF"/>
    <w:rsid w:val="00C53CF0"/>
    <w:rsid w:val="00C53F8B"/>
    <w:rsid w:val="00C54788"/>
    <w:rsid w:val="00C54AF0"/>
    <w:rsid w:val="00C54BF3"/>
    <w:rsid w:val="00C54E08"/>
    <w:rsid w:val="00C54F43"/>
    <w:rsid w:val="00C5508D"/>
    <w:rsid w:val="00C551E2"/>
    <w:rsid w:val="00C551E4"/>
    <w:rsid w:val="00C552A2"/>
    <w:rsid w:val="00C5574F"/>
    <w:rsid w:val="00C559A2"/>
    <w:rsid w:val="00C559E0"/>
    <w:rsid w:val="00C55BA6"/>
    <w:rsid w:val="00C55D27"/>
    <w:rsid w:val="00C5687F"/>
    <w:rsid w:val="00C56ADD"/>
    <w:rsid w:val="00C56BFB"/>
    <w:rsid w:val="00C56D2D"/>
    <w:rsid w:val="00C56D44"/>
    <w:rsid w:val="00C57394"/>
    <w:rsid w:val="00C5744A"/>
    <w:rsid w:val="00C5761E"/>
    <w:rsid w:val="00C57852"/>
    <w:rsid w:val="00C57929"/>
    <w:rsid w:val="00C5793D"/>
    <w:rsid w:val="00C57951"/>
    <w:rsid w:val="00C57A78"/>
    <w:rsid w:val="00C57B72"/>
    <w:rsid w:val="00C57E31"/>
    <w:rsid w:val="00C57E9E"/>
    <w:rsid w:val="00C60348"/>
    <w:rsid w:val="00C6052E"/>
    <w:rsid w:val="00C609F9"/>
    <w:rsid w:val="00C60CC3"/>
    <w:rsid w:val="00C60E18"/>
    <w:rsid w:val="00C61220"/>
    <w:rsid w:val="00C61484"/>
    <w:rsid w:val="00C618DD"/>
    <w:rsid w:val="00C61926"/>
    <w:rsid w:val="00C61DBC"/>
    <w:rsid w:val="00C6204F"/>
    <w:rsid w:val="00C6222D"/>
    <w:rsid w:val="00C6228D"/>
    <w:rsid w:val="00C62523"/>
    <w:rsid w:val="00C62860"/>
    <w:rsid w:val="00C62DE3"/>
    <w:rsid w:val="00C62EE2"/>
    <w:rsid w:val="00C6312F"/>
    <w:rsid w:val="00C631E5"/>
    <w:rsid w:val="00C63333"/>
    <w:rsid w:val="00C63818"/>
    <w:rsid w:val="00C638DD"/>
    <w:rsid w:val="00C63A97"/>
    <w:rsid w:val="00C63ACD"/>
    <w:rsid w:val="00C63B8B"/>
    <w:rsid w:val="00C6417B"/>
    <w:rsid w:val="00C648C9"/>
    <w:rsid w:val="00C64931"/>
    <w:rsid w:val="00C64CBB"/>
    <w:rsid w:val="00C65426"/>
    <w:rsid w:val="00C6549C"/>
    <w:rsid w:val="00C65773"/>
    <w:rsid w:val="00C65912"/>
    <w:rsid w:val="00C66057"/>
    <w:rsid w:val="00C666E7"/>
    <w:rsid w:val="00C6670C"/>
    <w:rsid w:val="00C66895"/>
    <w:rsid w:val="00C66A81"/>
    <w:rsid w:val="00C66C39"/>
    <w:rsid w:val="00C66DB7"/>
    <w:rsid w:val="00C66E26"/>
    <w:rsid w:val="00C67334"/>
    <w:rsid w:val="00C6738D"/>
    <w:rsid w:val="00C676F6"/>
    <w:rsid w:val="00C67774"/>
    <w:rsid w:val="00C679B6"/>
    <w:rsid w:val="00C67A0A"/>
    <w:rsid w:val="00C67B31"/>
    <w:rsid w:val="00C67BA5"/>
    <w:rsid w:val="00C67C04"/>
    <w:rsid w:val="00C67D8D"/>
    <w:rsid w:val="00C67D98"/>
    <w:rsid w:val="00C67E68"/>
    <w:rsid w:val="00C705C7"/>
    <w:rsid w:val="00C70621"/>
    <w:rsid w:val="00C707A4"/>
    <w:rsid w:val="00C70BE2"/>
    <w:rsid w:val="00C70FE7"/>
    <w:rsid w:val="00C7107B"/>
    <w:rsid w:val="00C7116A"/>
    <w:rsid w:val="00C71230"/>
    <w:rsid w:val="00C71254"/>
    <w:rsid w:val="00C714DD"/>
    <w:rsid w:val="00C71537"/>
    <w:rsid w:val="00C71872"/>
    <w:rsid w:val="00C71A06"/>
    <w:rsid w:val="00C71A28"/>
    <w:rsid w:val="00C71BB8"/>
    <w:rsid w:val="00C71C24"/>
    <w:rsid w:val="00C7253C"/>
    <w:rsid w:val="00C72629"/>
    <w:rsid w:val="00C726C5"/>
    <w:rsid w:val="00C726E9"/>
    <w:rsid w:val="00C727D3"/>
    <w:rsid w:val="00C72B3C"/>
    <w:rsid w:val="00C72C97"/>
    <w:rsid w:val="00C72E2F"/>
    <w:rsid w:val="00C7317A"/>
    <w:rsid w:val="00C734E1"/>
    <w:rsid w:val="00C73862"/>
    <w:rsid w:val="00C74A73"/>
    <w:rsid w:val="00C74DCD"/>
    <w:rsid w:val="00C74F98"/>
    <w:rsid w:val="00C75131"/>
    <w:rsid w:val="00C752A0"/>
    <w:rsid w:val="00C754A0"/>
    <w:rsid w:val="00C755CD"/>
    <w:rsid w:val="00C759A9"/>
    <w:rsid w:val="00C75BEE"/>
    <w:rsid w:val="00C75CFF"/>
    <w:rsid w:val="00C75DC2"/>
    <w:rsid w:val="00C75E32"/>
    <w:rsid w:val="00C76054"/>
    <w:rsid w:val="00C7617A"/>
    <w:rsid w:val="00C762A0"/>
    <w:rsid w:val="00C763D5"/>
    <w:rsid w:val="00C765DE"/>
    <w:rsid w:val="00C76CA6"/>
    <w:rsid w:val="00C77365"/>
    <w:rsid w:val="00C77515"/>
    <w:rsid w:val="00C775B8"/>
    <w:rsid w:val="00C776DB"/>
    <w:rsid w:val="00C77F98"/>
    <w:rsid w:val="00C800FB"/>
    <w:rsid w:val="00C8031C"/>
    <w:rsid w:val="00C80432"/>
    <w:rsid w:val="00C80707"/>
    <w:rsid w:val="00C81225"/>
    <w:rsid w:val="00C81517"/>
    <w:rsid w:val="00C81631"/>
    <w:rsid w:val="00C81703"/>
    <w:rsid w:val="00C8196F"/>
    <w:rsid w:val="00C81A90"/>
    <w:rsid w:val="00C81C58"/>
    <w:rsid w:val="00C8201D"/>
    <w:rsid w:val="00C823DC"/>
    <w:rsid w:val="00C827B0"/>
    <w:rsid w:val="00C8297B"/>
    <w:rsid w:val="00C82B97"/>
    <w:rsid w:val="00C82E9A"/>
    <w:rsid w:val="00C82FB4"/>
    <w:rsid w:val="00C82FD7"/>
    <w:rsid w:val="00C830F6"/>
    <w:rsid w:val="00C831A4"/>
    <w:rsid w:val="00C835DF"/>
    <w:rsid w:val="00C83835"/>
    <w:rsid w:val="00C83A8E"/>
    <w:rsid w:val="00C83B8D"/>
    <w:rsid w:val="00C83C3A"/>
    <w:rsid w:val="00C83C64"/>
    <w:rsid w:val="00C83D12"/>
    <w:rsid w:val="00C83DF5"/>
    <w:rsid w:val="00C8430D"/>
    <w:rsid w:val="00C843C3"/>
    <w:rsid w:val="00C84441"/>
    <w:rsid w:val="00C8444E"/>
    <w:rsid w:val="00C84548"/>
    <w:rsid w:val="00C8475F"/>
    <w:rsid w:val="00C847F6"/>
    <w:rsid w:val="00C849E4"/>
    <w:rsid w:val="00C84AB7"/>
    <w:rsid w:val="00C84C1D"/>
    <w:rsid w:val="00C84DC1"/>
    <w:rsid w:val="00C84EB8"/>
    <w:rsid w:val="00C856AC"/>
    <w:rsid w:val="00C8621C"/>
    <w:rsid w:val="00C86228"/>
    <w:rsid w:val="00C86923"/>
    <w:rsid w:val="00C870D6"/>
    <w:rsid w:val="00C87265"/>
    <w:rsid w:val="00C872EB"/>
    <w:rsid w:val="00C87388"/>
    <w:rsid w:val="00C873A2"/>
    <w:rsid w:val="00C8762E"/>
    <w:rsid w:val="00C878CD"/>
    <w:rsid w:val="00C878EC"/>
    <w:rsid w:val="00C87EA0"/>
    <w:rsid w:val="00C87FEC"/>
    <w:rsid w:val="00C89157"/>
    <w:rsid w:val="00C900AF"/>
    <w:rsid w:val="00C9015B"/>
    <w:rsid w:val="00C903C5"/>
    <w:rsid w:val="00C907BC"/>
    <w:rsid w:val="00C917D0"/>
    <w:rsid w:val="00C919EF"/>
    <w:rsid w:val="00C91D1E"/>
    <w:rsid w:val="00C91DD3"/>
    <w:rsid w:val="00C9236E"/>
    <w:rsid w:val="00C923E8"/>
    <w:rsid w:val="00C92612"/>
    <w:rsid w:val="00C927A3"/>
    <w:rsid w:val="00C92C4C"/>
    <w:rsid w:val="00C92EBF"/>
    <w:rsid w:val="00C92F70"/>
    <w:rsid w:val="00C93258"/>
    <w:rsid w:val="00C93CDA"/>
    <w:rsid w:val="00C93FF3"/>
    <w:rsid w:val="00C940DB"/>
    <w:rsid w:val="00C94197"/>
    <w:rsid w:val="00C9432F"/>
    <w:rsid w:val="00C94364"/>
    <w:rsid w:val="00C94640"/>
    <w:rsid w:val="00C9468E"/>
    <w:rsid w:val="00C947C5"/>
    <w:rsid w:val="00C949C0"/>
    <w:rsid w:val="00C95588"/>
    <w:rsid w:val="00C95686"/>
    <w:rsid w:val="00C95898"/>
    <w:rsid w:val="00C95A70"/>
    <w:rsid w:val="00C95A9D"/>
    <w:rsid w:val="00C95FBD"/>
    <w:rsid w:val="00C95FFF"/>
    <w:rsid w:val="00C9600F"/>
    <w:rsid w:val="00C96075"/>
    <w:rsid w:val="00C96229"/>
    <w:rsid w:val="00C96596"/>
    <w:rsid w:val="00C965B3"/>
    <w:rsid w:val="00C96F16"/>
    <w:rsid w:val="00C97068"/>
    <w:rsid w:val="00C97172"/>
    <w:rsid w:val="00C972AD"/>
    <w:rsid w:val="00C9737C"/>
    <w:rsid w:val="00C9770F"/>
    <w:rsid w:val="00C9777A"/>
    <w:rsid w:val="00C979E0"/>
    <w:rsid w:val="00C97A3D"/>
    <w:rsid w:val="00C97AB8"/>
    <w:rsid w:val="00C97BDD"/>
    <w:rsid w:val="00C97C15"/>
    <w:rsid w:val="00CA0023"/>
    <w:rsid w:val="00CA00E1"/>
    <w:rsid w:val="00CA0382"/>
    <w:rsid w:val="00CA06E7"/>
    <w:rsid w:val="00CA07E1"/>
    <w:rsid w:val="00CA0A51"/>
    <w:rsid w:val="00CA0BA8"/>
    <w:rsid w:val="00CA10BC"/>
    <w:rsid w:val="00CA1107"/>
    <w:rsid w:val="00CA11D2"/>
    <w:rsid w:val="00CA1A0E"/>
    <w:rsid w:val="00CA1D30"/>
    <w:rsid w:val="00CA1EBB"/>
    <w:rsid w:val="00CA2215"/>
    <w:rsid w:val="00CA222D"/>
    <w:rsid w:val="00CA2649"/>
    <w:rsid w:val="00CA276E"/>
    <w:rsid w:val="00CA2AF2"/>
    <w:rsid w:val="00CA2BF3"/>
    <w:rsid w:val="00CA2F35"/>
    <w:rsid w:val="00CA3333"/>
    <w:rsid w:val="00CA3453"/>
    <w:rsid w:val="00CA36FE"/>
    <w:rsid w:val="00CA3760"/>
    <w:rsid w:val="00CA3FC5"/>
    <w:rsid w:val="00CA40B1"/>
    <w:rsid w:val="00CA4220"/>
    <w:rsid w:val="00CA4366"/>
    <w:rsid w:val="00CA442D"/>
    <w:rsid w:val="00CA4455"/>
    <w:rsid w:val="00CA456D"/>
    <w:rsid w:val="00CA4B11"/>
    <w:rsid w:val="00CA4C2A"/>
    <w:rsid w:val="00CA52E9"/>
    <w:rsid w:val="00CA56B2"/>
    <w:rsid w:val="00CA576F"/>
    <w:rsid w:val="00CA57DB"/>
    <w:rsid w:val="00CA5BB2"/>
    <w:rsid w:val="00CA5BD9"/>
    <w:rsid w:val="00CA5D70"/>
    <w:rsid w:val="00CA6186"/>
    <w:rsid w:val="00CA6275"/>
    <w:rsid w:val="00CA6363"/>
    <w:rsid w:val="00CA6BF8"/>
    <w:rsid w:val="00CA6D28"/>
    <w:rsid w:val="00CA6D79"/>
    <w:rsid w:val="00CA7036"/>
    <w:rsid w:val="00CA715A"/>
    <w:rsid w:val="00CA717E"/>
    <w:rsid w:val="00CA71BB"/>
    <w:rsid w:val="00CA72B9"/>
    <w:rsid w:val="00CA72D8"/>
    <w:rsid w:val="00CA74B0"/>
    <w:rsid w:val="00CA74F3"/>
    <w:rsid w:val="00CA76DF"/>
    <w:rsid w:val="00CA7735"/>
    <w:rsid w:val="00CA773A"/>
    <w:rsid w:val="00CA78BF"/>
    <w:rsid w:val="00CA7961"/>
    <w:rsid w:val="00CA7EF2"/>
    <w:rsid w:val="00CB00BA"/>
    <w:rsid w:val="00CB025F"/>
    <w:rsid w:val="00CB02F7"/>
    <w:rsid w:val="00CB03C0"/>
    <w:rsid w:val="00CB03E0"/>
    <w:rsid w:val="00CB04EA"/>
    <w:rsid w:val="00CB0886"/>
    <w:rsid w:val="00CB0F98"/>
    <w:rsid w:val="00CB1513"/>
    <w:rsid w:val="00CB185F"/>
    <w:rsid w:val="00CB190A"/>
    <w:rsid w:val="00CB19CC"/>
    <w:rsid w:val="00CB1BC2"/>
    <w:rsid w:val="00CB1FE9"/>
    <w:rsid w:val="00CB22A5"/>
    <w:rsid w:val="00CB243E"/>
    <w:rsid w:val="00CB25AD"/>
    <w:rsid w:val="00CB267E"/>
    <w:rsid w:val="00CB28DA"/>
    <w:rsid w:val="00CB28E7"/>
    <w:rsid w:val="00CB2B3D"/>
    <w:rsid w:val="00CB3216"/>
    <w:rsid w:val="00CB347C"/>
    <w:rsid w:val="00CB3671"/>
    <w:rsid w:val="00CB38E4"/>
    <w:rsid w:val="00CB39E0"/>
    <w:rsid w:val="00CB3ADF"/>
    <w:rsid w:val="00CB3B20"/>
    <w:rsid w:val="00CB4327"/>
    <w:rsid w:val="00CB43CE"/>
    <w:rsid w:val="00CB45D6"/>
    <w:rsid w:val="00CB4658"/>
    <w:rsid w:val="00CB4677"/>
    <w:rsid w:val="00CB490C"/>
    <w:rsid w:val="00CB4C81"/>
    <w:rsid w:val="00CB5114"/>
    <w:rsid w:val="00CB5323"/>
    <w:rsid w:val="00CB5411"/>
    <w:rsid w:val="00CB5703"/>
    <w:rsid w:val="00CB591A"/>
    <w:rsid w:val="00CB67FF"/>
    <w:rsid w:val="00CB6C03"/>
    <w:rsid w:val="00CB70CD"/>
    <w:rsid w:val="00CB758C"/>
    <w:rsid w:val="00CB75D6"/>
    <w:rsid w:val="00CB7636"/>
    <w:rsid w:val="00CB76E0"/>
    <w:rsid w:val="00CB78B7"/>
    <w:rsid w:val="00CB7DAB"/>
    <w:rsid w:val="00CC010C"/>
    <w:rsid w:val="00CC0176"/>
    <w:rsid w:val="00CC0244"/>
    <w:rsid w:val="00CC0286"/>
    <w:rsid w:val="00CC0586"/>
    <w:rsid w:val="00CC06D5"/>
    <w:rsid w:val="00CC07A8"/>
    <w:rsid w:val="00CC0AD2"/>
    <w:rsid w:val="00CC0D04"/>
    <w:rsid w:val="00CC0D7D"/>
    <w:rsid w:val="00CC0EA0"/>
    <w:rsid w:val="00CC0F1F"/>
    <w:rsid w:val="00CC10F8"/>
    <w:rsid w:val="00CC1351"/>
    <w:rsid w:val="00CC142E"/>
    <w:rsid w:val="00CC1902"/>
    <w:rsid w:val="00CC1E33"/>
    <w:rsid w:val="00CC1EAA"/>
    <w:rsid w:val="00CC1F90"/>
    <w:rsid w:val="00CC216F"/>
    <w:rsid w:val="00CC2312"/>
    <w:rsid w:val="00CC2314"/>
    <w:rsid w:val="00CC2329"/>
    <w:rsid w:val="00CC2560"/>
    <w:rsid w:val="00CC26D0"/>
    <w:rsid w:val="00CC273C"/>
    <w:rsid w:val="00CC28C6"/>
    <w:rsid w:val="00CC2AFB"/>
    <w:rsid w:val="00CC2BF7"/>
    <w:rsid w:val="00CC2D26"/>
    <w:rsid w:val="00CC2E9C"/>
    <w:rsid w:val="00CC2EF8"/>
    <w:rsid w:val="00CC3498"/>
    <w:rsid w:val="00CC366F"/>
    <w:rsid w:val="00CC3685"/>
    <w:rsid w:val="00CC36AE"/>
    <w:rsid w:val="00CC38F4"/>
    <w:rsid w:val="00CC3A4D"/>
    <w:rsid w:val="00CC3EFD"/>
    <w:rsid w:val="00CC4398"/>
    <w:rsid w:val="00CC43E2"/>
    <w:rsid w:val="00CC44B9"/>
    <w:rsid w:val="00CC4801"/>
    <w:rsid w:val="00CC48F7"/>
    <w:rsid w:val="00CC4C6D"/>
    <w:rsid w:val="00CC4FBB"/>
    <w:rsid w:val="00CC5503"/>
    <w:rsid w:val="00CC5950"/>
    <w:rsid w:val="00CC5A6C"/>
    <w:rsid w:val="00CC5FE7"/>
    <w:rsid w:val="00CC6225"/>
    <w:rsid w:val="00CC6574"/>
    <w:rsid w:val="00CC66D4"/>
    <w:rsid w:val="00CC670E"/>
    <w:rsid w:val="00CC6A97"/>
    <w:rsid w:val="00CC6D89"/>
    <w:rsid w:val="00CC6DE6"/>
    <w:rsid w:val="00CC6E79"/>
    <w:rsid w:val="00CC7025"/>
    <w:rsid w:val="00CC74EC"/>
    <w:rsid w:val="00CC7659"/>
    <w:rsid w:val="00CC7CBB"/>
    <w:rsid w:val="00CCC927"/>
    <w:rsid w:val="00CD0168"/>
    <w:rsid w:val="00CD0563"/>
    <w:rsid w:val="00CD0B5C"/>
    <w:rsid w:val="00CD0C14"/>
    <w:rsid w:val="00CD0E8E"/>
    <w:rsid w:val="00CD10F3"/>
    <w:rsid w:val="00CD1493"/>
    <w:rsid w:val="00CD151C"/>
    <w:rsid w:val="00CD16CF"/>
    <w:rsid w:val="00CD1986"/>
    <w:rsid w:val="00CD1A67"/>
    <w:rsid w:val="00CD1D29"/>
    <w:rsid w:val="00CD1D65"/>
    <w:rsid w:val="00CD1E5D"/>
    <w:rsid w:val="00CD1F63"/>
    <w:rsid w:val="00CD243B"/>
    <w:rsid w:val="00CD2699"/>
    <w:rsid w:val="00CD2DA4"/>
    <w:rsid w:val="00CD2E17"/>
    <w:rsid w:val="00CD2E4D"/>
    <w:rsid w:val="00CD2E5D"/>
    <w:rsid w:val="00CD3209"/>
    <w:rsid w:val="00CD33A0"/>
    <w:rsid w:val="00CD38AE"/>
    <w:rsid w:val="00CD3B85"/>
    <w:rsid w:val="00CD3F68"/>
    <w:rsid w:val="00CD3F6F"/>
    <w:rsid w:val="00CD43FF"/>
    <w:rsid w:val="00CD47ED"/>
    <w:rsid w:val="00CD4984"/>
    <w:rsid w:val="00CD4B70"/>
    <w:rsid w:val="00CD4C1F"/>
    <w:rsid w:val="00CD4C48"/>
    <w:rsid w:val="00CD4C6B"/>
    <w:rsid w:val="00CD4DD7"/>
    <w:rsid w:val="00CD4EFC"/>
    <w:rsid w:val="00CD5139"/>
    <w:rsid w:val="00CD5462"/>
    <w:rsid w:val="00CD5646"/>
    <w:rsid w:val="00CD5971"/>
    <w:rsid w:val="00CD59B2"/>
    <w:rsid w:val="00CD5EA1"/>
    <w:rsid w:val="00CD609B"/>
    <w:rsid w:val="00CD6CF2"/>
    <w:rsid w:val="00CD6E04"/>
    <w:rsid w:val="00CD6EDE"/>
    <w:rsid w:val="00CD715D"/>
    <w:rsid w:val="00CD729A"/>
    <w:rsid w:val="00CD7A38"/>
    <w:rsid w:val="00CD7B2F"/>
    <w:rsid w:val="00CD7C6D"/>
    <w:rsid w:val="00CD7D84"/>
    <w:rsid w:val="00CD7E18"/>
    <w:rsid w:val="00CD7F2C"/>
    <w:rsid w:val="00CE0001"/>
    <w:rsid w:val="00CE0176"/>
    <w:rsid w:val="00CE02FD"/>
    <w:rsid w:val="00CE066B"/>
    <w:rsid w:val="00CE0BD7"/>
    <w:rsid w:val="00CE0E8B"/>
    <w:rsid w:val="00CE0FF0"/>
    <w:rsid w:val="00CE1263"/>
    <w:rsid w:val="00CE138C"/>
    <w:rsid w:val="00CE17BD"/>
    <w:rsid w:val="00CE1824"/>
    <w:rsid w:val="00CE198A"/>
    <w:rsid w:val="00CE1DA6"/>
    <w:rsid w:val="00CE1E76"/>
    <w:rsid w:val="00CE21EE"/>
    <w:rsid w:val="00CE29FA"/>
    <w:rsid w:val="00CE2D5A"/>
    <w:rsid w:val="00CE2DD2"/>
    <w:rsid w:val="00CE2EC6"/>
    <w:rsid w:val="00CE32A8"/>
    <w:rsid w:val="00CE34F6"/>
    <w:rsid w:val="00CE3506"/>
    <w:rsid w:val="00CE3854"/>
    <w:rsid w:val="00CE3975"/>
    <w:rsid w:val="00CE3B10"/>
    <w:rsid w:val="00CE3CA0"/>
    <w:rsid w:val="00CE42DA"/>
    <w:rsid w:val="00CE4388"/>
    <w:rsid w:val="00CE449E"/>
    <w:rsid w:val="00CE4598"/>
    <w:rsid w:val="00CE4763"/>
    <w:rsid w:val="00CE4845"/>
    <w:rsid w:val="00CE4A28"/>
    <w:rsid w:val="00CE4F2A"/>
    <w:rsid w:val="00CE4F69"/>
    <w:rsid w:val="00CE4FEA"/>
    <w:rsid w:val="00CE50B4"/>
    <w:rsid w:val="00CE5430"/>
    <w:rsid w:val="00CE5478"/>
    <w:rsid w:val="00CE5842"/>
    <w:rsid w:val="00CE5C76"/>
    <w:rsid w:val="00CE5F8D"/>
    <w:rsid w:val="00CE64A9"/>
    <w:rsid w:val="00CE6552"/>
    <w:rsid w:val="00CE6632"/>
    <w:rsid w:val="00CE6765"/>
    <w:rsid w:val="00CE691A"/>
    <w:rsid w:val="00CE6D0F"/>
    <w:rsid w:val="00CE6E6F"/>
    <w:rsid w:val="00CE7136"/>
    <w:rsid w:val="00CE72AB"/>
    <w:rsid w:val="00CE731A"/>
    <w:rsid w:val="00CE73FB"/>
    <w:rsid w:val="00CE7701"/>
    <w:rsid w:val="00CE7ABC"/>
    <w:rsid w:val="00CE7ACB"/>
    <w:rsid w:val="00CE7D11"/>
    <w:rsid w:val="00CE7E98"/>
    <w:rsid w:val="00CF0074"/>
    <w:rsid w:val="00CF04C3"/>
    <w:rsid w:val="00CF054C"/>
    <w:rsid w:val="00CF0633"/>
    <w:rsid w:val="00CF0754"/>
    <w:rsid w:val="00CF0ADA"/>
    <w:rsid w:val="00CF0CBF"/>
    <w:rsid w:val="00CF1674"/>
    <w:rsid w:val="00CF1927"/>
    <w:rsid w:val="00CF197E"/>
    <w:rsid w:val="00CF20CE"/>
    <w:rsid w:val="00CF2550"/>
    <w:rsid w:val="00CF2701"/>
    <w:rsid w:val="00CF27B3"/>
    <w:rsid w:val="00CF29AA"/>
    <w:rsid w:val="00CF2B10"/>
    <w:rsid w:val="00CF2C29"/>
    <w:rsid w:val="00CF2C92"/>
    <w:rsid w:val="00CF2F89"/>
    <w:rsid w:val="00CF307D"/>
    <w:rsid w:val="00CF322B"/>
    <w:rsid w:val="00CF358B"/>
    <w:rsid w:val="00CF3784"/>
    <w:rsid w:val="00CF38AD"/>
    <w:rsid w:val="00CF3C7E"/>
    <w:rsid w:val="00CF3EE0"/>
    <w:rsid w:val="00CF40E3"/>
    <w:rsid w:val="00CF42AE"/>
    <w:rsid w:val="00CF444F"/>
    <w:rsid w:val="00CF4583"/>
    <w:rsid w:val="00CF4743"/>
    <w:rsid w:val="00CF47F7"/>
    <w:rsid w:val="00CF4B65"/>
    <w:rsid w:val="00CF4EE3"/>
    <w:rsid w:val="00CF5069"/>
    <w:rsid w:val="00CF537E"/>
    <w:rsid w:val="00CF59C3"/>
    <w:rsid w:val="00CF5A3A"/>
    <w:rsid w:val="00CF5F47"/>
    <w:rsid w:val="00CF6327"/>
    <w:rsid w:val="00CF63F1"/>
    <w:rsid w:val="00CF6445"/>
    <w:rsid w:val="00CF6593"/>
    <w:rsid w:val="00CF6BD8"/>
    <w:rsid w:val="00CF6CE4"/>
    <w:rsid w:val="00CF6D31"/>
    <w:rsid w:val="00CF6E02"/>
    <w:rsid w:val="00CF6F53"/>
    <w:rsid w:val="00CF7287"/>
    <w:rsid w:val="00CF768F"/>
    <w:rsid w:val="00CF7B13"/>
    <w:rsid w:val="00CF7E86"/>
    <w:rsid w:val="00D00046"/>
    <w:rsid w:val="00D00477"/>
    <w:rsid w:val="00D0094A"/>
    <w:rsid w:val="00D00A50"/>
    <w:rsid w:val="00D00D31"/>
    <w:rsid w:val="00D01001"/>
    <w:rsid w:val="00D01085"/>
    <w:rsid w:val="00D010D3"/>
    <w:rsid w:val="00D0117A"/>
    <w:rsid w:val="00D01277"/>
    <w:rsid w:val="00D01574"/>
    <w:rsid w:val="00D0164C"/>
    <w:rsid w:val="00D019C2"/>
    <w:rsid w:val="00D01E65"/>
    <w:rsid w:val="00D01E83"/>
    <w:rsid w:val="00D01FB6"/>
    <w:rsid w:val="00D0204B"/>
    <w:rsid w:val="00D020B7"/>
    <w:rsid w:val="00D02135"/>
    <w:rsid w:val="00D021BA"/>
    <w:rsid w:val="00D02396"/>
    <w:rsid w:val="00D02402"/>
    <w:rsid w:val="00D0282E"/>
    <w:rsid w:val="00D02BA3"/>
    <w:rsid w:val="00D03042"/>
    <w:rsid w:val="00D03073"/>
    <w:rsid w:val="00D03568"/>
    <w:rsid w:val="00D038A2"/>
    <w:rsid w:val="00D03927"/>
    <w:rsid w:val="00D03E6A"/>
    <w:rsid w:val="00D03EDA"/>
    <w:rsid w:val="00D03F70"/>
    <w:rsid w:val="00D04516"/>
    <w:rsid w:val="00D04717"/>
    <w:rsid w:val="00D04835"/>
    <w:rsid w:val="00D049C3"/>
    <w:rsid w:val="00D04BAF"/>
    <w:rsid w:val="00D04BB6"/>
    <w:rsid w:val="00D04FBF"/>
    <w:rsid w:val="00D0541C"/>
    <w:rsid w:val="00D055BF"/>
    <w:rsid w:val="00D056E2"/>
    <w:rsid w:val="00D05CAF"/>
    <w:rsid w:val="00D05ED9"/>
    <w:rsid w:val="00D05F88"/>
    <w:rsid w:val="00D0634F"/>
    <w:rsid w:val="00D065E3"/>
    <w:rsid w:val="00D0670A"/>
    <w:rsid w:val="00D06837"/>
    <w:rsid w:val="00D0694C"/>
    <w:rsid w:val="00D06B42"/>
    <w:rsid w:val="00D06C13"/>
    <w:rsid w:val="00D06EBD"/>
    <w:rsid w:val="00D07230"/>
    <w:rsid w:val="00D0740A"/>
    <w:rsid w:val="00D0762B"/>
    <w:rsid w:val="00D07BA3"/>
    <w:rsid w:val="00D07D8A"/>
    <w:rsid w:val="00D07F7A"/>
    <w:rsid w:val="00D100E5"/>
    <w:rsid w:val="00D101B2"/>
    <w:rsid w:val="00D101C1"/>
    <w:rsid w:val="00D10649"/>
    <w:rsid w:val="00D10741"/>
    <w:rsid w:val="00D108BC"/>
    <w:rsid w:val="00D1098F"/>
    <w:rsid w:val="00D10C2C"/>
    <w:rsid w:val="00D10DC9"/>
    <w:rsid w:val="00D11820"/>
    <w:rsid w:val="00D118FF"/>
    <w:rsid w:val="00D11A6B"/>
    <w:rsid w:val="00D12AAF"/>
    <w:rsid w:val="00D13490"/>
    <w:rsid w:val="00D13657"/>
    <w:rsid w:val="00D13850"/>
    <w:rsid w:val="00D14132"/>
    <w:rsid w:val="00D14974"/>
    <w:rsid w:val="00D14AF1"/>
    <w:rsid w:val="00D14C7F"/>
    <w:rsid w:val="00D14EF1"/>
    <w:rsid w:val="00D1512E"/>
    <w:rsid w:val="00D1513E"/>
    <w:rsid w:val="00D151D9"/>
    <w:rsid w:val="00D15843"/>
    <w:rsid w:val="00D15932"/>
    <w:rsid w:val="00D15C60"/>
    <w:rsid w:val="00D15DDA"/>
    <w:rsid w:val="00D15FBD"/>
    <w:rsid w:val="00D161A6"/>
    <w:rsid w:val="00D167A7"/>
    <w:rsid w:val="00D16AF7"/>
    <w:rsid w:val="00D16CA5"/>
    <w:rsid w:val="00D16D0B"/>
    <w:rsid w:val="00D16D26"/>
    <w:rsid w:val="00D16E60"/>
    <w:rsid w:val="00D16E66"/>
    <w:rsid w:val="00D174A6"/>
    <w:rsid w:val="00D17671"/>
    <w:rsid w:val="00D179F2"/>
    <w:rsid w:val="00D17DE5"/>
    <w:rsid w:val="00D17FDC"/>
    <w:rsid w:val="00D20138"/>
    <w:rsid w:val="00D20261"/>
    <w:rsid w:val="00D20314"/>
    <w:rsid w:val="00D2060A"/>
    <w:rsid w:val="00D20D13"/>
    <w:rsid w:val="00D20F6D"/>
    <w:rsid w:val="00D217D0"/>
    <w:rsid w:val="00D21849"/>
    <w:rsid w:val="00D2190B"/>
    <w:rsid w:val="00D21AA5"/>
    <w:rsid w:val="00D21B1D"/>
    <w:rsid w:val="00D21CDA"/>
    <w:rsid w:val="00D21F45"/>
    <w:rsid w:val="00D220F4"/>
    <w:rsid w:val="00D221A7"/>
    <w:rsid w:val="00D222E0"/>
    <w:rsid w:val="00D2249D"/>
    <w:rsid w:val="00D22540"/>
    <w:rsid w:val="00D22546"/>
    <w:rsid w:val="00D22B9A"/>
    <w:rsid w:val="00D22C1E"/>
    <w:rsid w:val="00D22D9F"/>
    <w:rsid w:val="00D22F08"/>
    <w:rsid w:val="00D23061"/>
    <w:rsid w:val="00D2329F"/>
    <w:rsid w:val="00D2332C"/>
    <w:rsid w:val="00D233B3"/>
    <w:rsid w:val="00D235E4"/>
    <w:rsid w:val="00D2374E"/>
    <w:rsid w:val="00D23B4D"/>
    <w:rsid w:val="00D23D73"/>
    <w:rsid w:val="00D23EDE"/>
    <w:rsid w:val="00D241C9"/>
    <w:rsid w:val="00D2477F"/>
    <w:rsid w:val="00D24C80"/>
    <w:rsid w:val="00D251FD"/>
    <w:rsid w:val="00D2567B"/>
    <w:rsid w:val="00D2570D"/>
    <w:rsid w:val="00D25D07"/>
    <w:rsid w:val="00D25D93"/>
    <w:rsid w:val="00D262B0"/>
    <w:rsid w:val="00D26765"/>
    <w:rsid w:val="00D2678E"/>
    <w:rsid w:val="00D26ECC"/>
    <w:rsid w:val="00D272DB"/>
    <w:rsid w:val="00D2740B"/>
    <w:rsid w:val="00D274C4"/>
    <w:rsid w:val="00D27530"/>
    <w:rsid w:val="00D276A0"/>
    <w:rsid w:val="00D27C0F"/>
    <w:rsid w:val="00D27F9B"/>
    <w:rsid w:val="00D302DB"/>
    <w:rsid w:val="00D3034B"/>
    <w:rsid w:val="00D30826"/>
    <w:rsid w:val="00D30920"/>
    <w:rsid w:val="00D30B8B"/>
    <w:rsid w:val="00D30ED2"/>
    <w:rsid w:val="00D31228"/>
    <w:rsid w:val="00D3126F"/>
    <w:rsid w:val="00D312D5"/>
    <w:rsid w:val="00D31377"/>
    <w:rsid w:val="00D31477"/>
    <w:rsid w:val="00D314CB"/>
    <w:rsid w:val="00D314FD"/>
    <w:rsid w:val="00D3189B"/>
    <w:rsid w:val="00D31B4A"/>
    <w:rsid w:val="00D31D09"/>
    <w:rsid w:val="00D31EC6"/>
    <w:rsid w:val="00D31F03"/>
    <w:rsid w:val="00D3206B"/>
    <w:rsid w:val="00D32077"/>
    <w:rsid w:val="00D32396"/>
    <w:rsid w:val="00D32400"/>
    <w:rsid w:val="00D324B3"/>
    <w:rsid w:val="00D3298D"/>
    <w:rsid w:val="00D32B79"/>
    <w:rsid w:val="00D32BA6"/>
    <w:rsid w:val="00D32F0A"/>
    <w:rsid w:val="00D33317"/>
    <w:rsid w:val="00D333D0"/>
    <w:rsid w:val="00D33466"/>
    <w:rsid w:val="00D335BC"/>
    <w:rsid w:val="00D33668"/>
    <w:rsid w:val="00D33DAB"/>
    <w:rsid w:val="00D344FD"/>
    <w:rsid w:val="00D345C5"/>
    <w:rsid w:val="00D3479B"/>
    <w:rsid w:val="00D3495D"/>
    <w:rsid w:val="00D34AAB"/>
    <w:rsid w:val="00D34AEE"/>
    <w:rsid w:val="00D34B34"/>
    <w:rsid w:val="00D34D2F"/>
    <w:rsid w:val="00D352B4"/>
    <w:rsid w:val="00D353BC"/>
    <w:rsid w:val="00D35938"/>
    <w:rsid w:val="00D35980"/>
    <w:rsid w:val="00D359C4"/>
    <w:rsid w:val="00D35ECA"/>
    <w:rsid w:val="00D3607F"/>
    <w:rsid w:val="00D361AD"/>
    <w:rsid w:val="00D3628C"/>
    <w:rsid w:val="00D3653A"/>
    <w:rsid w:val="00D36A4F"/>
    <w:rsid w:val="00D36BBA"/>
    <w:rsid w:val="00D37338"/>
    <w:rsid w:val="00D374A5"/>
    <w:rsid w:val="00D376B8"/>
    <w:rsid w:val="00D3784C"/>
    <w:rsid w:val="00D3788D"/>
    <w:rsid w:val="00D37890"/>
    <w:rsid w:val="00D379F8"/>
    <w:rsid w:val="00D37E2C"/>
    <w:rsid w:val="00D37F1C"/>
    <w:rsid w:val="00D37F34"/>
    <w:rsid w:val="00D40970"/>
    <w:rsid w:val="00D4098A"/>
    <w:rsid w:val="00D40B32"/>
    <w:rsid w:val="00D40C90"/>
    <w:rsid w:val="00D40EAE"/>
    <w:rsid w:val="00D4139F"/>
    <w:rsid w:val="00D418B2"/>
    <w:rsid w:val="00D41D3E"/>
    <w:rsid w:val="00D42264"/>
    <w:rsid w:val="00D42797"/>
    <w:rsid w:val="00D4284A"/>
    <w:rsid w:val="00D42AC2"/>
    <w:rsid w:val="00D4335B"/>
    <w:rsid w:val="00D435E4"/>
    <w:rsid w:val="00D438A0"/>
    <w:rsid w:val="00D438DD"/>
    <w:rsid w:val="00D43ABE"/>
    <w:rsid w:val="00D43C1E"/>
    <w:rsid w:val="00D43EC2"/>
    <w:rsid w:val="00D43FF0"/>
    <w:rsid w:val="00D44502"/>
    <w:rsid w:val="00D4482F"/>
    <w:rsid w:val="00D448AE"/>
    <w:rsid w:val="00D44967"/>
    <w:rsid w:val="00D45475"/>
    <w:rsid w:val="00D45508"/>
    <w:rsid w:val="00D457AD"/>
    <w:rsid w:val="00D457F6"/>
    <w:rsid w:val="00D45A57"/>
    <w:rsid w:val="00D45BF5"/>
    <w:rsid w:val="00D45F1C"/>
    <w:rsid w:val="00D462A4"/>
    <w:rsid w:val="00D463F0"/>
    <w:rsid w:val="00D46608"/>
    <w:rsid w:val="00D4668C"/>
    <w:rsid w:val="00D467F7"/>
    <w:rsid w:val="00D4696D"/>
    <w:rsid w:val="00D46C35"/>
    <w:rsid w:val="00D47221"/>
    <w:rsid w:val="00D47396"/>
    <w:rsid w:val="00D473E6"/>
    <w:rsid w:val="00D50284"/>
    <w:rsid w:val="00D5047E"/>
    <w:rsid w:val="00D50646"/>
    <w:rsid w:val="00D509E0"/>
    <w:rsid w:val="00D50A0D"/>
    <w:rsid w:val="00D50B92"/>
    <w:rsid w:val="00D510BC"/>
    <w:rsid w:val="00D51221"/>
    <w:rsid w:val="00D513E0"/>
    <w:rsid w:val="00D51B87"/>
    <w:rsid w:val="00D51E5C"/>
    <w:rsid w:val="00D5259A"/>
    <w:rsid w:val="00D527C2"/>
    <w:rsid w:val="00D52C7D"/>
    <w:rsid w:val="00D52F45"/>
    <w:rsid w:val="00D531AD"/>
    <w:rsid w:val="00D5324F"/>
    <w:rsid w:val="00D533A7"/>
    <w:rsid w:val="00D53512"/>
    <w:rsid w:val="00D53531"/>
    <w:rsid w:val="00D53743"/>
    <w:rsid w:val="00D538F0"/>
    <w:rsid w:val="00D53902"/>
    <w:rsid w:val="00D53944"/>
    <w:rsid w:val="00D53BA3"/>
    <w:rsid w:val="00D53DD5"/>
    <w:rsid w:val="00D53DE6"/>
    <w:rsid w:val="00D54178"/>
    <w:rsid w:val="00D544CB"/>
    <w:rsid w:val="00D54C1B"/>
    <w:rsid w:val="00D54CBA"/>
    <w:rsid w:val="00D54CC8"/>
    <w:rsid w:val="00D54E72"/>
    <w:rsid w:val="00D553C1"/>
    <w:rsid w:val="00D5551B"/>
    <w:rsid w:val="00D5555E"/>
    <w:rsid w:val="00D555AA"/>
    <w:rsid w:val="00D55939"/>
    <w:rsid w:val="00D55B8C"/>
    <w:rsid w:val="00D55F14"/>
    <w:rsid w:val="00D56089"/>
    <w:rsid w:val="00D562CF"/>
    <w:rsid w:val="00D56547"/>
    <w:rsid w:val="00D56561"/>
    <w:rsid w:val="00D5669D"/>
    <w:rsid w:val="00D56852"/>
    <w:rsid w:val="00D57548"/>
    <w:rsid w:val="00D57692"/>
    <w:rsid w:val="00D57CD3"/>
    <w:rsid w:val="00D57D96"/>
    <w:rsid w:val="00D600B0"/>
    <w:rsid w:val="00D60397"/>
    <w:rsid w:val="00D60597"/>
    <w:rsid w:val="00D605A5"/>
    <w:rsid w:val="00D609F4"/>
    <w:rsid w:val="00D60E6D"/>
    <w:rsid w:val="00D61306"/>
    <w:rsid w:val="00D61543"/>
    <w:rsid w:val="00D618BA"/>
    <w:rsid w:val="00D61DA7"/>
    <w:rsid w:val="00D62292"/>
    <w:rsid w:val="00D6251E"/>
    <w:rsid w:val="00D62786"/>
    <w:rsid w:val="00D62880"/>
    <w:rsid w:val="00D62D20"/>
    <w:rsid w:val="00D62E84"/>
    <w:rsid w:val="00D62F82"/>
    <w:rsid w:val="00D62FA6"/>
    <w:rsid w:val="00D6356C"/>
    <w:rsid w:val="00D63695"/>
    <w:rsid w:val="00D636AE"/>
    <w:rsid w:val="00D636CD"/>
    <w:rsid w:val="00D63823"/>
    <w:rsid w:val="00D63961"/>
    <w:rsid w:val="00D63A58"/>
    <w:rsid w:val="00D63EF5"/>
    <w:rsid w:val="00D63F40"/>
    <w:rsid w:val="00D641C9"/>
    <w:rsid w:val="00D642DF"/>
    <w:rsid w:val="00D645D5"/>
    <w:rsid w:val="00D6474C"/>
    <w:rsid w:val="00D6497B"/>
    <w:rsid w:val="00D64A05"/>
    <w:rsid w:val="00D64B3B"/>
    <w:rsid w:val="00D64C62"/>
    <w:rsid w:val="00D64D34"/>
    <w:rsid w:val="00D64D60"/>
    <w:rsid w:val="00D64E23"/>
    <w:rsid w:val="00D64E7D"/>
    <w:rsid w:val="00D6620B"/>
    <w:rsid w:val="00D66284"/>
    <w:rsid w:val="00D663E6"/>
    <w:rsid w:val="00D66460"/>
    <w:rsid w:val="00D6666F"/>
    <w:rsid w:val="00D667DB"/>
    <w:rsid w:val="00D6690E"/>
    <w:rsid w:val="00D669A1"/>
    <w:rsid w:val="00D66D19"/>
    <w:rsid w:val="00D66EB9"/>
    <w:rsid w:val="00D675B5"/>
    <w:rsid w:val="00D676A3"/>
    <w:rsid w:val="00D6792C"/>
    <w:rsid w:val="00D67947"/>
    <w:rsid w:val="00D6796D"/>
    <w:rsid w:val="00D67BC6"/>
    <w:rsid w:val="00D6AB38"/>
    <w:rsid w:val="00D70526"/>
    <w:rsid w:val="00D70851"/>
    <w:rsid w:val="00D70BCB"/>
    <w:rsid w:val="00D70D1E"/>
    <w:rsid w:val="00D713ED"/>
    <w:rsid w:val="00D714ED"/>
    <w:rsid w:val="00D7191F"/>
    <w:rsid w:val="00D725CB"/>
    <w:rsid w:val="00D727C4"/>
    <w:rsid w:val="00D72E8F"/>
    <w:rsid w:val="00D735F1"/>
    <w:rsid w:val="00D735FE"/>
    <w:rsid w:val="00D73713"/>
    <w:rsid w:val="00D739B3"/>
    <w:rsid w:val="00D7429D"/>
    <w:rsid w:val="00D745A3"/>
    <w:rsid w:val="00D74D4F"/>
    <w:rsid w:val="00D74EEB"/>
    <w:rsid w:val="00D75167"/>
    <w:rsid w:val="00D751BD"/>
    <w:rsid w:val="00D7549F"/>
    <w:rsid w:val="00D75567"/>
    <w:rsid w:val="00D7593F"/>
    <w:rsid w:val="00D75A35"/>
    <w:rsid w:val="00D75C8A"/>
    <w:rsid w:val="00D76030"/>
    <w:rsid w:val="00D76088"/>
    <w:rsid w:val="00D76618"/>
    <w:rsid w:val="00D7665F"/>
    <w:rsid w:val="00D76AB0"/>
    <w:rsid w:val="00D76C7F"/>
    <w:rsid w:val="00D76D93"/>
    <w:rsid w:val="00D76F2B"/>
    <w:rsid w:val="00D770C4"/>
    <w:rsid w:val="00D77110"/>
    <w:rsid w:val="00D7732A"/>
    <w:rsid w:val="00D773A3"/>
    <w:rsid w:val="00D7744F"/>
    <w:rsid w:val="00D776F7"/>
    <w:rsid w:val="00D77ADB"/>
    <w:rsid w:val="00D7F07A"/>
    <w:rsid w:val="00D80201"/>
    <w:rsid w:val="00D81151"/>
    <w:rsid w:val="00D81453"/>
    <w:rsid w:val="00D8152C"/>
    <w:rsid w:val="00D819C0"/>
    <w:rsid w:val="00D82499"/>
    <w:rsid w:val="00D827BC"/>
    <w:rsid w:val="00D8299D"/>
    <w:rsid w:val="00D8307F"/>
    <w:rsid w:val="00D832D8"/>
    <w:rsid w:val="00D83945"/>
    <w:rsid w:val="00D83A36"/>
    <w:rsid w:val="00D83D63"/>
    <w:rsid w:val="00D83EF1"/>
    <w:rsid w:val="00D83F01"/>
    <w:rsid w:val="00D83F7E"/>
    <w:rsid w:val="00D84161"/>
    <w:rsid w:val="00D84469"/>
    <w:rsid w:val="00D844B9"/>
    <w:rsid w:val="00D84536"/>
    <w:rsid w:val="00D84892"/>
    <w:rsid w:val="00D84B67"/>
    <w:rsid w:val="00D84BC7"/>
    <w:rsid w:val="00D84F8E"/>
    <w:rsid w:val="00D852F5"/>
    <w:rsid w:val="00D8544C"/>
    <w:rsid w:val="00D85599"/>
    <w:rsid w:val="00D85763"/>
    <w:rsid w:val="00D85811"/>
    <w:rsid w:val="00D85838"/>
    <w:rsid w:val="00D85895"/>
    <w:rsid w:val="00D858C3"/>
    <w:rsid w:val="00D85C20"/>
    <w:rsid w:val="00D85E2A"/>
    <w:rsid w:val="00D862DA"/>
    <w:rsid w:val="00D866EE"/>
    <w:rsid w:val="00D86728"/>
    <w:rsid w:val="00D86745"/>
    <w:rsid w:val="00D86A50"/>
    <w:rsid w:val="00D86BAA"/>
    <w:rsid w:val="00D86BDD"/>
    <w:rsid w:val="00D86DC3"/>
    <w:rsid w:val="00D873D0"/>
    <w:rsid w:val="00D8752D"/>
    <w:rsid w:val="00D90000"/>
    <w:rsid w:val="00D9012E"/>
    <w:rsid w:val="00D90401"/>
    <w:rsid w:val="00D90507"/>
    <w:rsid w:val="00D90C58"/>
    <w:rsid w:val="00D90DA3"/>
    <w:rsid w:val="00D90E6E"/>
    <w:rsid w:val="00D914AE"/>
    <w:rsid w:val="00D919AC"/>
    <w:rsid w:val="00D919D8"/>
    <w:rsid w:val="00D91DEE"/>
    <w:rsid w:val="00D91E4F"/>
    <w:rsid w:val="00D91F63"/>
    <w:rsid w:val="00D920A9"/>
    <w:rsid w:val="00D920AF"/>
    <w:rsid w:val="00D921A4"/>
    <w:rsid w:val="00D92232"/>
    <w:rsid w:val="00D92497"/>
    <w:rsid w:val="00D9260B"/>
    <w:rsid w:val="00D9285C"/>
    <w:rsid w:val="00D92981"/>
    <w:rsid w:val="00D929F3"/>
    <w:rsid w:val="00D92A18"/>
    <w:rsid w:val="00D92FE2"/>
    <w:rsid w:val="00D930AF"/>
    <w:rsid w:val="00D932BA"/>
    <w:rsid w:val="00D93A12"/>
    <w:rsid w:val="00D93FF3"/>
    <w:rsid w:val="00D9421F"/>
    <w:rsid w:val="00D94235"/>
    <w:rsid w:val="00D943A7"/>
    <w:rsid w:val="00D9459F"/>
    <w:rsid w:val="00D945EA"/>
    <w:rsid w:val="00D9472C"/>
    <w:rsid w:val="00D949C3"/>
    <w:rsid w:val="00D94BCC"/>
    <w:rsid w:val="00D94C3E"/>
    <w:rsid w:val="00D94E40"/>
    <w:rsid w:val="00D94ECC"/>
    <w:rsid w:val="00D95073"/>
    <w:rsid w:val="00D952D3"/>
    <w:rsid w:val="00D95651"/>
    <w:rsid w:val="00D95A05"/>
    <w:rsid w:val="00D95C52"/>
    <w:rsid w:val="00D962E9"/>
    <w:rsid w:val="00D9675A"/>
    <w:rsid w:val="00D967B6"/>
    <w:rsid w:val="00D9681B"/>
    <w:rsid w:val="00D96A93"/>
    <w:rsid w:val="00D96C8F"/>
    <w:rsid w:val="00D96E0E"/>
    <w:rsid w:val="00D96E9D"/>
    <w:rsid w:val="00D9702B"/>
    <w:rsid w:val="00D97191"/>
    <w:rsid w:val="00D975A9"/>
    <w:rsid w:val="00D97B3E"/>
    <w:rsid w:val="00D97B50"/>
    <w:rsid w:val="00D97B91"/>
    <w:rsid w:val="00D97BFE"/>
    <w:rsid w:val="00D97C83"/>
    <w:rsid w:val="00DA016E"/>
    <w:rsid w:val="00DA0912"/>
    <w:rsid w:val="00DA0A82"/>
    <w:rsid w:val="00DA0C7E"/>
    <w:rsid w:val="00DA152C"/>
    <w:rsid w:val="00DA159A"/>
    <w:rsid w:val="00DA1806"/>
    <w:rsid w:val="00DA21AC"/>
    <w:rsid w:val="00DA2333"/>
    <w:rsid w:val="00DA261F"/>
    <w:rsid w:val="00DA26C2"/>
    <w:rsid w:val="00DA271B"/>
    <w:rsid w:val="00DA2DD2"/>
    <w:rsid w:val="00DA3D6A"/>
    <w:rsid w:val="00DA4069"/>
    <w:rsid w:val="00DA40B5"/>
    <w:rsid w:val="00DA4184"/>
    <w:rsid w:val="00DA447C"/>
    <w:rsid w:val="00DA4571"/>
    <w:rsid w:val="00DA476C"/>
    <w:rsid w:val="00DA484F"/>
    <w:rsid w:val="00DA4BCF"/>
    <w:rsid w:val="00DA4EB2"/>
    <w:rsid w:val="00DA4F36"/>
    <w:rsid w:val="00DA5132"/>
    <w:rsid w:val="00DA52F8"/>
    <w:rsid w:val="00DA6186"/>
    <w:rsid w:val="00DA618D"/>
    <w:rsid w:val="00DA63B9"/>
    <w:rsid w:val="00DA64BF"/>
    <w:rsid w:val="00DA6743"/>
    <w:rsid w:val="00DA681E"/>
    <w:rsid w:val="00DA6DA5"/>
    <w:rsid w:val="00DA722D"/>
    <w:rsid w:val="00DA735F"/>
    <w:rsid w:val="00DA746B"/>
    <w:rsid w:val="00DA7639"/>
    <w:rsid w:val="00DA7BBF"/>
    <w:rsid w:val="00DA7E85"/>
    <w:rsid w:val="00DA7EDF"/>
    <w:rsid w:val="00DB0265"/>
    <w:rsid w:val="00DB02BC"/>
    <w:rsid w:val="00DB0659"/>
    <w:rsid w:val="00DB06FB"/>
    <w:rsid w:val="00DB0713"/>
    <w:rsid w:val="00DB083D"/>
    <w:rsid w:val="00DB0C5F"/>
    <w:rsid w:val="00DB0F65"/>
    <w:rsid w:val="00DB1DF0"/>
    <w:rsid w:val="00DB221A"/>
    <w:rsid w:val="00DB233D"/>
    <w:rsid w:val="00DB248F"/>
    <w:rsid w:val="00DB27A0"/>
    <w:rsid w:val="00DB27EC"/>
    <w:rsid w:val="00DB2B82"/>
    <w:rsid w:val="00DB2CF6"/>
    <w:rsid w:val="00DB2D3F"/>
    <w:rsid w:val="00DB2E9F"/>
    <w:rsid w:val="00DB2FE4"/>
    <w:rsid w:val="00DB3070"/>
    <w:rsid w:val="00DB3322"/>
    <w:rsid w:val="00DB3449"/>
    <w:rsid w:val="00DB3B12"/>
    <w:rsid w:val="00DB3BE8"/>
    <w:rsid w:val="00DB4165"/>
    <w:rsid w:val="00DB48B0"/>
    <w:rsid w:val="00DB491C"/>
    <w:rsid w:val="00DB494F"/>
    <w:rsid w:val="00DB4A3C"/>
    <w:rsid w:val="00DB4A6A"/>
    <w:rsid w:val="00DB4B77"/>
    <w:rsid w:val="00DB4EB7"/>
    <w:rsid w:val="00DB50DB"/>
    <w:rsid w:val="00DB5320"/>
    <w:rsid w:val="00DB5561"/>
    <w:rsid w:val="00DB58DE"/>
    <w:rsid w:val="00DB5A85"/>
    <w:rsid w:val="00DB5B6C"/>
    <w:rsid w:val="00DB5C8B"/>
    <w:rsid w:val="00DB5EBD"/>
    <w:rsid w:val="00DB5FBA"/>
    <w:rsid w:val="00DB5FFF"/>
    <w:rsid w:val="00DB6498"/>
    <w:rsid w:val="00DB68DD"/>
    <w:rsid w:val="00DB6AFA"/>
    <w:rsid w:val="00DB6B4E"/>
    <w:rsid w:val="00DB6B91"/>
    <w:rsid w:val="00DB6C4F"/>
    <w:rsid w:val="00DB6C99"/>
    <w:rsid w:val="00DB6CA3"/>
    <w:rsid w:val="00DB7165"/>
    <w:rsid w:val="00DB73B8"/>
    <w:rsid w:val="00DB75C2"/>
    <w:rsid w:val="00DB76B6"/>
    <w:rsid w:val="00DB7962"/>
    <w:rsid w:val="00DB7E16"/>
    <w:rsid w:val="00DBDEF7"/>
    <w:rsid w:val="00DC0304"/>
    <w:rsid w:val="00DC040D"/>
    <w:rsid w:val="00DC072C"/>
    <w:rsid w:val="00DC073B"/>
    <w:rsid w:val="00DC07AE"/>
    <w:rsid w:val="00DC0BB8"/>
    <w:rsid w:val="00DC13B6"/>
    <w:rsid w:val="00DC14A0"/>
    <w:rsid w:val="00DC1650"/>
    <w:rsid w:val="00DC18E3"/>
    <w:rsid w:val="00DC18F7"/>
    <w:rsid w:val="00DC1C57"/>
    <w:rsid w:val="00DC1D28"/>
    <w:rsid w:val="00DC1E68"/>
    <w:rsid w:val="00DC23A1"/>
    <w:rsid w:val="00DC245D"/>
    <w:rsid w:val="00DC2AE1"/>
    <w:rsid w:val="00DC2D89"/>
    <w:rsid w:val="00DC33B5"/>
    <w:rsid w:val="00DC3504"/>
    <w:rsid w:val="00DC3C20"/>
    <w:rsid w:val="00DC3C47"/>
    <w:rsid w:val="00DC3E1C"/>
    <w:rsid w:val="00DC3F9B"/>
    <w:rsid w:val="00DC4069"/>
    <w:rsid w:val="00DC46BD"/>
    <w:rsid w:val="00DC4FE0"/>
    <w:rsid w:val="00DC508F"/>
    <w:rsid w:val="00DC51AC"/>
    <w:rsid w:val="00DC51CE"/>
    <w:rsid w:val="00DC52A6"/>
    <w:rsid w:val="00DC55B0"/>
    <w:rsid w:val="00DC579A"/>
    <w:rsid w:val="00DC57BA"/>
    <w:rsid w:val="00DC5D70"/>
    <w:rsid w:val="00DC609A"/>
    <w:rsid w:val="00DC64E4"/>
    <w:rsid w:val="00DC6578"/>
    <w:rsid w:val="00DC66AA"/>
    <w:rsid w:val="00DC66BC"/>
    <w:rsid w:val="00DC6E07"/>
    <w:rsid w:val="00DC715C"/>
    <w:rsid w:val="00DC73C7"/>
    <w:rsid w:val="00DC7420"/>
    <w:rsid w:val="00DC7450"/>
    <w:rsid w:val="00DC7671"/>
    <w:rsid w:val="00DC77F8"/>
    <w:rsid w:val="00DC7872"/>
    <w:rsid w:val="00DC795C"/>
    <w:rsid w:val="00DC79DB"/>
    <w:rsid w:val="00DC7F8D"/>
    <w:rsid w:val="00DD0236"/>
    <w:rsid w:val="00DD02C7"/>
    <w:rsid w:val="00DD0479"/>
    <w:rsid w:val="00DD0BC5"/>
    <w:rsid w:val="00DD0DC0"/>
    <w:rsid w:val="00DD0FBB"/>
    <w:rsid w:val="00DD142C"/>
    <w:rsid w:val="00DD1569"/>
    <w:rsid w:val="00DD16FD"/>
    <w:rsid w:val="00DD1740"/>
    <w:rsid w:val="00DD1A28"/>
    <w:rsid w:val="00DD1AA1"/>
    <w:rsid w:val="00DD1CF6"/>
    <w:rsid w:val="00DD21C6"/>
    <w:rsid w:val="00DD24F7"/>
    <w:rsid w:val="00DD2587"/>
    <w:rsid w:val="00DD2592"/>
    <w:rsid w:val="00DD263B"/>
    <w:rsid w:val="00DD2687"/>
    <w:rsid w:val="00DD28AA"/>
    <w:rsid w:val="00DD352D"/>
    <w:rsid w:val="00DD3543"/>
    <w:rsid w:val="00DD3B6F"/>
    <w:rsid w:val="00DD3B7C"/>
    <w:rsid w:val="00DD3CC8"/>
    <w:rsid w:val="00DD4000"/>
    <w:rsid w:val="00DD4154"/>
    <w:rsid w:val="00DD4314"/>
    <w:rsid w:val="00DD47AA"/>
    <w:rsid w:val="00DD483A"/>
    <w:rsid w:val="00DD4EAF"/>
    <w:rsid w:val="00DD52F5"/>
    <w:rsid w:val="00DD5347"/>
    <w:rsid w:val="00DD544A"/>
    <w:rsid w:val="00DD558A"/>
    <w:rsid w:val="00DD5855"/>
    <w:rsid w:val="00DD58CB"/>
    <w:rsid w:val="00DD5B71"/>
    <w:rsid w:val="00DD5B7C"/>
    <w:rsid w:val="00DD5C95"/>
    <w:rsid w:val="00DD5CC6"/>
    <w:rsid w:val="00DD5F8F"/>
    <w:rsid w:val="00DD5FC4"/>
    <w:rsid w:val="00DD609F"/>
    <w:rsid w:val="00DD6371"/>
    <w:rsid w:val="00DD6411"/>
    <w:rsid w:val="00DD68CA"/>
    <w:rsid w:val="00DD6A57"/>
    <w:rsid w:val="00DD6B03"/>
    <w:rsid w:val="00DD6D2E"/>
    <w:rsid w:val="00DD7089"/>
    <w:rsid w:val="00DD70CE"/>
    <w:rsid w:val="00DD7476"/>
    <w:rsid w:val="00DD76FF"/>
    <w:rsid w:val="00DD7807"/>
    <w:rsid w:val="00DD7918"/>
    <w:rsid w:val="00DD7A32"/>
    <w:rsid w:val="00DDEC27"/>
    <w:rsid w:val="00DE02CD"/>
    <w:rsid w:val="00DE0433"/>
    <w:rsid w:val="00DE0481"/>
    <w:rsid w:val="00DE0789"/>
    <w:rsid w:val="00DE084F"/>
    <w:rsid w:val="00DE088B"/>
    <w:rsid w:val="00DE0A27"/>
    <w:rsid w:val="00DE0A63"/>
    <w:rsid w:val="00DE0C4B"/>
    <w:rsid w:val="00DE0C92"/>
    <w:rsid w:val="00DE1336"/>
    <w:rsid w:val="00DE14E1"/>
    <w:rsid w:val="00DE1721"/>
    <w:rsid w:val="00DE17B0"/>
    <w:rsid w:val="00DE1965"/>
    <w:rsid w:val="00DE1AD7"/>
    <w:rsid w:val="00DE1D5A"/>
    <w:rsid w:val="00DE208B"/>
    <w:rsid w:val="00DE20FE"/>
    <w:rsid w:val="00DE2232"/>
    <w:rsid w:val="00DE224A"/>
    <w:rsid w:val="00DE2483"/>
    <w:rsid w:val="00DE275E"/>
    <w:rsid w:val="00DE2D37"/>
    <w:rsid w:val="00DE2F78"/>
    <w:rsid w:val="00DE32FC"/>
    <w:rsid w:val="00DE360F"/>
    <w:rsid w:val="00DE366B"/>
    <w:rsid w:val="00DE379D"/>
    <w:rsid w:val="00DE3985"/>
    <w:rsid w:val="00DE39FF"/>
    <w:rsid w:val="00DE3BB0"/>
    <w:rsid w:val="00DE3BF8"/>
    <w:rsid w:val="00DE3E1B"/>
    <w:rsid w:val="00DE3E58"/>
    <w:rsid w:val="00DE4347"/>
    <w:rsid w:val="00DE44D9"/>
    <w:rsid w:val="00DE48AA"/>
    <w:rsid w:val="00DE494D"/>
    <w:rsid w:val="00DE4CB9"/>
    <w:rsid w:val="00DE4CCD"/>
    <w:rsid w:val="00DE4D6E"/>
    <w:rsid w:val="00DE4D78"/>
    <w:rsid w:val="00DE5057"/>
    <w:rsid w:val="00DE52A5"/>
    <w:rsid w:val="00DE52E3"/>
    <w:rsid w:val="00DE551F"/>
    <w:rsid w:val="00DE56D8"/>
    <w:rsid w:val="00DE597E"/>
    <w:rsid w:val="00DE5A3C"/>
    <w:rsid w:val="00DE5C26"/>
    <w:rsid w:val="00DE5E63"/>
    <w:rsid w:val="00DE6182"/>
    <w:rsid w:val="00DE6209"/>
    <w:rsid w:val="00DE62BD"/>
    <w:rsid w:val="00DE65B8"/>
    <w:rsid w:val="00DE67E1"/>
    <w:rsid w:val="00DE6A9B"/>
    <w:rsid w:val="00DE6E1D"/>
    <w:rsid w:val="00DE7369"/>
    <w:rsid w:val="00DE7416"/>
    <w:rsid w:val="00DE7502"/>
    <w:rsid w:val="00DE7648"/>
    <w:rsid w:val="00DE7EE0"/>
    <w:rsid w:val="00DEE407"/>
    <w:rsid w:val="00DF03FC"/>
    <w:rsid w:val="00DF049B"/>
    <w:rsid w:val="00DF0637"/>
    <w:rsid w:val="00DF0BFA"/>
    <w:rsid w:val="00DF0D46"/>
    <w:rsid w:val="00DF0EC8"/>
    <w:rsid w:val="00DF1127"/>
    <w:rsid w:val="00DF126E"/>
    <w:rsid w:val="00DF15F2"/>
    <w:rsid w:val="00DF1D2D"/>
    <w:rsid w:val="00DF1D82"/>
    <w:rsid w:val="00DF1F4B"/>
    <w:rsid w:val="00DF2000"/>
    <w:rsid w:val="00DF2097"/>
    <w:rsid w:val="00DF221B"/>
    <w:rsid w:val="00DF238F"/>
    <w:rsid w:val="00DF2573"/>
    <w:rsid w:val="00DF2605"/>
    <w:rsid w:val="00DF286C"/>
    <w:rsid w:val="00DF2ED6"/>
    <w:rsid w:val="00DF3087"/>
    <w:rsid w:val="00DF3166"/>
    <w:rsid w:val="00DF3377"/>
    <w:rsid w:val="00DF3689"/>
    <w:rsid w:val="00DF3895"/>
    <w:rsid w:val="00DF38E7"/>
    <w:rsid w:val="00DF3A9A"/>
    <w:rsid w:val="00DF3C93"/>
    <w:rsid w:val="00DF3CF3"/>
    <w:rsid w:val="00DF3F1A"/>
    <w:rsid w:val="00DF4067"/>
    <w:rsid w:val="00DF41A2"/>
    <w:rsid w:val="00DF43EB"/>
    <w:rsid w:val="00DF46CD"/>
    <w:rsid w:val="00DF4748"/>
    <w:rsid w:val="00DF49AF"/>
    <w:rsid w:val="00DF53D2"/>
    <w:rsid w:val="00DF5495"/>
    <w:rsid w:val="00DF586E"/>
    <w:rsid w:val="00DF5DFA"/>
    <w:rsid w:val="00DF62EF"/>
    <w:rsid w:val="00DF6356"/>
    <w:rsid w:val="00DF69EA"/>
    <w:rsid w:val="00DF6AFF"/>
    <w:rsid w:val="00DF6C25"/>
    <w:rsid w:val="00DF6CBA"/>
    <w:rsid w:val="00DF6E90"/>
    <w:rsid w:val="00DF6FDE"/>
    <w:rsid w:val="00DF72CE"/>
    <w:rsid w:val="00DF757B"/>
    <w:rsid w:val="00DF7635"/>
    <w:rsid w:val="00DF76C9"/>
    <w:rsid w:val="00DF7807"/>
    <w:rsid w:val="00DF7901"/>
    <w:rsid w:val="00DF7B79"/>
    <w:rsid w:val="00DF7D87"/>
    <w:rsid w:val="00E000E6"/>
    <w:rsid w:val="00E0091E"/>
    <w:rsid w:val="00E00AE9"/>
    <w:rsid w:val="00E00BDE"/>
    <w:rsid w:val="00E00D33"/>
    <w:rsid w:val="00E010A8"/>
    <w:rsid w:val="00E01479"/>
    <w:rsid w:val="00E0164B"/>
    <w:rsid w:val="00E01739"/>
    <w:rsid w:val="00E017B7"/>
    <w:rsid w:val="00E019F5"/>
    <w:rsid w:val="00E01FA5"/>
    <w:rsid w:val="00E021F2"/>
    <w:rsid w:val="00E0229E"/>
    <w:rsid w:val="00E02361"/>
    <w:rsid w:val="00E0245A"/>
    <w:rsid w:val="00E0254D"/>
    <w:rsid w:val="00E025F7"/>
    <w:rsid w:val="00E0288C"/>
    <w:rsid w:val="00E029A3"/>
    <w:rsid w:val="00E02D0F"/>
    <w:rsid w:val="00E0305C"/>
    <w:rsid w:val="00E03414"/>
    <w:rsid w:val="00E03574"/>
    <w:rsid w:val="00E03D66"/>
    <w:rsid w:val="00E04139"/>
    <w:rsid w:val="00E04602"/>
    <w:rsid w:val="00E0470F"/>
    <w:rsid w:val="00E049E7"/>
    <w:rsid w:val="00E04B37"/>
    <w:rsid w:val="00E04CCD"/>
    <w:rsid w:val="00E0529B"/>
    <w:rsid w:val="00E052C3"/>
    <w:rsid w:val="00E05532"/>
    <w:rsid w:val="00E05842"/>
    <w:rsid w:val="00E05BD3"/>
    <w:rsid w:val="00E05BDE"/>
    <w:rsid w:val="00E05C84"/>
    <w:rsid w:val="00E05DAB"/>
    <w:rsid w:val="00E0604E"/>
    <w:rsid w:val="00E0625A"/>
    <w:rsid w:val="00E06341"/>
    <w:rsid w:val="00E06456"/>
    <w:rsid w:val="00E06913"/>
    <w:rsid w:val="00E06C0D"/>
    <w:rsid w:val="00E06DD3"/>
    <w:rsid w:val="00E06F3F"/>
    <w:rsid w:val="00E074E1"/>
    <w:rsid w:val="00E076E6"/>
    <w:rsid w:val="00E0775D"/>
    <w:rsid w:val="00E07AAF"/>
    <w:rsid w:val="00E07BD3"/>
    <w:rsid w:val="00E07E77"/>
    <w:rsid w:val="00E07F66"/>
    <w:rsid w:val="00E10151"/>
    <w:rsid w:val="00E1018D"/>
    <w:rsid w:val="00E10681"/>
    <w:rsid w:val="00E106E8"/>
    <w:rsid w:val="00E1075D"/>
    <w:rsid w:val="00E10957"/>
    <w:rsid w:val="00E109DB"/>
    <w:rsid w:val="00E110C7"/>
    <w:rsid w:val="00E11397"/>
    <w:rsid w:val="00E113E4"/>
    <w:rsid w:val="00E1140A"/>
    <w:rsid w:val="00E1150C"/>
    <w:rsid w:val="00E11583"/>
    <w:rsid w:val="00E119AC"/>
    <w:rsid w:val="00E11ABB"/>
    <w:rsid w:val="00E12266"/>
    <w:rsid w:val="00E12353"/>
    <w:rsid w:val="00E1260D"/>
    <w:rsid w:val="00E1293D"/>
    <w:rsid w:val="00E12B53"/>
    <w:rsid w:val="00E12C7B"/>
    <w:rsid w:val="00E12C8D"/>
    <w:rsid w:val="00E12D5B"/>
    <w:rsid w:val="00E134AE"/>
    <w:rsid w:val="00E139FF"/>
    <w:rsid w:val="00E13D83"/>
    <w:rsid w:val="00E13DB3"/>
    <w:rsid w:val="00E13F47"/>
    <w:rsid w:val="00E14046"/>
    <w:rsid w:val="00E142C7"/>
    <w:rsid w:val="00E14313"/>
    <w:rsid w:val="00E147E7"/>
    <w:rsid w:val="00E14857"/>
    <w:rsid w:val="00E14C31"/>
    <w:rsid w:val="00E14F99"/>
    <w:rsid w:val="00E14FD1"/>
    <w:rsid w:val="00E15046"/>
    <w:rsid w:val="00E1506B"/>
    <w:rsid w:val="00E1529F"/>
    <w:rsid w:val="00E15BAE"/>
    <w:rsid w:val="00E15E9A"/>
    <w:rsid w:val="00E160EB"/>
    <w:rsid w:val="00E16149"/>
    <w:rsid w:val="00E161CC"/>
    <w:rsid w:val="00E1655F"/>
    <w:rsid w:val="00E1687E"/>
    <w:rsid w:val="00E16909"/>
    <w:rsid w:val="00E16AA4"/>
    <w:rsid w:val="00E16B63"/>
    <w:rsid w:val="00E16DB8"/>
    <w:rsid w:val="00E16DDF"/>
    <w:rsid w:val="00E16DF1"/>
    <w:rsid w:val="00E16E45"/>
    <w:rsid w:val="00E16E88"/>
    <w:rsid w:val="00E16EF8"/>
    <w:rsid w:val="00E1751B"/>
    <w:rsid w:val="00E17701"/>
    <w:rsid w:val="00E17C95"/>
    <w:rsid w:val="00E17D39"/>
    <w:rsid w:val="00E2010C"/>
    <w:rsid w:val="00E20114"/>
    <w:rsid w:val="00E2058B"/>
    <w:rsid w:val="00E206AD"/>
    <w:rsid w:val="00E20994"/>
    <w:rsid w:val="00E20A7E"/>
    <w:rsid w:val="00E20C0A"/>
    <w:rsid w:val="00E20E7E"/>
    <w:rsid w:val="00E20EAD"/>
    <w:rsid w:val="00E20F90"/>
    <w:rsid w:val="00E210A5"/>
    <w:rsid w:val="00E210D9"/>
    <w:rsid w:val="00E210FB"/>
    <w:rsid w:val="00E21316"/>
    <w:rsid w:val="00E2149A"/>
    <w:rsid w:val="00E214B4"/>
    <w:rsid w:val="00E216CA"/>
    <w:rsid w:val="00E217DF"/>
    <w:rsid w:val="00E21955"/>
    <w:rsid w:val="00E219A2"/>
    <w:rsid w:val="00E21A79"/>
    <w:rsid w:val="00E21C09"/>
    <w:rsid w:val="00E220C4"/>
    <w:rsid w:val="00E221F2"/>
    <w:rsid w:val="00E22272"/>
    <w:rsid w:val="00E22424"/>
    <w:rsid w:val="00E22723"/>
    <w:rsid w:val="00E22850"/>
    <w:rsid w:val="00E22BAA"/>
    <w:rsid w:val="00E22C03"/>
    <w:rsid w:val="00E22D11"/>
    <w:rsid w:val="00E230C6"/>
    <w:rsid w:val="00E23E02"/>
    <w:rsid w:val="00E24335"/>
    <w:rsid w:val="00E24526"/>
    <w:rsid w:val="00E24C0B"/>
    <w:rsid w:val="00E24EB3"/>
    <w:rsid w:val="00E251E8"/>
    <w:rsid w:val="00E25296"/>
    <w:rsid w:val="00E254AB"/>
    <w:rsid w:val="00E256F2"/>
    <w:rsid w:val="00E258C0"/>
    <w:rsid w:val="00E259C6"/>
    <w:rsid w:val="00E259F1"/>
    <w:rsid w:val="00E25B0B"/>
    <w:rsid w:val="00E25BB9"/>
    <w:rsid w:val="00E25FFF"/>
    <w:rsid w:val="00E2629A"/>
    <w:rsid w:val="00E2681A"/>
    <w:rsid w:val="00E269E3"/>
    <w:rsid w:val="00E26A4E"/>
    <w:rsid w:val="00E26C8A"/>
    <w:rsid w:val="00E27555"/>
    <w:rsid w:val="00E27745"/>
    <w:rsid w:val="00E2783E"/>
    <w:rsid w:val="00E27E26"/>
    <w:rsid w:val="00E27EC5"/>
    <w:rsid w:val="00E27F74"/>
    <w:rsid w:val="00E30062"/>
    <w:rsid w:val="00E302FE"/>
    <w:rsid w:val="00E305A7"/>
    <w:rsid w:val="00E308C5"/>
    <w:rsid w:val="00E30B73"/>
    <w:rsid w:val="00E30E01"/>
    <w:rsid w:val="00E3182A"/>
    <w:rsid w:val="00E31A7B"/>
    <w:rsid w:val="00E31D34"/>
    <w:rsid w:val="00E31F5E"/>
    <w:rsid w:val="00E31F7B"/>
    <w:rsid w:val="00E32209"/>
    <w:rsid w:val="00E322E4"/>
    <w:rsid w:val="00E323A4"/>
    <w:rsid w:val="00E3284D"/>
    <w:rsid w:val="00E32DC5"/>
    <w:rsid w:val="00E32DF1"/>
    <w:rsid w:val="00E33033"/>
    <w:rsid w:val="00E335EE"/>
    <w:rsid w:val="00E339E7"/>
    <w:rsid w:val="00E33A99"/>
    <w:rsid w:val="00E3414D"/>
    <w:rsid w:val="00E341CE"/>
    <w:rsid w:val="00E34226"/>
    <w:rsid w:val="00E34807"/>
    <w:rsid w:val="00E34B1E"/>
    <w:rsid w:val="00E34D2B"/>
    <w:rsid w:val="00E34D38"/>
    <w:rsid w:val="00E34F8E"/>
    <w:rsid w:val="00E35149"/>
    <w:rsid w:val="00E354C7"/>
    <w:rsid w:val="00E35D66"/>
    <w:rsid w:val="00E361F5"/>
    <w:rsid w:val="00E3633A"/>
    <w:rsid w:val="00E36382"/>
    <w:rsid w:val="00E36508"/>
    <w:rsid w:val="00E36B17"/>
    <w:rsid w:val="00E36BEF"/>
    <w:rsid w:val="00E36BFA"/>
    <w:rsid w:val="00E36C13"/>
    <w:rsid w:val="00E36C79"/>
    <w:rsid w:val="00E36D51"/>
    <w:rsid w:val="00E37274"/>
    <w:rsid w:val="00E37556"/>
    <w:rsid w:val="00E375CE"/>
    <w:rsid w:val="00E376B2"/>
    <w:rsid w:val="00E3779A"/>
    <w:rsid w:val="00E37DBF"/>
    <w:rsid w:val="00E37F52"/>
    <w:rsid w:val="00E40371"/>
    <w:rsid w:val="00E406E7"/>
    <w:rsid w:val="00E4078B"/>
    <w:rsid w:val="00E40842"/>
    <w:rsid w:val="00E40C43"/>
    <w:rsid w:val="00E40D31"/>
    <w:rsid w:val="00E413F9"/>
    <w:rsid w:val="00E4157F"/>
    <w:rsid w:val="00E419E1"/>
    <w:rsid w:val="00E41E1B"/>
    <w:rsid w:val="00E42020"/>
    <w:rsid w:val="00E420E2"/>
    <w:rsid w:val="00E4215F"/>
    <w:rsid w:val="00E42633"/>
    <w:rsid w:val="00E426BD"/>
    <w:rsid w:val="00E42715"/>
    <w:rsid w:val="00E42A9B"/>
    <w:rsid w:val="00E42B8E"/>
    <w:rsid w:val="00E42C71"/>
    <w:rsid w:val="00E42E99"/>
    <w:rsid w:val="00E42F41"/>
    <w:rsid w:val="00E43480"/>
    <w:rsid w:val="00E434AA"/>
    <w:rsid w:val="00E43A33"/>
    <w:rsid w:val="00E43C73"/>
    <w:rsid w:val="00E43CEB"/>
    <w:rsid w:val="00E43D25"/>
    <w:rsid w:val="00E43D72"/>
    <w:rsid w:val="00E4415F"/>
    <w:rsid w:val="00E442AD"/>
    <w:rsid w:val="00E444F8"/>
    <w:rsid w:val="00E445C4"/>
    <w:rsid w:val="00E445FF"/>
    <w:rsid w:val="00E45481"/>
    <w:rsid w:val="00E45644"/>
    <w:rsid w:val="00E4584D"/>
    <w:rsid w:val="00E45B4E"/>
    <w:rsid w:val="00E4611B"/>
    <w:rsid w:val="00E4617B"/>
    <w:rsid w:val="00E46219"/>
    <w:rsid w:val="00E462A5"/>
    <w:rsid w:val="00E46310"/>
    <w:rsid w:val="00E4660C"/>
    <w:rsid w:val="00E4692E"/>
    <w:rsid w:val="00E469B4"/>
    <w:rsid w:val="00E46B92"/>
    <w:rsid w:val="00E4713C"/>
    <w:rsid w:val="00E4762C"/>
    <w:rsid w:val="00E476F0"/>
    <w:rsid w:val="00E47A59"/>
    <w:rsid w:val="00E47AEC"/>
    <w:rsid w:val="00E47DFA"/>
    <w:rsid w:val="00E47E91"/>
    <w:rsid w:val="00E5016F"/>
    <w:rsid w:val="00E50493"/>
    <w:rsid w:val="00E507A6"/>
    <w:rsid w:val="00E50954"/>
    <w:rsid w:val="00E50CBD"/>
    <w:rsid w:val="00E50CC9"/>
    <w:rsid w:val="00E50E67"/>
    <w:rsid w:val="00E50FAE"/>
    <w:rsid w:val="00E5153B"/>
    <w:rsid w:val="00E51845"/>
    <w:rsid w:val="00E51ADE"/>
    <w:rsid w:val="00E51B84"/>
    <w:rsid w:val="00E52104"/>
    <w:rsid w:val="00E52238"/>
    <w:rsid w:val="00E5287F"/>
    <w:rsid w:val="00E52A34"/>
    <w:rsid w:val="00E52C4F"/>
    <w:rsid w:val="00E52FB7"/>
    <w:rsid w:val="00E53167"/>
    <w:rsid w:val="00E5326A"/>
    <w:rsid w:val="00E5344C"/>
    <w:rsid w:val="00E5361B"/>
    <w:rsid w:val="00E53820"/>
    <w:rsid w:val="00E53B1B"/>
    <w:rsid w:val="00E53B22"/>
    <w:rsid w:val="00E53FB7"/>
    <w:rsid w:val="00E54144"/>
    <w:rsid w:val="00E54397"/>
    <w:rsid w:val="00E543D8"/>
    <w:rsid w:val="00E54482"/>
    <w:rsid w:val="00E5457D"/>
    <w:rsid w:val="00E54581"/>
    <w:rsid w:val="00E54611"/>
    <w:rsid w:val="00E548FB"/>
    <w:rsid w:val="00E549A0"/>
    <w:rsid w:val="00E54ABE"/>
    <w:rsid w:val="00E54B9A"/>
    <w:rsid w:val="00E54D45"/>
    <w:rsid w:val="00E54E26"/>
    <w:rsid w:val="00E5542E"/>
    <w:rsid w:val="00E55570"/>
    <w:rsid w:val="00E55746"/>
    <w:rsid w:val="00E55D3B"/>
    <w:rsid w:val="00E56068"/>
    <w:rsid w:val="00E56483"/>
    <w:rsid w:val="00E5661F"/>
    <w:rsid w:val="00E5671F"/>
    <w:rsid w:val="00E5679E"/>
    <w:rsid w:val="00E568DC"/>
    <w:rsid w:val="00E56E1E"/>
    <w:rsid w:val="00E56E2B"/>
    <w:rsid w:val="00E56F7C"/>
    <w:rsid w:val="00E5729B"/>
    <w:rsid w:val="00E5766D"/>
    <w:rsid w:val="00E57A63"/>
    <w:rsid w:val="00E57AEC"/>
    <w:rsid w:val="00E57BA2"/>
    <w:rsid w:val="00E5FBA9"/>
    <w:rsid w:val="00E6022D"/>
    <w:rsid w:val="00E6041D"/>
    <w:rsid w:val="00E60851"/>
    <w:rsid w:val="00E60907"/>
    <w:rsid w:val="00E611C7"/>
    <w:rsid w:val="00E61276"/>
    <w:rsid w:val="00E612ED"/>
    <w:rsid w:val="00E61469"/>
    <w:rsid w:val="00E614DF"/>
    <w:rsid w:val="00E6167E"/>
    <w:rsid w:val="00E61719"/>
    <w:rsid w:val="00E61947"/>
    <w:rsid w:val="00E61CB3"/>
    <w:rsid w:val="00E620C0"/>
    <w:rsid w:val="00E62323"/>
    <w:rsid w:val="00E62367"/>
    <w:rsid w:val="00E62580"/>
    <w:rsid w:val="00E627BE"/>
    <w:rsid w:val="00E6294A"/>
    <w:rsid w:val="00E62A21"/>
    <w:rsid w:val="00E62B03"/>
    <w:rsid w:val="00E62C7B"/>
    <w:rsid w:val="00E62EB3"/>
    <w:rsid w:val="00E62FD3"/>
    <w:rsid w:val="00E630AE"/>
    <w:rsid w:val="00E630EF"/>
    <w:rsid w:val="00E6361B"/>
    <w:rsid w:val="00E63621"/>
    <w:rsid w:val="00E636CD"/>
    <w:rsid w:val="00E63CCE"/>
    <w:rsid w:val="00E63E27"/>
    <w:rsid w:val="00E63E53"/>
    <w:rsid w:val="00E64332"/>
    <w:rsid w:val="00E64816"/>
    <w:rsid w:val="00E64942"/>
    <w:rsid w:val="00E64B48"/>
    <w:rsid w:val="00E64E9B"/>
    <w:rsid w:val="00E64F1C"/>
    <w:rsid w:val="00E64F57"/>
    <w:rsid w:val="00E65035"/>
    <w:rsid w:val="00E65549"/>
    <w:rsid w:val="00E655B6"/>
    <w:rsid w:val="00E65857"/>
    <w:rsid w:val="00E659B1"/>
    <w:rsid w:val="00E659F8"/>
    <w:rsid w:val="00E65C1C"/>
    <w:rsid w:val="00E65C81"/>
    <w:rsid w:val="00E65DF5"/>
    <w:rsid w:val="00E65F61"/>
    <w:rsid w:val="00E66282"/>
    <w:rsid w:val="00E663E5"/>
    <w:rsid w:val="00E664BD"/>
    <w:rsid w:val="00E66AB3"/>
    <w:rsid w:val="00E66C5A"/>
    <w:rsid w:val="00E67104"/>
    <w:rsid w:val="00E671F6"/>
    <w:rsid w:val="00E67285"/>
    <w:rsid w:val="00E67602"/>
    <w:rsid w:val="00E676EB"/>
    <w:rsid w:val="00E67857"/>
    <w:rsid w:val="00E67A05"/>
    <w:rsid w:val="00E67A4E"/>
    <w:rsid w:val="00E67F74"/>
    <w:rsid w:val="00E67FC9"/>
    <w:rsid w:val="00E704C1"/>
    <w:rsid w:val="00E7053F"/>
    <w:rsid w:val="00E706B0"/>
    <w:rsid w:val="00E707C4"/>
    <w:rsid w:val="00E70915"/>
    <w:rsid w:val="00E70C54"/>
    <w:rsid w:val="00E70ED4"/>
    <w:rsid w:val="00E70EFC"/>
    <w:rsid w:val="00E7160E"/>
    <w:rsid w:val="00E7176F"/>
    <w:rsid w:val="00E7183F"/>
    <w:rsid w:val="00E71C2D"/>
    <w:rsid w:val="00E71CC9"/>
    <w:rsid w:val="00E71DD0"/>
    <w:rsid w:val="00E7215B"/>
    <w:rsid w:val="00E72191"/>
    <w:rsid w:val="00E723C8"/>
    <w:rsid w:val="00E726CE"/>
    <w:rsid w:val="00E729E5"/>
    <w:rsid w:val="00E72ABF"/>
    <w:rsid w:val="00E72BCC"/>
    <w:rsid w:val="00E72D2C"/>
    <w:rsid w:val="00E72D47"/>
    <w:rsid w:val="00E73015"/>
    <w:rsid w:val="00E73390"/>
    <w:rsid w:val="00E733F4"/>
    <w:rsid w:val="00E739A7"/>
    <w:rsid w:val="00E73A45"/>
    <w:rsid w:val="00E73B54"/>
    <w:rsid w:val="00E73D43"/>
    <w:rsid w:val="00E73D4D"/>
    <w:rsid w:val="00E73F6F"/>
    <w:rsid w:val="00E73FF8"/>
    <w:rsid w:val="00E742EE"/>
    <w:rsid w:val="00E7459E"/>
    <w:rsid w:val="00E74680"/>
    <w:rsid w:val="00E747CA"/>
    <w:rsid w:val="00E7545B"/>
    <w:rsid w:val="00E7555F"/>
    <w:rsid w:val="00E7559F"/>
    <w:rsid w:val="00E75CAD"/>
    <w:rsid w:val="00E76636"/>
    <w:rsid w:val="00E7671F"/>
    <w:rsid w:val="00E76A8A"/>
    <w:rsid w:val="00E76CD0"/>
    <w:rsid w:val="00E76FD2"/>
    <w:rsid w:val="00E76FE6"/>
    <w:rsid w:val="00E774FA"/>
    <w:rsid w:val="00E7757F"/>
    <w:rsid w:val="00E775B6"/>
    <w:rsid w:val="00E77EE8"/>
    <w:rsid w:val="00E77F27"/>
    <w:rsid w:val="00E77FE6"/>
    <w:rsid w:val="00E803B5"/>
    <w:rsid w:val="00E8043D"/>
    <w:rsid w:val="00E806F1"/>
    <w:rsid w:val="00E8076A"/>
    <w:rsid w:val="00E80CE1"/>
    <w:rsid w:val="00E80D33"/>
    <w:rsid w:val="00E8150E"/>
    <w:rsid w:val="00E8154C"/>
    <w:rsid w:val="00E81B98"/>
    <w:rsid w:val="00E81C28"/>
    <w:rsid w:val="00E81EB2"/>
    <w:rsid w:val="00E81F19"/>
    <w:rsid w:val="00E81F56"/>
    <w:rsid w:val="00E81FA9"/>
    <w:rsid w:val="00E8230D"/>
    <w:rsid w:val="00E8246C"/>
    <w:rsid w:val="00E8256B"/>
    <w:rsid w:val="00E82EF6"/>
    <w:rsid w:val="00E8323C"/>
    <w:rsid w:val="00E833A6"/>
    <w:rsid w:val="00E83422"/>
    <w:rsid w:val="00E8355F"/>
    <w:rsid w:val="00E83881"/>
    <w:rsid w:val="00E839B7"/>
    <w:rsid w:val="00E839D8"/>
    <w:rsid w:val="00E83D7F"/>
    <w:rsid w:val="00E83E5B"/>
    <w:rsid w:val="00E83FAE"/>
    <w:rsid w:val="00E84151"/>
    <w:rsid w:val="00E84408"/>
    <w:rsid w:val="00E84539"/>
    <w:rsid w:val="00E84E2F"/>
    <w:rsid w:val="00E84E82"/>
    <w:rsid w:val="00E854A8"/>
    <w:rsid w:val="00E857C7"/>
    <w:rsid w:val="00E85AFD"/>
    <w:rsid w:val="00E8655C"/>
    <w:rsid w:val="00E865F4"/>
    <w:rsid w:val="00E86905"/>
    <w:rsid w:val="00E86A2A"/>
    <w:rsid w:val="00E86A82"/>
    <w:rsid w:val="00E86CFE"/>
    <w:rsid w:val="00E86D28"/>
    <w:rsid w:val="00E86F68"/>
    <w:rsid w:val="00E872EC"/>
    <w:rsid w:val="00E87443"/>
    <w:rsid w:val="00E87750"/>
    <w:rsid w:val="00E8779C"/>
    <w:rsid w:val="00E87866"/>
    <w:rsid w:val="00E9032F"/>
    <w:rsid w:val="00E904C1"/>
    <w:rsid w:val="00E905BC"/>
    <w:rsid w:val="00E91413"/>
    <w:rsid w:val="00E916EC"/>
    <w:rsid w:val="00E916F8"/>
    <w:rsid w:val="00E91833"/>
    <w:rsid w:val="00E91861"/>
    <w:rsid w:val="00E9220E"/>
    <w:rsid w:val="00E92B0F"/>
    <w:rsid w:val="00E92DAB"/>
    <w:rsid w:val="00E931C2"/>
    <w:rsid w:val="00E933EA"/>
    <w:rsid w:val="00E934A7"/>
    <w:rsid w:val="00E93502"/>
    <w:rsid w:val="00E93694"/>
    <w:rsid w:val="00E9396B"/>
    <w:rsid w:val="00E93BD3"/>
    <w:rsid w:val="00E93E28"/>
    <w:rsid w:val="00E93EC7"/>
    <w:rsid w:val="00E94072"/>
    <w:rsid w:val="00E9463F"/>
    <w:rsid w:val="00E949A9"/>
    <w:rsid w:val="00E94A4A"/>
    <w:rsid w:val="00E94F4E"/>
    <w:rsid w:val="00E951B3"/>
    <w:rsid w:val="00E9536A"/>
    <w:rsid w:val="00E953D5"/>
    <w:rsid w:val="00E9544C"/>
    <w:rsid w:val="00E9551E"/>
    <w:rsid w:val="00E95575"/>
    <w:rsid w:val="00E95741"/>
    <w:rsid w:val="00E95963"/>
    <w:rsid w:val="00E959EA"/>
    <w:rsid w:val="00E95AE8"/>
    <w:rsid w:val="00E95EA5"/>
    <w:rsid w:val="00E96228"/>
    <w:rsid w:val="00E96972"/>
    <w:rsid w:val="00E96F2B"/>
    <w:rsid w:val="00E970CD"/>
    <w:rsid w:val="00E9738D"/>
    <w:rsid w:val="00E975BD"/>
    <w:rsid w:val="00E97B46"/>
    <w:rsid w:val="00E97BC4"/>
    <w:rsid w:val="00E97C3E"/>
    <w:rsid w:val="00E97CA4"/>
    <w:rsid w:val="00E97D16"/>
    <w:rsid w:val="00E97F24"/>
    <w:rsid w:val="00E97FB4"/>
    <w:rsid w:val="00EA005D"/>
    <w:rsid w:val="00EA00A9"/>
    <w:rsid w:val="00EA06AF"/>
    <w:rsid w:val="00EA1089"/>
    <w:rsid w:val="00EA11A8"/>
    <w:rsid w:val="00EA12F6"/>
    <w:rsid w:val="00EA1473"/>
    <w:rsid w:val="00EA1956"/>
    <w:rsid w:val="00EA198D"/>
    <w:rsid w:val="00EA1A51"/>
    <w:rsid w:val="00EA1CA0"/>
    <w:rsid w:val="00EA1D59"/>
    <w:rsid w:val="00EA1EF5"/>
    <w:rsid w:val="00EA2599"/>
    <w:rsid w:val="00EA2B15"/>
    <w:rsid w:val="00EA3477"/>
    <w:rsid w:val="00EA37E9"/>
    <w:rsid w:val="00EA38AA"/>
    <w:rsid w:val="00EA38EF"/>
    <w:rsid w:val="00EA3A2C"/>
    <w:rsid w:val="00EA3A90"/>
    <w:rsid w:val="00EA3AE2"/>
    <w:rsid w:val="00EA3F2B"/>
    <w:rsid w:val="00EA3FE5"/>
    <w:rsid w:val="00EA424B"/>
    <w:rsid w:val="00EA45B0"/>
    <w:rsid w:val="00EA47F2"/>
    <w:rsid w:val="00EA4B8B"/>
    <w:rsid w:val="00EA4B8E"/>
    <w:rsid w:val="00EA4CCF"/>
    <w:rsid w:val="00EA4F84"/>
    <w:rsid w:val="00EA4F96"/>
    <w:rsid w:val="00EA4F9C"/>
    <w:rsid w:val="00EA5122"/>
    <w:rsid w:val="00EA530B"/>
    <w:rsid w:val="00EA5621"/>
    <w:rsid w:val="00EA5678"/>
    <w:rsid w:val="00EA5842"/>
    <w:rsid w:val="00EA5848"/>
    <w:rsid w:val="00EA6544"/>
    <w:rsid w:val="00EA696F"/>
    <w:rsid w:val="00EA6E23"/>
    <w:rsid w:val="00EA73C7"/>
    <w:rsid w:val="00EA759A"/>
    <w:rsid w:val="00EA75A0"/>
    <w:rsid w:val="00EA76F7"/>
    <w:rsid w:val="00EA7951"/>
    <w:rsid w:val="00EA7FB0"/>
    <w:rsid w:val="00EB03DA"/>
    <w:rsid w:val="00EB05A8"/>
    <w:rsid w:val="00EB085E"/>
    <w:rsid w:val="00EB0B26"/>
    <w:rsid w:val="00EB0C3B"/>
    <w:rsid w:val="00EB0F25"/>
    <w:rsid w:val="00EB0FAA"/>
    <w:rsid w:val="00EB1320"/>
    <w:rsid w:val="00EB147A"/>
    <w:rsid w:val="00EB1C6F"/>
    <w:rsid w:val="00EB1D04"/>
    <w:rsid w:val="00EB1E29"/>
    <w:rsid w:val="00EB1F5F"/>
    <w:rsid w:val="00EB20AD"/>
    <w:rsid w:val="00EB211C"/>
    <w:rsid w:val="00EB22AB"/>
    <w:rsid w:val="00EB238B"/>
    <w:rsid w:val="00EB2998"/>
    <w:rsid w:val="00EB3430"/>
    <w:rsid w:val="00EB345A"/>
    <w:rsid w:val="00EB3467"/>
    <w:rsid w:val="00EB356E"/>
    <w:rsid w:val="00EB3949"/>
    <w:rsid w:val="00EB3A2A"/>
    <w:rsid w:val="00EB3F00"/>
    <w:rsid w:val="00EB4002"/>
    <w:rsid w:val="00EB478B"/>
    <w:rsid w:val="00EB47D0"/>
    <w:rsid w:val="00EB4807"/>
    <w:rsid w:val="00EB4ADC"/>
    <w:rsid w:val="00EB4BEA"/>
    <w:rsid w:val="00EB4CBB"/>
    <w:rsid w:val="00EB4E8B"/>
    <w:rsid w:val="00EB4F67"/>
    <w:rsid w:val="00EB5105"/>
    <w:rsid w:val="00EB547A"/>
    <w:rsid w:val="00EB569A"/>
    <w:rsid w:val="00EB56AF"/>
    <w:rsid w:val="00EB56E9"/>
    <w:rsid w:val="00EB5A3B"/>
    <w:rsid w:val="00EB5CB4"/>
    <w:rsid w:val="00EB5D7C"/>
    <w:rsid w:val="00EB638E"/>
    <w:rsid w:val="00EB644D"/>
    <w:rsid w:val="00EB7102"/>
    <w:rsid w:val="00EB7341"/>
    <w:rsid w:val="00EB7658"/>
    <w:rsid w:val="00EB7B97"/>
    <w:rsid w:val="00EB7C06"/>
    <w:rsid w:val="00EB7D58"/>
    <w:rsid w:val="00EB7F2B"/>
    <w:rsid w:val="00EC0045"/>
    <w:rsid w:val="00EC0555"/>
    <w:rsid w:val="00EC098F"/>
    <w:rsid w:val="00EC0ACD"/>
    <w:rsid w:val="00EC0E4E"/>
    <w:rsid w:val="00EC0F5D"/>
    <w:rsid w:val="00EC1143"/>
    <w:rsid w:val="00EC11F8"/>
    <w:rsid w:val="00EC1295"/>
    <w:rsid w:val="00EC1761"/>
    <w:rsid w:val="00EC1B71"/>
    <w:rsid w:val="00EC1DB8"/>
    <w:rsid w:val="00EC20D3"/>
    <w:rsid w:val="00EC21C5"/>
    <w:rsid w:val="00EC21DF"/>
    <w:rsid w:val="00EC2757"/>
    <w:rsid w:val="00EC2E63"/>
    <w:rsid w:val="00EC2F08"/>
    <w:rsid w:val="00EC32E5"/>
    <w:rsid w:val="00EC3638"/>
    <w:rsid w:val="00EC385D"/>
    <w:rsid w:val="00EC389E"/>
    <w:rsid w:val="00EC400E"/>
    <w:rsid w:val="00EC4622"/>
    <w:rsid w:val="00EC47E9"/>
    <w:rsid w:val="00EC4A06"/>
    <w:rsid w:val="00EC4A48"/>
    <w:rsid w:val="00EC4C69"/>
    <w:rsid w:val="00EC4C74"/>
    <w:rsid w:val="00EC4D01"/>
    <w:rsid w:val="00EC4EA5"/>
    <w:rsid w:val="00EC50B5"/>
    <w:rsid w:val="00EC510A"/>
    <w:rsid w:val="00EC58AC"/>
    <w:rsid w:val="00EC5D89"/>
    <w:rsid w:val="00EC5D9C"/>
    <w:rsid w:val="00EC61EC"/>
    <w:rsid w:val="00EC6584"/>
    <w:rsid w:val="00EC67D5"/>
    <w:rsid w:val="00EC69BC"/>
    <w:rsid w:val="00EC6E2B"/>
    <w:rsid w:val="00EC72B6"/>
    <w:rsid w:val="00EC7429"/>
    <w:rsid w:val="00EC7C7C"/>
    <w:rsid w:val="00EC9421"/>
    <w:rsid w:val="00ED00F9"/>
    <w:rsid w:val="00ED012E"/>
    <w:rsid w:val="00ED022B"/>
    <w:rsid w:val="00ED024D"/>
    <w:rsid w:val="00ED036D"/>
    <w:rsid w:val="00ED048F"/>
    <w:rsid w:val="00ED080A"/>
    <w:rsid w:val="00ED0E64"/>
    <w:rsid w:val="00ED0E78"/>
    <w:rsid w:val="00ED0FFA"/>
    <w:rsid w:val="00ED10A5"/>
    <w:rsid w:val="00ED11F6"/>
    <w:rsid w:val="00ED161C"/>
    <w:rsid w:val="00ED16AE"/>
    <w:rsid w:val="00ED178C"/>
    <w:rsid w:val="00ED181F"/>
    <w:rsid w:val="00ED1D11"/>
    <w:rsid w:val="00ED1EEF"/>
    <w:rsid w:val="00ED20FB"/>
    <w:rsid w:val="00ED219A"/>
    <w:rsid w:val="00ED26B4"/>
    <w:rsid w:val="00ED280A"/>
    <w:rsid w:val="00ED296E"/>
    <w:rsid w:val="00ED296F"/>
    <w:rsid w:val="00ED2979"/>
    <w:rsid w:val="00ED3065"/>
    <w:rsid w:val="00ED3075"/>
    <w:rsid w:val="00ED3499"/>
    <w:rsid w:val="00ED37E6"/>
    <w:rsid w:val="00ED38B6"/>
    <w:rsid w:val="00ED3A7C"/>
    <w:rsid w:val="00ED4045"/>
    <w:rsid w:val="00ED4326"/>
    <w:rsid w:val="00ED4499"/>
    <w:rsid w:val="00ED48A5"/>
    <w:rsid w:val="00ED49DE"/>
    <w:rsid w:val="00ED4FD4"/>
    <w:rsid w:val="00ED4FF3"/>
    <w:rsid w:val="00ED51C4"/>
    <w:rsid w:val="00ED5476"/>
    <w:rsid w:val="00ED5593"/>
    <w:rsid w:val="00ED59C4"/>
    <w:rsid w:val="00ED5A20"/>
    <w:rsid w:val="00ED5B5F"/>
    <w:rsid w:val="00ED5B77"/>
    <w:rsid w:val="00ED5E12"/>
    <w:rsid w:val="00ED61AB"/>
    <w:rsid w:val="00ED61D5"/>
    <w:rsid w:val="00ED63A6"/>
    <w:rsid w:val="00ED63F3"/>
    <w:rsid w:val="00ED6497"/>
    <w:rsid w:val="00ED677B"/>
    <w:rsid w:val="00ED6782"/>
    <w:rsid w:val="00ED68EE"/>
    <w:rsid w:val="00ED6A15"/>
    <w:rsid w:val="00ED6B29"/>
    <w:rsid w:val="00ED6EFA"/>
    <w:rsid w:val="00ED6F40"/>
    <w:rsid w:val="00ED7060"/>
    <w:rsid w:val="00ED7080"/>
    <w:rsid w:val="00ED729E"/>
    <w:rsid w:val="00ED74F8"/>
    <w:rsid w:val="00ED78EA"/>
    <w:rsid w:val="00ED7A4C"/>
    <w:rsid w:val="00ED7A61"/>
    <w:rsid w:val="00ED7AAE"/>
    <w:rsid w:val="00EE009F"/>
    <w:rsid w:val="00EE01E3"/>
    <w:rsid w:val="00EE0257"/>
    <w:rsid w:val="00EE0347"/>
    <w:rsid w:val="00EE09EA"/>
    <w:rsid w:val="00EE0AED"/>
    <w:rsid w:val="00EE0F5D"/>
    <w:rsid w:val="00EE11D0"/>
    <w:rsid w:val="00EE17EE"/>
    <w:rsid w:val="00EE1BC6"/>
    <w:rsid w:val="00EE1C29"/>
    <w:rsid w:val="00EE210C"/>
    <w:rsid w:val="00EE217E"/>
    <w:rsid w:val="00EE234F"/>
    <w:rsid w:val="00EE24D7"/>
    <w:rsid w:val="00EE25BA"/>
    <w:rsid w:val="00EE2926"/>
    <w:rsid w:val="00EE2961"/>
    <w:rsid w:val="00EE2E4A"/>
    <w:rsid w:val="00EE337E"/>
    <w:rsid w:val="00EE33C1"/>
    <w:rsid w:val="00EE375D"/>
    <w:rsid w:val="00EE3817"/>
    <w:rsid w:val="00EE3836"/>
    <w:rsid w:val="00EE3FD8"/>
    <w:rsid w:val="00EE40D0"/>
    <w:rsid w:val="00EE40E5"/>
    <w:rsid w:val="00EE4435"/>
    <w:rsid w:val="00EE46AD"/>
    <w:rsid w:val="00EE4739"/>
    <w:rsid w:val="00EE49A0"/>
    <w:rsid w:val="00EE4B25"/>
    <w:rsid w:val="00EE4D73"/>
    <w:rsid w:val="00EE5067"/>
    <w:rsid w:val="00EE50E1"/>
    <w:rsid w:val="00EE523A"/>
    <w:rsid w:val="00EE53F5"/>
    <w:rsid w:val="00EE5420"/>
    <w:rsid w:val="00EE5481"/>
    <w:rsid w:val="00EE5897"/>
    <w:rsid w:val="00EE5A70"/>
    <w:rsid w:val="00EE5DCA"/>
    <w:rsid w:val="00EE5F42"/>
    <w:rsid w:val="00EE5FF0"/>
    <w:rsid w:val="00EE60BE"/>
    <w:rsid w:val="00EE6337"/>
    <w:rsid w:val="00EE66E5"/>
    <w:rsid w:val="00EE6839"/>
    <w:rsid w:val="00EE6A08"/>
    <w:rsid w:val="00EE6EBF"/>
    <w:rsid w:val="00EE6EDF"/>
    <w:rsid w:val="00EE70B9"/>
    <w:rsid w:val="00EE70F1"/>
    <w:rsid w:val="00EE7E6E"/>
    <w:rsid w:val="00EE83C9"/>
    <w:rsid w:val="00EF0019"/>
    <w:rsid w:val="00EF00DA"/>
    <w:rsid w:val="00EF014E"/>
    <w:rsid w:val="00EF0436"/>
    <w:rsid w:val="00EF0658"/>
    <w:rsid w:val="00EF0682"/>
    <w:rsid w:val="00EF082B"/>
    <w:rsid w:val="00EF0B7D"/>
    <w:rsid w:val="00EF0D01"/>
    <w:rsid w:val="00EF0E09"/>
    <w:rsid w:val="00EF0FCF"/>
    <w:rsid w:val="00EF107E"/>
    <w:rsid w:val="00EF10E1"/>
    <w:rsid w:val="00EF1355"/>
    <w:rsid w:val="00EF1985"/>
    <w:rsid w:val="00EF1A7C"/>
    <w:rsid w:val="00EF1FC7"/>
    <w:rsid w:val="00EF23A6"/>
    <w:rsid w:val="00EF2591"/>
    <w:rsid w:val="00EF2797"/>
    <w:rsid w:val="00EF2E9F"/>
    <w:rsid w:val="00EF2F5F"/>
    <w:rsid w:val="00EF30D6"/>
    <w:rsid w:val="00EF3149"/>
    <w:rsid w:val="00EF32EA"/>
    <w:rsid w:val="00EF3308"/>
    <w:rsid w:val="00EF33B8"/>
    <w:rsid w:val="00EF3408"/>
    <w:rsid w:val="00EF34F3"/>
    <w:rsid w:val="00EF3546"/>
    <w:rsid w:val="00EF3691"/>
    <w:rsid w:val="00EF38B8"/>
    <w:rsid w:val="00EF3CE5"/>
    <w:rsid w:val="00EF4064"/>
    <w:rsid w:val="00EF41AF"/>
    <w:rsid w:val="00EF42D8"/>
    <w:rsid w:val="00EF4627"/>
    <w:rsid w:val="00EF4657"/>
    <w:rsid w:val="00EF4B7E"/>
    <w:rsid w:val="00EF4B9D"/>
    <w:rsid w:val="00EF4BE6"/>
    <w:rsid w:val="00EF5078"/>
    <w:rsid w:val="00EF5795"/>
    <w:rsid w:val="00EF5858"/>
    <w:rsid w:val="00EF5E2D"/>
    <w:rsid w:val="00EF5FF7"/>
    <w:rsid w:val="00EF60B0"/>
    <w:rsid w:val="00EF61CA"/>
    <w:rsid w:val="00EF63C1"/>
    <w:rsid w:val="00EF6711"/>
    <w:rsid w:val="00EF6829"/>
    <w:rsid w:val="00EF6A0A"/>
    <w:rsid w:val="00EF6AD9"/>
    <w:rsid w:val="00EF6B5B"/>
    <w:rsid w:val="00EF6CB4"/>
    <w:rsid w:val="00EF6F0E"/>
    <w:rsid w:val="00EF78DB"/>
    <w:rsid w:val="00EF7E0F"/>
    <w:rsid w:val="00F00496"/>
    <w:rsid w:val="00F006AF"/>
    <w:rsid w:val="00F0091A"/>
    <w:rsid w:val="00F00A38"/>
    <w:rsid w:val="00F00AE7"/>
    <w:rsid w:val="00F012E6"/>
    <w:rsid w:val="00F012FA"/>
    <w:rsid w:val="00F0141F"/>
    <w:rsid w:val="00F0194E"/>
    <w:rsid w:val="00F01A56"/>
    <w:rsid w:val="00F01C83"/>
    <w:rsid w:val="00F01C86"/>
    <w:rsid w:val="00F020B1"/>
    <w:rsid w:val="00F02186"/>
    <w:rsid w:val="00F024C3"/>
    <w:rsid w:val="00F02681"/>
    <w:rsid w:val="00F02855"/>
    <w:rsid w:val="00F028AA"/>
    <w:rsid w:val="00F02AE5"/>
    <w:rsid w:val="00F02C81"/>
    <w:rsid w:val="00F02DA5"/>
    <w:rsid w:val="00F02E2E"/>
    <w:rsid w:val="00F0388B"/>
    <w:rsid w:val="00F039CB"/>
    <w:rsid w:val="00F03C97"/>
    <w:rsid w:val="00F03E33"/>
    <w:rsid w:val="00F042D9"/>
    <w:rsid w:val="00F0434D"/>
    <w:rsid w:val="00F044BA"/>
    <w:rsid w:val="00F04693"/>
    <w:rsid w:val="00F0476A"/>
    <w:rsid w:val="00F04B19"/>
    <w:rsid w:val="00F04BCF"/>
    <w:rsid w:val="00F04D5A"/>
    <w:rsid w:val="00F04E82"/>
    <w:rsid w:val="00F05084"/>
    <w:rsid w:val="00F0516A"/>
    <w:rsid w:val="00F052DD"/>
    <w:rsid w:val="00F0553B"/>
    <w:rsid w:val="00F0553D"/>
    <w:rsid w:val="00F05565"/>
    <w:rsid w:val="00F0579C"/>
    <w:rsid w:val="00F05B21"/>
    <w:rsid w:val="00F05BB2"/>
    <w:rsid w:val="00F05FBC"/>
    <w:rsid w:val="00F062B2"/>
    <w:rsid w:val="00F06345"/>
    <w:rsid w:val="00F06406"/>
    <w:rsid w:val="00F06644"/>
    <w:rsid w:val="00F06831"/>
    <w:rsid w:val="00F06E6D"/>
    <w:rsid w:val="00F06EE7"/>
    <w:rsid w:val="00F06F5E"/>
    <w:rsid w:val="00F06F6B"/>
    <w:rsid w:val="00F0757E"/>
    <w:rsid w:val="00F076C6"/>
    <w:rsid w:val="00F077DE"/>
    <w:rsid w:val="00F078C2"/>
    <w:rsid w:val="00F07A43"/>
    <w:rsid w:val="00F07F6E"/>
    <w:rsid w:val="00F10011"/>
    <w:rsid w:val="00F10177"/>
    <w:rsid w:val="00F10332"/>
    <w:rsid w:val="00F10709"/>
    <w:rsid w:val="00F1077C"/>
    <w:rsid w:val="00F1083F"/>
    <w:rsid w:val="00F10D58"/>
    <w:rsid w:val="00F10E37"/>
    <w:rsid w:val="00F11340"/>
    <w:rsid w:val="00F115AC"/>
    <w:rsid w:val="00F11BCE"/>
    <w:rsid w:val="00F1287D"/>
    <w:rsid w:val="00F12D8C"/>
    <w:rsid w:val="00F13563"/>
    <w:rsid w:val="00F13B13"/>
    <w:rsid w:val="00F13B9C"/>
    <w:rsid w:val="00F14061"/>
    <w:rsid w:val="00F14754"/>
    <w:rsid w:val="00F149F7"/>
    <w:rsid w:val="00F1524E"/>
    <w:rsid w:val="00F15CA1"/>
    <w:rsid w:val="00F15D31"/>
    <w:rsid w:val="00F15D8F"/>
    <w:rsid w:val="00F15F79"/>
    <w:rsid w:val="00F15FA9"/>
    <w:rsid w:val="00F1674C"/>
    <w:rsid w:val="00F167C5"/>
    <w:rsid w:val="00F168F5"/>
    <w:rsid w:val="00F16C15"/>
    <w:rsid w:val="00F16E2D"/>
    <w:rsid w:val="00F173B8"/>
    <w:rsid w:val="00F17929"/>
    <w:rsid w:val="00F179EE"/>
    <w:rsid w:val="00F17A62"/>
    <w:rsid w:val="00F17C05"/>
    <w:rsid w:val="00F17D65"/>
    <w:rsid w:val="00F17F22"/>
    <w:rsid w:val="00F17FA0"/>
    <w:rsid w:val="00F20127"/>
    <w:rsid w:val="00F20538"/>
    <w:rsid w:val="00F206B1"/>
    <w:rsid w:val="00F2071F"/>
    <w:rsid w:val="00F2084F"/>
    <w:rsid w:val="00F20857"/>
    <w:rsid w:val="00F20918"/>
    <w:rsid w:val="00F2093A"/>
    <w:rsid w:val="00F20A91"/>
    <w:rsid w:val="00F20BDC"/>
    <w:rsid w:val="00F20E8E"/>
    <w:rsid w:val="00F21146"/>
    <w:rsid w:val="00F2123C"/>
    <w:rsid w:val="00F213C2"/>
    <w:rsid w:val="00F2231A"/>
    <w:rsid w:val="00F2234A"/>
    <w:rsid w:val="00F22B06"/>
    <w:rsid w:val="00F22B1D"/>
    <w:rsid w:val="00F22F69"/>
    <w:rsid w:val="00F22FB5"/>
    <w:rsid w:val="00F2350E"/>
    <w:rsid w:val="00F23621"/>
    <w:rsid w:val="00F2379A"/>
    <w:rsid w:val="00F24369"/>
    <w:rsid w:val="00F244CA"/>
    <w:rsid w:val="00F2464B"/>
    <w:rsid w:val="00F24670"/>
    <w:rsid w:val="00F246B0"/>
    <w:rsid w:val="00F24825"/>
    <w:rsid w:val="00F248D9"/>
    <w:rsid w:val="00F24A11"/>
    <w:rsid w:val="00F24CEE"/>
    <w:rsid w:val="00F24E96"/>
    <w:rsid w:val="00F24F11"/>
    <w:rsid w:val="00F25025"/>
    <w:rsid w:val="00F2533B"/>
    <w:rsid w:val="00F257EA"/>
    <w:rsid w:val="00F25BD9"/>
    <w:rsid w:val="00F25C01"/>
    <w:rsid w:val="00F25C69"/>
    <w:rsid w:val="00F25C82"/>
    <w:rsid w:val="00F25DB1"/>
    <w:rsid w:val="00F25E66"/>
    <w:rsid w:val="00F25EBD"/>
    <w:rsid w:val="00F25FA8"/>
    <w:rsid w:val="00F26272"/>
    <w:rsid w:val="00F26605"/>
    <w:rsid w:val="00F2675A"/>
    <w:rsid w:val="00F272E8"/>
    <w:rsid w:val="00F2772F"/>
    <w:rsid w:val="00F2773E"/>
    <w:rsid w:val="00F27A68"/>
    <w:rsid w:val="00F27DAE"/>
    <w:rsid w:val="00F27DDA"/>
    <w:rsid w:val="00F301A7"/>
    <w:rsid w:val="00F30425"/>
    <w:rsid w:val="00F3083B"/>
    <w:rsid w:val="00F30A34"/>
    <w:rsid w:val="00F30DB1"/>
    <w:rsid w:val="00F30E8C"/>
    <w:rsid w:val="00F3176B"/>
    <w:rsid w:val="00F3184F"/>
    <w:rsid w:val="00F318B6"/>
    <w:rsid w:val="00F318D0"/>
    <w:rsid w:val="00F31FE2"/>
    <w:rsid w:val="00F321E3"/>
    <w:rsid w:val="00F326EF"/>
    <w:rsid w:val="00F326F3"/>
    <w:rsid w:val="00F329FC"/>
    <w:rsid w:val="00F32B51"/>
    <w:rsid w:val="00F32BDA"/>
    <w:rsid w:val="00F32C14"/>
    <w:rsid w:val="00F32CC4"/>
    <w:rsid w:val="00F32CCD"/>
    <w:rsid w:val="00F32D35"/>
    <w:rsid w:val="00F32F38"/>
    <w:rsid w:val="00F32FD7"/>
    <w:rsid w:val="00F33182"/>
    <w:rsid w:val="00F33958"/>
    <w:rsid w:val="00F33A65"/>
    <w:rsid w:val="00F33F07"/>
    <w:rsid w:val="00F34385"/>
    <w:rsid w:val="00F3493F"/>
    <w:rsid w:val="00F34C6F"/>
    <w:rsid w:val="00F34ECC"/>
    <w:rsid w:val="00F34FB0"/>
    <w:rsid w:val="00F3556F"/>
    <w:rsid w:val="00F35699"/>
    <w:rsid w:val="00F35F8F"/>
    <w:rsid w:val="00F35FE7"/>
    <w:rsid w:val="00F36290"/>
    <w:rsid w:val="00F3666B"/>
    <w:rsid w:val="00F36B76"/>
    <w:rsid w:val="00F36D93"/>
    <w:rsid w:val="00F36DAE"/>
    <w:rsid w:val="00F3730E"/>
    <w:rsid w:val="00F37640"/>
    <w:rsid w:val="00F37BDF"/>
    <w:rsid w:val="00F37CA7"/>
    <w:rsid w:val="00F40132"/>
    <w:rsid w:val="00F40282"/>
    <w:rsid w:val="00F40635"/>
    <w:rsid w:val="00F4091B"/>
    <w:rsid w:val="00F40D71"/>
    <w:rsid w:val="00F41806"/>
    <w:rsid w:val="00F419FA"/>
    <w:rsid w:val="00F41D7E"/>
    <w:rsid w:val="00F4222A"/>
    <w:rsid w:val="00F4252F"/>
    <w:rsid w:val="00F425F5"/>
    <w:rsid w:val="00F42604"/>
    <w:rsid w:val="00F42659"/>
    <w:rsid w:val="00F42908"/>
    <w:rsid w:val="00F4301D"/>
    <w:rsid w:val="00F43207"/>
    <w:rsid w:val="00F4375C"/>
    <w:rsid w:val="00F437DF"/>
    <w:rsid w:val="00F44163"/>
    <w:rsid w:val="00F441E6"/>
    <w:rsid w:val="00F444AC"/>
    <w:rsid w:val="00F44E72"/>
    <w:rsid w:val="00F44F91"/>
    <w:rsid w:val="00F44F9E"/>
    <w:rsid w:val="00F45024"/>
    <w:rsid w:val="00F454A0"/>
    <w:rsid w:val="00F45663"/>
    <w:rsid w:val="00F45798"/>
    <w:rsid w:val="00F45DA9"/>
    <w:rsid w:val="00F4616E"/>
    <w:rsid w:val="00F46181"/>
    <w:rsid w:val="00F46925"/>
    <w:rsid w:val="00F46951"/>
    <w:rsid w:val="00F47228"/>
    <w:rsid w:val="00F47419"/>
    <w:rsid w:val="00F476FD"/>
    <w:rsid w:val="00F47911"/>
    <w:rsid w:val="00F47B84"/>
    <w:rsid w:val="00F47C1E"/>
    <w:rsid w:val="00F47F6C"/>
    <w:rsid w:val="00F50196"/>
    <w:rsid w:val="00F5034C"/>
    <w:rsid w:val="00F503C0"/>
    <w:rsid w:val="00F504FA"/>
    <w:rsid w:val="00F5071C"/>
    <w:rsid w:val="00F507DA"/>
    <w:rsid w:val="00F5087A"/>
    <w:rsid w:val="00F509E2"/>
    <w:rsid w:val="00F50A02"/>
    <w:rsid w:val="00F50E77"/>
    <w:rsid w:val="00F50E8C"/>
    <w:rsid w:val="00F50EC6"/>
    <w:rsid w:val="00F50F26"/>
    <w:rsid w:val="00F50F9E"/>
    <w:rsid w:val="00F510C2"/>
    <w:rsid w:val="00F51468"/>
    <w:rsid w:val="00F514F8"/>
    <w:rsid w:val="00F51900"/>
    <w:rsid w:val="00F51B61"/>
    <w:rsid w:val="00F51B81"/>
    <w:rsid w:val="00F51FB3"/>
    <w:rsid w:val="00F52209"/>
    <w:rsid w:val="00F5249D"/>
    <w:rsid w:val="00F524C8"/>
    <w:rsid w:val="00F5257E"/>
    <w:rsid w:val="00F52673"/>
    <w:rsid w:val="00F527DE"/>
    <w:rsid w:val="00F52980"/>
    <w:rsid w:val="00F52D2E"/>
    <w:rsid w:val="00F52DDE"/>
    <w:rsid w:val="00F538A6"/>
    <w:rsid w:val="00F53BDF"/>
    <w:rsid w:val="00F53DF7"/>
    <w:rsid w:val="00F53FAE"/>
    <w:rsid w:val="00F540C7"/>
    <w:rsid w:val="00F541C3"/>
    <w:rsid w:val="00F545E1"/>
    <w:rsid w:val="00F54A26"/>
    <w:rsid w:val="00F54CB9"/>
    <w:rsid w:val="00F54EC9"/>
    <w:rsid w:val="00F5500C"/>
    <w:rsid w:val="00F552B0"/>
    <w:rsid w:val="00F55439"/>
    <w:rsid w:val="00F55999"/>
    <w:rsid w:val="00F55AB1"/>
    <w:rsid w:val="00F55E4D"/>
    <w:rsid w:val="00F56368"/>
    <w:rsid w:val="00F5646E"/>
    <w:rsid w:val="00F565E5"/>
    <w:rsid w:val="00F569D4"/>
    <w:rsid w:val="00F56BE8"/>
    <w:rsid w:val="00F56D8F"/>
    <w:rsid w:val="00F56E4A"/>
    <w:rsid w:val="00F57662"/>
    <w:rsid w:val="00F5771D"/>
    <w:rsid w:val="00F57805"/>
    <w:rsid w:val="00F57D90"/>
    <w:rsid w:val="00F57EA1"/>
    <w:rsid w:val="00F57F2F"/>
    <w:rsid w:val="00F602D5"/>
    <w:rsid w:val="00F602E0"/>
    <w:rsid w:val="00F6074B"/>
    <w:rsid w:val="00F611E5"/>
    <w:rsid w:val="00F61279"/>
    <w:rsid w:val="00F6164E"/>
    <w:rsid w:val="00F61747"/>
    <w:rsid w:val="00F618CC"/>
    <w:rsid w:val="00F618D7"/>
    <w:rsid w:val="00F61915"/>
    <w:rsid w:val="00F61C95"/>
    <w:rsid w:val="00F61F43"/>
    <w:rsid w:val="00F6268A"/>
    <w:rsid w:val="00F62A6F"/>
    <w:rsid w:val="00F62BF8"/>
    <w:rsid w:val="00F62F2D"/>
    <w:rsid w:val="00F63098"/>
    <w:rsid w:val="00F632DA"/>
    <w:rsid w:val="00F63352"/>
    <w:rsid w:val="00F63CC7"/>
    <w:rsid w:val="00F63CFC"/>
    <w:rsid w:val="00F64039"/>
    <w:rsid w:val="00F6460F"/>
    <w:rsid w:val="00F64634"/>
    <w:rsid w:val="00F64A22"/>
    <w:rsid w:val="00F64AA2"/>
    <w:rsid w:val="00F64B1F"/>
    <w:rsid w:val="00F64B81"/>
    <w:rsid w:val="00F64BF9"/>
    <w:rsid w:val="00F64C07"/>
    <w:rsid w:val="00F64CF4"/>
    <w:rsid w:val="00F64EE2"/>
    <w:rsid w:val="00F64FC7"/>
    <w:rsid w:val="00F655C6"/>
    <w:rsid w:val="00F657A4"/>
    <w:rsid w:val="00F658C1"/>
    <w:rsid w:val="00F659F9"/>
    <w:rsid w:val="00F65A6A"/>
    <w:rsid w:val="00F65BD1"/>
    <w:rsid w:val="00F65F46"/>
    <w:rsid w:val="00F66148"/>
    <w:rsid w:val="00F66233"/>
    <w:rsid w:val="00F6639E"/>
    <w:rsid w:val="00F663DD"/>
    <w:rsid w:val="00F66808"/>
    <w:rsid w:val="00F66DD5"/>
    <w:rsid w:val="00F67063"/>
    <w:rsid w:val="00F672BC"/>
    <w:rsid w:val="00F67376"/>
    <w:rsid w:val="00F6768B"/>
    <w:rsid w:val="00F679EA"/>
    <w:rsid w:val="00F67CD1"/>
    <w:rsid w:val="00F67E11"/>
    <w:rsid w:val="00F67E3D"/>
    <w:rsid w:val="00F6B969"/>
    <w:rsid w:val="00F70075"/>
    <w:rsid w:val="00F70174"/>
    <w:rsid w:val="00F704A4"/>
    <w:rsid w:val="00F7063E"/>
    <w:rsid w:val="00F70782"/>
    <w:rsid w:val="00F70924"/>
    <w:rsid w:val="00F70C2B"/>
    <w:rsid w:val="00F70E17"/>
    <w:rsid w:val="00F70E96"/>
    <w:rsid w:val="00F70F86"/>
    <w:rsid w:val="00F71052"/>
    <w:rsid w:val="00F713D6"/>
    <w:rsid w:val="00F71577"/>
    <w:rsid w:val="00F71881"/>
    <w:rsid w:val="00F719D1"/>
    <w:rsid w:val="00F71D3C"/>
    <w:rsid w:val="00F71DA2"/>
    <w:rsid w:val="00F71E76"/>
    <w:rsid w:val="00F7222A"/>
    <w:rsid w:val="00F7223C"/>
    <w:rsid w:val="00F7228B"/>
    <w:rsid w:val="00F7233F"/>
    <w:rsid w:val="00F7238A"/>
    <w:rsid w:val="00F7275F"/>
    <w:rsid w:val="00F72783"/>
    <w:rsid w:val="00F727D5"/>
    <w:rsid w:val="00F729BD"/>
    <w:rsid w:val="00F72A56"/>
    <w:rsid w:val="00F72B2D"/>
    <w:rsid w:val="00F72B78"/>
    <w:rsid w:val="00F72C25"/>
    <w:rsid w:val="00F72FB4"/>
    <w:rsid w:val="00F732CE"/>
    <w:rsid w:val="00F7347D"/>
    <w:rsid w:val="00F734E9"/>
    <w:rsid w:val="00F73AAD"/>
    <w:rsid w:val="00F73CBD"/>
    <w:rsid w:val="00F73DF7"/>
    <w:rsid w:val="00F7412E"/>
    <w:rsid w:val="00F7496B"/>
    <w:rsid w:val="00F75161"/>
    <w:rsid w:val="00F7576C"/>
    <w:rsid w:val="00F75B2F"/>
    <w:rsid w:val="00F75D40"/>
    <w:rsid w:val="00F75DB4"/>
    <w:rsid w:val="00F75DD6"/>
    <w:rsid w:val="00F75ED1"/>
    <w:rsid w:val="00F7616F"/>
    <w:rsid w:val="00F7636E"/>
    <w:rsid w:val="00F764C4"/>
    <w:rsid w:val="00F768C4"/>
    <w:rsid w:val="00F76916"/>
    <w:rsid w:val="00F76951"/>
    <w:rsid w:val="00F7699A"/>
    <w:rsid w:val="00F76E00"/>
    <w:rsid w:val="00F77272"/>
    <w:rsid w:val="00F772C0"/>
    <w:rsid w:val="00F774E7"/>
    <w:rsid w:val="00F7764D"/>
    <w:rsid w:val="00F776DC"/>
    <w:rsid w:val="00F7775B"/>
    <w:rsid w:val="00F77B36"/>
    <w:rsid w:val="00F77F57"/>
    <w:rsid w:val="00F801CE"/>
    <w:rsid w:val="00F801E8"/>
    <w:rsid w:val="00F80445"/>
    <w:rsid w:val="00F80670"/>
    <w:rsid w:val="00F80805"/>
    <w:rsid w:val="00F80899"/>
    <w:rsid w:val="00F80C35"/>
    <w:rsid w:val="00F80F7F"/>
    <w:rsid w:val="00F81540"/>
    <w:rsid w:val="00F817FE"/>
    <w:rsid w:val="00F81AE9"/>
    <w:rsid w:val="00F81D32"/>
    <w:rsid w:val="00F8206D"/>
    <w:rsid w:val="00F820A1"/>
    <w:rsid w:val="00F8212D"/>
    <w:rsid w:val="00F8230B"/>
    <w:rsid w:val="00F82597"/>
    <w:rsid w:val="00F82ABA"/>
    <w:rsid w:val="00F82E0D"/>
    <w:rsid w:val="00F82E8E"/>
    <w:rsid w:val="00F82F49"/>
    <w:rsid w:val="00F82FF6"/>
    <w:rsid w:val="00F830C0"/>
    <w:rsid w:val="00F832B3"/>
    <w:rsid w:val="00F8368E"/>
    <w:rsid w:val="00F836CF"/>
    <w:rsid w:val="00F836D9"/>
    <w:rsid w:val="00F83A91"/>
    <w:rsid w:val="00F83AE3"/>
    <w:rsid w:val="00F83D69"/>
    <w:rsid w:val="00F843B1"/>
    <w:rsid w:val="00F846A6"/>
    <w:rsid w:val="00F847F2"/>
    <w:rsid w:val="00F84A1C"/>
    <w:rsid w:val="00F852B6"/>
    <w:rsid w:val="00F85376"/>
    <w:rsid w:val="00F853DE"/>
    <w:rsid w:val="00F8556B"/>
    <w:rsid w:val="00F857E5"/>
    <w:rsid w:val="00F8599B"/>
    <w:rsid w:val="00F85B81"/>
    <w:rsid w:val="00F85BF3"/>
    <w:rsid w:val="00F85C44"/>
    <w:rsid w:val="00F86107"/>
    <w:rsid w:val="00F86153"/>
    <w:rsid w:val="00F86193"/>
    <w:rsid w:val="00F864B4"/>
    <w:rsid w:val="00F86B57"/>
    <w:rsid w:val="00F86F7A"/>
    <w:rsid w:val="00F87135"/>
    <w:rsid w:val="00F872AA"/>
    <w:rsid w:val="00F8731B"/>
    <w:rsid w:val="00F8778F"/>
    <w:rsid w:val="00F87D8C"/>
    <w:rsid w:val="00F87D90"/>
    <w:rsid w:val="00F901EA"/>
    <w:rsid w:val="00F90CE2"/>
    <w:rsid w:val="00F912E3"/>
    <w:rsid w:val="00F915DA"/>
    <w:rsid w:val="00F91A98"/>
    <w:rsid w:val="00F91D09"/>
    <w:rsid w:val="00F91F83"/>
    <w:rsid w:val="00F91FB4"/>
    <w:rsid w:val="00F920EB"/>
    <w:rsid w:val="00F9214E"/>
    <w:rsid w:val="00F925F5"/>
    <w:rsid w:val="00F928FC"/>
    <w:rsid w:val="00F92B83"/>
    <w:rsid w:val="00F92B9A"/>
    <w:rsid w:val="00F92C04"/>
    <w:rsid w:val="00F92CFA"/>
    <w:rsid w:val="00F933C6"/>
    <w:rsid w:val="00F934C0"/>
    <w:rsid w:val="00F93A2D"/>
    <w:rsid w:val="00F93BE6"/>
    <w:rsid w:val="00F93D6E"/>
    <w:rsid w:val="00F9408C"/>
    <w:rsid w:val="00F94130"/>
    <w:rsid w:val="00F9434F"/>
    <w:rsid w:val="00F944F4"/>
    <w:rsid w:val="00F94780"/>
    <w:rsid w:val="00F94887"/>
    <w:rsid w:val="00F94903"/>
    <w:rsid w:val="00F950C2"/>
    <w:rsid w:val="00F954FB"/>
    <w:rsid w:val="00F9567B"/>
    <w:rsid w:val="00F9647F"/>
    <w:rsid w:val="00F965FD"/>
    <w:rsid w:val="00F968E9"/>
    <w:rsid w:val="00F96C52"/>
    <w:rsid w:val="00F96D0A"/>
    <w:rsid w:val="00F96FF7"/>
    <w:rsid w:val="00F970B8"/>
    <w:rsid w:val="00F971CC"/>
    <w:rsid w:val="00F9745D"/>
    <w:rsid w:val="00F9754E"/>
    <w:rsid w:val="00F97601"/>
    <w:rsid w:val="00F976C1"/>
    <w:rsid w:val="00F97826"/>
    <w:rsid w:val="00F97B62"/>
    <w:rsid w:val="00F97B88"/>
    <w:rsid w:val="00F97E1D"/>
    <w:rsid w:val="00F97E8A"/>
    <w:rsid w:val="00FA005D"/>
    <w:rsid w:val="00FA01D2"/>
    <w:rsid w:val="00FA05FE"/>
    <w:rsid w:val="00FA067C"/>
    <w:rsid w:val="00FA078A"/>
    <w:rsid w:val="00FA0873"/>
    <w:rsid w:val="00FA0D16"/>
    <w:rsid w:val="00FA0E0B"/>
    <w:rsid w:val="00FA0F76"/>
    <w:rsid w:val="00FA116A"/>
    <w:rsid w:val="00FA148E"/>
    <w:rsid w:val="00FA1917"/>
    <w:rsid w:val="00FA1BCB"/>
    <w:rsid w:val="00FA1DFC"/>
    <w:rsid w:val="00FA203B"/>
    <w:rsid w:val="00FA206A"/>
    <w:rsid w:val="00FA2153"/>
    <w:rsid w:val="00FA2354"/>
    <w:rsid w:val="00FA2A9F"/>
    <w:rsid w:val="00FA2BF9"/>
    <w:rsid w:val="00FA2F59"/>
    <w:rsid w:val="00FA2FFF"/>
    <w:rsid w:val="00FA3441"/>
    <w:rsid w:val="00FA3482"/>
    <w:rsid w:val="00FA3599"/>
    <w:rsid w:val="00FA367E"/>
    <w:rsid w:val="00FA3703"/>
    <w:rsid w:val="00FA3954"/>
    <w:rsid w:val="00FA39A3"/>
    <w:rsid w:val="00FA39BA"/>
    <w:rsid w:val="00FA3CE9"/>
    <w:rsid w:val="00FA3DAA"/>
    <w:rsid w:val="00FA3DF0"/>
    <w:rsid w:val="00FA3ED9"/>
    <w:rsid w:val="00FA4271"/>
    <w:rsid w:val="00FA4CE8"/>
    <w:rsid w:val="00FA4D0E"/>
    <w:rsid w:val="00FA51B4"/>
    <w:rsid w:val="00FA5542"/>
    <w:rsid w:val="00FA554B"/>
    <w:rsid w:val="00FA55B4"/>
    <w:rsid w:val="00FA5C2F"/>
    <w:rsid w:val="00FA5E6B"/>
    <w:rsid w:val="00FA5FDD"/>
    <w:rsid w:val="00FA6037"/>
    <w:rsid w:val="00FA61EC"/>
    <w:rsid w:val="00FA663C"/>
    <w:rsid w:val="00FA6790"/>
    <w:rsid w:val="00FA694D"/>
    <w:rsid w:val="00FA6992"/>
    <w:rsid w:val="00FA6A14"/>
    <w:rsid w:val="00FA6F6D"/>
    <w:rsid w:val="00FA7165"/>
    <w:rsid w:val="00FA7673"/>
    <w:rsid w:val="00FA76C6"/>
    <w:rsid w:val="00FA7BAE"/>
    <w:rsid w:val="00FA7F4F"/>
    <w:rsid w:val="00FB048B"/>
    <w:rsid w:val="00FB061C"/>
    <w:rsid w:val="00FB0C2A"/>
    <w:rsid w:val="00FB0C5C"/>
    <w:rsid w:val="00FB14A0"/>
    <w:rsid w:val="00FB1650"/>
    <w:rsid w:val="00FB1C53"/>
    <w:rsid w:val="00FB1C75"/>
    <w:rsid w:val="00FB1FB6"/>
    <w:rsid w:val="00FB1FE2"/>
    <w:rsid w:val="00FB2536"/>
    <w:rsid w:val="00FB291E"/>
    <w:rsid w:val="00FB29A3"/>
    <w:rsid w:val="00FB2CDC"/>
    <w:rsid w:val="00FB30C0"/>
    <w:rsid w:val="00FB3101"/>
    <w:rsid w:val="00FB3289"/>
    <w:rsid w:val="00FB3508"/>
    <w:rsid w:val="00FB3540"/>
    <w:rsid w:val="00FB35AA"/>
    <w:rsid w:val="00FB38C2"/>
    <w:rsid w:val="00FB3A49"/>
    <w:rsid w:val="00FB3A8D"/>
    <w:rsid w:val="00FB413C"/>
    <w:rsid w:val="00FB46CD"/>
    <w:rsid w:val="00FB487F"/>
    <w:rsid w:val="00FB4ABA"/>
    <w:rsid w:val="00FB4AF5"/>
    <w:rsid w:val="00FB4B74"/>
    <w:rsid w:val="00FB4CA7"/>
    <w:rsid w:val="00FB4E34"/>
    <w:rsid w:val="00FB536E"/>
    <w:rsid w:val="00FB546A"/>
    <w:rsid w:val="00FB549E"/>
    <w:rsid w:val="00FB5D86"/>
    <w:rsid w:val="00FB5E7D"/>
    <w:rsid w:val="00FB6039"/>
    <w:rsid w:val="00FB605D"/>
    <w:rsid w:val="00FB621A"/>
    <w:rsid w:val="00FB6383"/>
    <w:rsid w:val="00FB63B7"/>
    <w:rsid w:val="00FB66BD"/>
    <w:rsid w:val="00FB690C"/>
    <w:rsid w:val="00FB6B2D"/>
    <w:rsid w:val="00FB6C07"/>
    <w:rsid w:val="00FB6DAA"/>
    <w:rsid w:val="00FB6F5A"/>
    <w:rsid w:val="00FB75B5"/>
    <w:rsid w:val="00FB78F0"/>
    <w:rsid w:val="00FC049C"/>
    <w:rsid w:val="00FC0649"/>
    <w:rsid w:val="00FC0699"/>
    <w:rsid w:val="00FC0B96"/>
    <w:rsid w:val="00FC0CFE"/>
    <w:rsid w:val="00FC12A5"/>
    <w:rsid w:val="00FC12BB"/>
    <w:rsid w:val="00FC13AE"/>
    <w:rsid w:val="00FC169F"/>
    <w:rsid w:val="00FC17C7"/>
    <w:rsid w:val="00FC1946"/>
    <w:rsid w:val="00FC1C31"/>
    <w:rsid w:val="00FC1EED"/>
    <w:rsid w:val="00FC21A3"/>
    <w:rsid w:val="00FC26DF"/>
    <w:rsid w:val="00FC2DC9"/>
    <w:rsid w:val="00FC3005"/>
    <w:rsid w:val="00FC32C0"/>
    <w:rsid w:val="00FC33CB"/>
    <w:rsid w:val="00FC353A"/>
    <w:rsid w:val="00FC37BA"/>
    <w:rsid w:val="00FC39CF"/>
    <w:rsid w:val="00FC3C56"/>
    <w:rsid w:val="00FC4125"/>
    <w:rsid w:val="00FC4171"/>
    <w:rsid w:val="00FC440C"/>
    <w:rsid w:val="00FC456B"/>
    <w:rsid w:val="00FC4A0E"/>
    <w:rsid w:val="00FC4A69"/>
    <w:rsid w:val="00FC5211"/>
    <w:rsid w:val="00FC52DD"/>
    <w:rsid w:val="00FC53FF"/>
    <w:rsid w:val="00FC54DF"/>
    <w:rsid w:val="00FC58DC"/>
    <w:rsid w:val="00FC5D26"/>
    <w:rsid w:val="00FC5FD5"/>
    <w:rsid w:val="00FC6307"/>
    <w:rsid w:val="00FC6541"/>
    <w:rsid w:val="00FC6A3D"/>
    <w:rsid w:val="00FC6D16"/>
    <w:rsid w:val="00FC6FC9"/>
    <w:rsid w:val="00FC73E9"/>
    <w:rsid w:val="00FC7555"/>
    <w:rsid w:val="00FC7649"/>
    <w:rsid w:val="00FC7ADE"/>
    <w:rsid w:val="00FC7B65"/>
    <w:rsid w:val="00FC7CE4"/>
    <w:rsid w:val="00FC8526"/>
    <w:rsid w:val="00FD00E6"/>
    <w:rsid w:val="00FD0260"/>
    <w:rsid w:val="00FD0319"/>
    <w:rsid w:val="00FD09F2"/>
    <w:rsid w:val="00FD0B36"/>
    <w:rsid w:val="00FD0CA8"/>
    <w:rsid w:val="00FD0E56"/>
    <w:rsid w:val="00FD0EAB"/>
    <w:rsid w:val="00FD1179"/>
    <w:rsid w:val="00FD13CB"/>
    <w:rsid w:val="00FD1603"/>
    <w:rsid w:val="00FD1626"/>
    <w:rsid w:val="00FD1CDD"/>
    <w:rsid w:val="00FD1F6A"/>
    <w:rsid w:val="00FD2C36"/>
    <w:rsid w:val="00FD2DC2"/>
    <w:rsid w:val="00FD2ECC"/>
    <w:rsid w:val="00FD3719"/>
    <w:rsid w:val="00FD37BC"/>
    <w:rsid w:val="00FD38A8"/>
    <w:rsid w:val="00FD3D68"/>
    <w:rsid w:val="00FD3EBF"/>
    <w:rsid w:val="00FD40DB"/>
    <w:rsid w:val="00FD470A"/>
    <w:rsid w:val="00FD4C92"/>
    <w:rsid w:val="00FD4D51"/>
    <w:rsid w:val="00FD4FA6"/>
    <w:rsid w:val="00FD4FD8"/>
    <w:rsid w:val="00FD5182"/>
    <w:rsid w:val="00FD548B"/>
    <w:rsid w:val="00FD5692"/>
    <w:rsid w:val="00FD56B2"/>
    <w:rsid w:val="00FD5A7E"/>
    <w:rsid w:val="00FD623A"/>
    <w:rsid w:val="00FD62A3"/>
    <w:rsid w:val="00FD6466"/>
    <w:rsid w:val="00FD6C56"/>
    <w:rsid w:val="00FD6F49"/>
    <w:rsid w:val="00FD7059"/>
    <w:rsid w:val="00FD71EE"/>
    <w:rsid w:val="00FD72CF"/>
    <w:rsid w:val="00FD7374"/>
    <w:rsid w:val="00FD7420"/>
    <w:rsid w:val="00FD7882"/>
    <w:rsid w:val="00FD7949"/>
    <w:rsid w:val="00FD79C4"/>
    <w:rsid w:val="00FD7AC9"/>
    <w:rsid w:val="00FD7ADA"/>
    <w:rsid w:val="00FD7B6E"/>
    <w:rsid w:val="00FE0025"/>
    <w:rsid w:val="00FE0327"/>
    <w:rsid w:val="00FE054B"/>
    <w:rsid w:val="00FE064D"/>
    <w:rsid w:val="00FE077F"/>
    <w:rsid w:val="00FE10DA"/>
    <w:rsid w:val="00FE1284"/>
    <w:rsid w:val="00FE12A1"/>
    <w:rsid w:val="00FE12BE"/>
    <w:rsid w:val="00FE131F"/>
    <w:rsid w:val="00FE17C1"/>
    <w:rsid w:val="00FE1833"/>
    <w:rsid w:val="00FE1C24"/>
    <w:rsid w:val="00FE1C38"/>
    <w:rsid w:val="00FE1D9F"/>
    <w:rsid w:val="00FE1EFD"/>
    <w:rsid w:val="00FE1F0E"/>
    <w:rsid w:val="00FE228F"/>
    <w:rsid w:val="00FE2438"/>
    <w:rsid w:val="00FE293C"/>
    <w:rsid w:val="00FE2AFE"/>
    <w:rsid w:val="00FE2D4A"/>
    <w:rsid w:val="00FE2E1D"/>
    <w:rsid w:val="00FE3046"/>
    <w:rsid w:val="00FE30DA"/>
    <w:rsid w:val="00FE3175"/>
    <w:rsid w:val="00FE3435"/>
    <w:rsid w:val="00FE351F"/>
    <w:rsid w:val="00FE35B9"/>
    <w:rsid w:val="00FE35C3"/>
    <w:rsid w:val="00FE368A"/>
    <w:rsid w:val="00FE36A4"/>
    <w:rsid w:val="00FE3B72"/>
    <w:rsid w:val="00FE3EC6"/>
    <w:rsid w:val="00FE41DD"/>
    <w:rsid w:val="00FE4208"/>
    <w:rsid w:val="00FE4222"/>
    <w:rsid w:val="00FE43B8"/>
    <w:rsid w:val="00FE4573"/>
    <w:rsid w:val="00FE469A"/>
    <w:rsid w:val="00FE4755"/>
    <w:rsid w:val="00FE4E92"/>
    <w:rsid w:val="00FE4FA3"/>
    <w:rsid w:val="00FE5268"/>
    <w:rsid w:val="00FE5758"/>
    <w:rsid w:val="00FE586F"/>
    <w:rsid w:val="00FE59AA"/>
    <w:rsid w:val="00FE5E0A"/>
    <w:rsid w:val="00FE610C"/>
    <w:rsid w:val="00FE61AD"/>
    <w:rsid w:val="00FE6201"/>
    <w:rsid w:val="00FE6274"/>
    <w:rsid w:val="00FE66AA"/>
    <w:rsid w:val="00FE6DFF"/>
    <w:rsid w:val="00FE770F"/>
    <w:rsid w:val="00FF0693"/>
    <w:rsid w:val="00FF0698"/>
    <w:rsid w:val="00FF0C39"/>
    <w:rsid w:val="00FF0D04"/>
    <w:rsid w:val="00FF102D"/>
    <w:rsid w:val="00FF10F2"/>
    <w:rsid w:val="00FF1555"/>
    <w:rsid w:val="00FF1A04"/>
    <w:rsid w:val="00FF2115"/>
    <w:rsid w:val="00FF22DB"/>
    <w:rsid w:val="00FF30A3"/>
    <w:rsid w:val="00FF31F0"/>
    <w:rsid w:val="00FF3369"/>
    <w:rsid w:val="00FF33A9"/>
    <w:rsid w:val="00FF3884"/>
    <w:rsid w:val="00FF407B"/>
    <w:rsid w:val="00FF4150"/>
    <w:rsid w:val="00FF4598"/>
    <w:rsid w:val="00FF4796"/>
    <w:rsid w:val="00FF47AA"/>
    <w:rsid w:val="00FF4F42"/>
    <w:rsid w:val="00FF52EE"/>
    <w:rsid w:val="00FF558C"/>
    <w:rsid w:val="00FF5A9A"/>
    <w:rsid w:val="00FF5EE4"/>
    <w:rsid w:val="00FF69E1"/>
    <w:rsid w:val="00FF72CC"/>
    <w:rsid w:val="00FF785A"/>
    <w:rsid w:val="00FF794B"/>
    <w:rsid w:val="00FF797C"/>
    <w:rsid w:val="00FF7F3E"/>
    <w:rsid w:val="01024203"/>
    <w:rsid w:val="0106C9B0"/>
    <w:rsid w:val="0106CE96"/>
    <w:rsid w:val="01097193"/>
    <w:rsid w:val="010BA835"/>
    <w:rsid w:val="010C54F6"/>
    <w:rsid w:val="010F9947"/>
    <w:rsid w:val="011024EF"/>
    <w:rsid w:val="0113BC60"/>
    <w:rsid w:val="011F2BA8"/>
    <w:rsid w:val="012237A7"/>
    <w:rsid w:val="0122DEB6"/>
    <w:rsid w:val="012467A4"/>
    <w:rsid w:val="012A222D"/>
    <w:rsid w:val="012C6011"/>
    <w:rsid w:val="01327939"/>
    <w:rsid w:val="01337721"/>
    <w:rsid w:val="01356187"/>
    <w:rsid w:val="013AD34B"/>
    <w:rsid w:val="013FE532"/>
    <w:rsid w:val="0140F7CB"/>
    <w:rsid w:val="0142A2C6"/>
    <w:rsid w:val="0143BD17"/>
    <w:rsid w:val="0146F4DF"/>
    <w:rsid w:val="0147E159"/>
    <w:rsid w:val="014BC2FA"/>
    <w:rsid w:val="0151FFEA"/>
    <w:rsid w:val="0154306B"/>
    <w:rsid w:val="01589EDF"/>
    <w:rsid w:val="0159D2B3"/>
    <w:rsid w:val="015B4CC6"/>
    <w:rsid w:val="015B5CBA"/>
    <w:rsid w:val="015C73AE"/>
    <w:rsid w:val="015EF2A2"/>
    <w:rsid w:val="01639579"/>
    <w:rsid w:val="0163C45E"/>
    <w:rsid w:val="01642C05"/>
    <w:rsid w:val="01666D69"/>
    <w:rsid w:val="016CB92B"/>
    <w:rsid w:val="0173C17A"/>
    <w:rsid w:val="01793769"/>
    <w:rsid w:val="017E5A06"/>
    <w:rsid w:val="01859300"/>
    <w:rsid w:val="0185931F"/>
    <w:rsid w:val="0188EC8F"/>
    <w:rsid w:val="018980EB"/>
    <w:rsid w:val="0189F52E"/>
    <w:rsid w:val="018C8FE1"/>
    <w:rsid w:val="018CC617"/>
    <w:rsid w:val="019646D4"/>
    <w:rsid w:val="019825C9"/>
    <w:rsid w:val="01985FF7"/>
    <w:rsid w:val="0198AF1D"/>
    <w:rsid w:val="019EBB5D"/>
    <w:rsid w:val="01A12737"/>
    <w:rsid w:val="01A561AD"/>
    <w:rsid w:val="01A96D71"/>
    <w:rsid w:val="01AC7626"/>
    <w:rsid w:val="01ACF70D"/>
    <w:rsid w:val="01AE18DF"/>
    <w:rsid w:val="01AE7E0A"/>
    <w:rsid w:val="01B27F6F"/>
    <w:rsid w:val="01B7A64F"/>
    <w:rsid w:val="01BA75A6"/>
    <w:rsid w:val="01BB9A17"/>
    <w:rsid w:val="01C8A82E"/>
    <w:rsid w:val="01CFF9F4"/>
    <w:rsid w:val="01D59C6F"/>
    <w:rsid w:val="01D840C6"/>
    <w:rsid w:val="01DA19CB"/>
    <w:rsid w:val="01DC407A"/>
    <w:rsid w:val="01E0A4F9"/>
    <w:rsid w:val="01E21864"/>
    <w:rsid w:val="01E4F424"/>
    <w:rsid w:val="01E698E4"/>
    <w:rsid w:val="01E8C0A2"/>
    <w:rsid w:val="01EA6DE2"/>
    <w:rsid w:val="01EC51BC"/>
    <w:rsid w:val="01ED473C"/>
    <w:rsid w:val="01F02148"/>
    <w:rsid w:val="01F15CFF"/>
    <w:rsid w:val="01F4E4B7"/>
    <w:rsid w:val="01F563A9"/>
    <w:rsid w:val="01F57197"/>
    <w:rsid w:val="01F7C430"/>
    <w:rsid w:val="01FB051C"/>
    <w:rsid w:val="01FBABB9"/>
    <w:rsid w:val="01FC0916"/>
    <w:rsid w:val="01FD4921"/>
    <w:rsid w:val="01FE9CB5"/>
    <w:rsid w:val="01FF5F6B"/>
    <w:rsid w:val="020120A2"/>
    <w:rsid w:val="0202E12B"/>
    <w:rsid w:val="0206EEC7"/>
    <w:rsid w:val="020CCE04"/>
    <w:rsid w:val="020CF8C5"/>
    <w:rsid w:val="021031A8"/>
    <w:rsid w:val="021D809A"/>
    <w:rsid w:val="0223DA6F"/>
    <w:rsid w:val="0224D19C"/>
    <w:rsid w:val="0225E67C"/>
    <w:rsid w:val="0226C70F"/>
    <w:rsid w:val="0227F8C7"/>
    <w:rsid w:val="022B1465"/>
    <w:rsid w:val="02319A96"/>
    <w:rsid w:val="02355885"/>
    <w:rsid w:val="02359BB3"/>
    <w:rsid w:val="0236E0CE"/>
    <w:rsid w:val="023704CB"/>
    <w:rsid w:val="02374A97"/>
    <w:rsid w:val="0238D992"/>
    <w:rsid w:val="023B47FF"/>
    <w:rsid w:val="023DAAC1"/>
    <w:rsid w:val="023E6573"/>
    <w:rsid w:val="023ED391"/>
    <w:rsid w:val="023F9247"/>
    <w:rsid w:val="023FEB48"/>
    <w:rsid w:val="0242A983"/>
    <w:rsid w:val="02434870"/>
    <w:rsid w:val="0243B524"/>
    <w:rsid w:val="0243D540"/>
    <w:rsid w:val="024677AB"/>
    <w:rsid w:val="024739CE"/>
    <w:rsid w:val="02495C8A"/>
    <w:rsid w:val="0249B1D8"/>
    <w:rsid w:val="0249B5B7"/>
    <w:rsid w:val="0249EAA3"/>
    <w:rsid w:val="024A700D"/>
    <w:rsid w:val="024A86BC"/>
    <w:rsid w:val="024FF250"/>
    <w:rsid w:val="0251236C"/>
    <w:rsid w:val="02572B6D"/>
    <w:rsid w:val="0260192F"/>
    <w:rsid w:val="02628AEF"/>
    <w:rsid w:val="0262A188"/>
    <w:rsid w:val="0263C267"/>
    <w:rsid w:val="02654806"/>
    <w:rsid w:val="026611F8"/>
    <w:rsid w:val="026856E7"/>
    <w:rsid w:val="026D1EC4"/>
    <w:rsid w:val="026EF681"/>
    <w:rsid w:val="02714E9E"/>
    <w:rsid w:val="02721315"/>
    <w:rsid w:val="0273DF9F"/>
    <w:rsid w:val="02748E62"/>
    <w:rsid w:val="02752191"/>
    <w:rsid w:val="027E6A57"/>
    <w:rsid w:val="0281C70C"/>
    <w:rsid w:val="0281CF5E"/>
    <w:rsid w:val="02821144"/>
    <w:rsid w:val="028398E1"/>
    <w:rsid w:val="0283C363"/>
    <w:rsid w:val="028469E1"/>
    <w:rsid w:val="0287F1FA"/>
    <w:rsid w:val="0288A539"/>
    <w:rsid w:val="028B54C2"/>
    <w:rsid w:val="02904932"/>
    <w:rsid w:val="0298B355"/>
    <w:rsid w:val="029AF7BB"/>
    <w:rsid w:val="02A18071"/>
    <w:rsid w:val="02A77896"/>
    <w:rsid w:val="02A89496"/>
    <w:rsid w:val="02AA2CD7"/>
    <w:rsid w:val="02AAA11B"/>
    <w:rsid w:val="02ACC58D"/>
    <w:rsid w:val="02AFF031"/>
    <w:rsid w:val="02B3C3D5"/>
    <w:rsid w:val="02B49FAE"/>
    <w:rsid w:val="02B854CF"/>
    <w:rsid w:val="02BC0A6F"/>
    <w:rsid w:val="02BFE816"/>
    <w:rsid w:val="02C38FE5"/>
    <w:rsid w:val="02C60BB1"/>
    <w:rsid w:val="02C67164"/>
    <w:rsid w:val="02C727A0"/>
    <w:rsid w:val="02CEA1AC"/>
    <w:rsid w:val="02D010D0"/>
    <w:rsid w:val="02D0906C"/>
    <w:rsid w:val="02D1125D"/>
    <w:rsid w:val="02D23957"/>
    <w:rsid w:val="02D2C0FE"/>
    <w:rsid w:val="02D79A49"/>
    <w:rsid w:val="02D99179"/>
    <w:rsid w:val="02E1FBAB"/>
    <w:rsid w:val="02E4704D"/>
    <w:rsid w:val="02E69081"/>
    <w:rsid w:val="02E9054D"/>
    <w:rsid w:val="02EAFA3D"/>
    <w:rsid w:val="02EB42F3"/>
    <w:rsid w:val="02ECAC0C"/>
    <w:rsid w:val="02EDF89D"/>
    <w:rsid w:val="02EDFE04"/>
    <w:rsid w:val="02EE8BF8"/>
    <w:rsid w:val="02EF61AD"/>
    <w:rsid w:val="02F118A0"/>
    <w:rsid w:val="02F49BF4"/>
    <w:rsid w:val="02F4FB20"/>
    <w:rsid w:val="02F5A314"/>
    <w:rsid w:val="02F9EC54"/>
    <w:rsid w:val="02FFEEE7"/>
    <w:rsid w:val="0300DA20"/>
    <w:rsid w:val="0303DFCA"/>
    <w:rsid w:val="03095C08"/>
    <w:rsid w:val="030D5627"/>
    <w:rsid w:val="030E2B77"/>
    <w:rsid w:val="030EDF51"/>
    <w:rsid w:val="030F1507"/>
    <w:rsid w:val="031085E9"/>
    <w:rsid w:val="0312F26E"/>
    <w:rsid w:val="031404F8"/>
    <w:rsid w:val="031996A3"/>
    <w:rsid w:val="031CA21E"/>
    <w:rsid w:val="0324B70F"/>
    <w:rsid w:val="03275527"/>
    <w:rsid w:val="0328BDA0"/>
    <w:rsid w:val="03291A0E"/>
    <w:rsid w:val="032D60ED"/>
    <w:rsid w:val="032EA0C9"/>
    <w:rsid w:val="032FCB26"/>
    <w:rsid w:val="03305CC0"/>
    <w:rsid w:val="0338684C"/>
    <w:rsid w:val="0341291C"/>
    <w:rsid w:val="034BEE9C"/>
    <w:rsid w:val="03518752"/>
    <w:rsid w:val="035437D9"/>
    <w:rsid w:val="035626DF"/>
    <w:rsid w:val="035AE834"/>
    <w:rsid w:val="03608515"/>
    <w:rsid w:val="03625FA9"/>
    <w:rsid w:val="03637FCB"/>
    <w:rsid w:val="0365905B"/>
    <w:rsid w:val="03673AAB"/>
    <w:rsid w:val="03693E9F"/>
    <w:rsid w:val="036BCA55"/>
    <w:rsid w:val="036CFE48"/>
    <w:rsid w:val="036F8196"/>
    <w:rsid w:val="03756BDC"/>
    <w:rsid w:val="0375AA65"/>
    <w:rsid w:val="0376C9E4"/>
    <w:rsid w:val="037742C6"/>
    <w:rsid w:val="03777963"/>
    <w:rsid w:val="037D3C27"/>
    <w:rsid w:val="03813D29"/>
    <w:rsid w:val="03835BC5"/>
    <w:rsid w:val="0386B366"/>
    <w:rsid w:val="0388E950"/>
    <w:rsid w:val="038A9931"/>
    <w:rsid w:val="038CE92C"/>
    <w:rsid w:val="0393B3CF"/>
    <w:rsid w:val="03975F74"/>
    <w:rsid w:val="039A1314"/>
    <w:rsid w:val="03A3B330"/>
    <w:rsid w:val="03A5FAF5"/>
    <w:rsid w:val="03A7F4F3"/>
    <w:rsid w:val="03A82479"/>
    <w:rsid w:val="03AB8174"/>
    <w:rsid w:val="03AD3B08"/>
    <w:rsid w:val="03AF5146"/>
    <w:rsid w:val="03B438B0"/>
    <w:rsid w:val="03B51D84"/>
    <w:rsid w:val="03B569A2"/>
    <w:rsid w:val="03B68B49"/>
    <w:rsid w:val="03B6ADDB"/>
    <w:rsid w:val="03B6C1EB"/>
    <w:rsid w:val="03BCABE3"/>
    <w:rsid w:val="03BCD462"/>
    <w:rsid w:val="03BCDB8D"/>
    <w:rsid w:val="03C173D2"/>
    <w:rsid w:val="03C1A759"/>
    <w:rsid w:val="03CCDCF8"/>
    <w:rsid w:val="03CE1525"/>
    <w:rsid w:val="03D086A4"/>
    <w:rsid w:val="03D2A39A"/>
    <w:rsid w:val="03D3761D"/>
    <w:rsid w:val="03D89A46"/>
    <w:rsid w:val="03DA248D"/>
    <w:rsid w:val="03DCA9C2"/>
    <w:rsid w:val="03DD2B6E"/>
    <w:rsid w:val="03E21D21"/>
    <w:rsid w:val="03E2C133"/>
    <w:rsid w:val="03EB1602"/>
    <w:rsid w:val="03EBA320"/>
    <w:rsid w:val="03ED0F1E"/>
    <w:rsid w:val="03EEBE39"/>
    <w:rsid w:val="03F25615"/>
    <w:rsid w:val="03F9668D"/>
    <w:rsid w:val="03F99C94"/>
    <w:rsid w:val="03FB91B6"/>
    <w:rsid w:val="03FE27CD"/>
    <w:rsid w:val="0403A7C0"/>
    <w:rsid w:val="0405E9DC"/>
    <w:rsid w:val="040B13FC"/>
    <w:rsid w:val="0410037B"/>
    <w:rsid w:val="0417359F"/>
    <w:rsid w:val="04191C68"/>
    <w:rsid w:val="041B015F"/>
    <w:rsid w:val="04203957"/>
    <w:rsid w:val="042CA19B"/>
    <w:rsid w:val="04327D87"/>
    <w:rsid w:val="043A1E52"/>
    <w:rsid w:val="043CB6D9"/>
    <w:rsid w:val="04450C62"/>
    <w:rsid w:val="0451B6AF"/>
    <w:rsid w:val="045216D5"/>
    <w:rsid w:val="04535A85"/>
    <w:rsid w:val="0456A5A8"/>
    <w:rsid w:val="045A28BD"/>
    <w:rsid w:val="045C43A1"/>
    <w:rsid w:val="045E3EAA"/>
    <w:rsid w:val="046B3536"/>
    <w:rsid w:val="046C04DE"/>
    <w:rsid w:val="046CF465"/>
    <w:rsid w:val="046E079D"/>
    <w:rsid w:val="0470E237"/>
    <w:rsid w:val="04730603"/>
    <w:rsid w:val="0476C9C4"/>
    <w:rsid w:val="047807A9"/>
    <w:rsid w:val="047BFC46"/>
    <w:rsid w:val="047EB8AA"/>
    <w:rsid w:val="047F39B4"/>
    <w:rsid w:val="048569AD"/>
    <w:rsid w:val="048594FF"/>
    <w:rsid w:val="0485F88A"/>
    <w:rsid w:val="04871354"/>
    <w:rsid w:val="048955AE"/>
    <w:rsid w:val="048C327D"/>
    <w:rsid w:val="048CE62C"/>
    <w:rsid w:val="04904580"/>
    <w:rsid w:val="04912176"/>
    <w:rsid w:val="0492D6CB"/>
    <w:rsid w:val="0495D349"/>
    <w:rsid w:val="04966D89"/>
    <w:rsid w:val="049AA51B"/>
    <w:rsid w:val="049BEC06"/>
    <w:rsid w:val="049CBC73"/>
    <w:rsid w:val="04A54BA1"/>
    <w:rsid w:val="04A8F147"/>
    <w:rsid w:val="04ABA5FA"/>
    <w:rsid w:val="04ACD922"/>
    <w:rsid w:val="04B174C2"/>
    <w:rsid w:val="04B9EEF8"/>
    <w:rsid w:val="04C22538"/>
    <w:rsid w:val="04C2E2F2"/>
    <w:rsid w:val="04C300D1"/>
    <w:rsid w:val="04C7184D"/>
    <w:rsid w:val="04C72D70"/>
    <w:rsid w:val="04CC38F0"/>
    <w:rsid w:val="04D02835"/>
    <w:rsid w:val="04D10364"/>
    <w:rsid w:val="04D1C0E4"/>
    <w:rsid w:val="04D378E1"/>
    <w:rsid w:val="04D64EC9"/>
    <w:rsid w:val="04D65C1F"/>
    <w:rsid w:val="04DC5977"/>
    <w:rsid w:val="04DCCE06"/>
    <w:rsid w:val="04DD2B62"/>
    <w:rsid w:val="04DEC700"/>
    <w:rsid w:val="04E4E746"/>
    <w:rsid w:val="04E6F741"/>
    <w:rsid w:val="04E9349D"/>
    <w:rsid w:val="04EA2BC1"/>
    <w:rsid w:val="04EAA606"/>
    <w:rsid w:val="04EBF46E"/>
    <w:rsid w:val="04EE1074"/>
    <w:rsid w:val="04EE4D20"/>
    <w:rsid w:val="04EEDD94"/>
    <w:rsid w:val="04F3DC83"/>
    <w:rsid w:val="04F43017"/>
    <w:rsid w:val="04F63E21"/>
    <w:rsid w:val="04F65364"/>
    <w:rsid w:val="04F953BA"/>
    <w:rsid w:val="04FD975D"/>
    <w:rsid w:val="050131B9"/>
    <w:rsid w:val="05018264"/>
    <w:rsid w:val="0506E0A7"/>
    <w:rsid w:val="050B06C4"/>
    <w:rsid w:val="0514D723"/>
    <w:rsid w:val="0516019A"/>
    <w:rsid w:val="05171F99"/>
    <w:rsid w:val="051AE816"/>
    <w:rsid w:val="051C7BAD"/>
    <w:rsid w:val="051F8375"/>
    <w:rsid w:val="05225DE7"/>
    <w:rsid w:val="052362CD"/>
    <w:rsid w:val="052BA1A0"/>
    <w:rsid w:val="052EFB18"/>
    <w:rsid w:val="053104F2"/>
    <w:rsid w:val="05323A58"/>
    <w:rsid w:val="0532986A"/>
    <w:rsid w:val="0536899B"/>
    <w:rsid w:val="0540EEF4"/>
    <w:rsid w:val="0541D02C"/>
    <w:rsid w:val="0543FB03"/>
    <w:rsid w:val="0547346B"/>
    <w:rsid w:val="054E341C"/>
    <w:rsid w:val="0551847E"/>
    <w:rsid w:val="0551C4E1"/>
    <w:rsid w:val="0551CF79"/>
    <w:rsid w:val="0554D22D"/>
    <w:rsid w:val="05597A28"/>
    <w:rsid w:val="055E2B3A"/>
    <w:rsid w:val="0561D417"/>
    <w:rsid w:val="0562B527"/>
    <w:rsid w:val="0564FFF3"/>
    <w:rsid w:val="05656211"/>
    <w:rsid w:val="05670242"/>
    <w:rsid w:val="0568F632"/>
    <w:rsid w:val="056FE378"/>
    <w:rsid w:val="0571DB50"/>
    <w:rsid w:val="05762601"/>
    <w:rsid w:val="057C4029"/>
    <w:rsid w:val="0583BFE9"/>
    <w:rsid w:val="05858DB4"/>
    <w:rsid w:val="0585D5AD"/>
    <w:rsid w:val="058BE26A"/>
    <w:rsid w:val="059094B2"/>
    <w:rsid w:val="0591741E"/>
    <w:rsid w:val="05926F07"/>
    <w:rsid w:val="05936C69"/>
    <w:rsid w:val="0595935B"/>
    <w:rsid w:val="059ADF1D"/>
    <w:rsid w:val="059CE2BC"/>
    <w:rsid w:val="059E3606"/>
    <w:rsid w:val="05A022BD"/>
    <w:rsid w:val="05A1C651"/>
    <w:rsid w:val="05A2C78B"/>
    <w:rsid w:val="05A2C98D"/>
    <w:rsid w:val="05A3EE0A"/>
    <w:rsid w:val="05AE53B8"/>
    <w:rsid w:val="05AFD3E7"/>
    <w:rsid w:val="05B07D05"/>
    <w:rsid w:val="05B647B9"/>
    <w:rsid w:val="05B66FDA"/>
    <w:rsid w:val="05B6A087"/>
    <w:rsid w:val="05B82BFF"/>
    <w:rsid w:val="05B97020"/>
    <w:rsid w:val="05BC8622"/>
    <w:rsid w:val="05BC8F87"/>
    <w:rsid w:val="05BF7B89"/>
    <w:rsid w:val="05C57560"/>
    <w:rsid w:val="05C7563A"/>
    <w:rsid w:val="05CA2EEC"/>
    <w:rsid w:val="05CB5963"/>
    <w:rsid w:val="05CECAAD"/>
    <w:rsid w:val="05D25CFD"/>
    <w:rsid w:val="05D51089"/>
    <w:rsid w:val="05D61D3D"/>
    <w:rsid w:val="05D7541D"/>
    <w:rsid w:val="05D7689E"/>
    <w:rsid w:val="05D90366"/>
    <w:rsid w:val="05DB1CA7"/>
    <w:rsid w:val="05DB79B6"/>
    <w:rsid w:val="05DC1766"/>
    <w:rsid w:val="05DC5B4A"/>
    <w:rsid w:val="05E4D6B7"/>
    <w:rsid w:val="05E5314C"/>
    <w:rsid w:val="05E6B63F"/>
    <w:rsid w:val="05E8B9DF"/>
    <w:rsid w:val="05E8BC58"/>
    <w:rsid w:val="05E9562E"/>
    <w:rsid w:val="05EC50C3"/>
    <w:rsid w:val="05EEEDD9"/>
    <w:rsid w:val="05F31C65"/>
    <w:rsid w:val="05F45BDB"/>
    <w:rsid w:val="05F6DFF6"/>
    <w:rsid w:val="05F8E452"/>
    <w:rsid w:val="05F90B03"/>
    <w:rsid w:val="05FB3990"/>
    <w:rsid w:val="0600BC40"/>
    <w:rsid w:val="06076C3A"/>
    <w:rsid w:val="06091152"/>
    <w:rsid w:val="060E1877"/>
    <w:rsid w:val="060E7838"/>
    <w:rsid w:val="060FBF3C"/>
    <w:rsid w:val="0611EA64"/>
    <w:rsid w:val="061669DB"/>
    <w:rsid w:val="061C4649"/>
    <w:rsid w:val="061DDB94"/>
    <w:rsid w:val="061E090A"/>
    <w:rsid w:val="061FB5B1"/>
    <w:rsid w:val="062035AB"/>
    <w:rsid w:val="06231A34"/>
    <w:rsid w:val="062384C4"/>
    <w:rsid w:val="0623F71F"/>
    <w:rsid w:val="06255F18"/>
    <w:rsid w:val="06276B66"/>
    <w:rsid w:val="06282DB7"/>
    <w:rsid w:val="062FDA2D"/>
    <w:rsid w:val="06308724"/>
    <w:rsid w:val="06309F4E"/>
    <w:rsid w:val="06321DAF"/>
    <w:rsid w:val="06353E82"/>
    <w:rsid w:val="06359853"/>
    <w:rsid w:val="06391CF2"/>
    <w:rsid w:val="063A341F"/>
    <w:rsid w:val="063AD165"/>
    <w:rsid w:val="063DC807"/>
    <w:rsid w:val="063E43FA"/>
    <w:rsid w:val="063FABDF"/>
    <w:rsid w:val="064096CC"/>
    <w:rsid w:val="064501E1"/>
    <w:rsid w:val="06490174"/>
    <w:rsid w:val="0654F5C8"/>
    <w:rsid w:val="065ED132"/>
    <w:rsid w:val="06654176"/>
    <w:rsid w:val="0667154F"/>
    <w:rsid w:val="066812B2"/>
    <w:rsid w:val="066A9526"/>
    <w:rsid w:val="066B1BD7"/>
    <w:rsid w:val="066CD3C5"/>
    <w:rsid w:val="066F38D3"/>
    <w:rsid w:val="066F64C3"/>
    <w:rsid w:val="066FA077"/>
    <w:rsid w:val="06709595"/>
    <w:rsid w:val="0672197C"/>
    <w:rsid w:val="0673948A"/>
    <w:rsid w:val="06750FF4"/>
    <w:rsid w:val="0678D8C0"/>
    <w:rsid w:val="068791E8"/>
    <w:rsid w:val="068F0780"/>
    <w:rsid w:val="068F4D3F"/>
    <w:rsid w:val="0692CE60"/>
    <w:rsid w:val="0695F2C3"/>
    <w:rsid w:val="0697E868"/>
    <w:rsid w:val="069983C1"/>
    <w:rsid w:val="0699E702"/>
    <w:rsid w:val="069A3C26"/>
    <w:rsid w:val="069D4A62"/>
    <w:rsid w:val="069F377E"/>
    <w:rsid w:val="06A56B46"/>
    <w:rsid w:val="06A6F471"/>
    <w:rsid w:val="06AF44A3"/>
    <w:rsid w:val="06B255A6"/>
    <w:rsid w:val="06C1698B"/>
    <w:rsid w:val="06C19DE2"/>
    <w:rsid w:val="06CBB0FB"/>
    <w:rsid w:val="06CC032A"/>
    <w:rsid w:val="06D13B1F"/>
    <w:rsid w:val="06D318D2"/>
    <w:rsid w:val="06D7B774"/>
    <w:rsid w:val="06E00DC5"/>
    <w:rsid w:val="06E0A5C0"/>
    <w:rsid w:val="06E4C0CF"/>
    <w:rsid w:val="06EA3022"/>
    <w:rsid w:val="06F66068"/>
    <w:rsid w:val="06F79430"/>
    <w:rsid w:val="0702331B"/>
    <w:rsid w:val="0705AAB6"/>
    <w:rsid w:val="07074B0C"/>
    <w:rsid w:val="0707B4A6"/>
    <w:rsid w:val="0709CC45"/>
    <w:rsid w:val="070A1FA6"/>
    <w:rsid w:val="070A3B83"/>
    <w:rsid w:val="070B6B45"/>
    <w:rsid w:val="071307DA"/>
    <w:rsid w:val="0714653D"/>
    <w:rsid w:val="0716A8E1"/>
    <w:rsid w:val="0716E82E"/>
    <w:rsid w:val="07175E76"/>
    <w:rsid w:val="071825EC"/>
    <w:rsid w:val="071A61F5"/>
    <w:rsid w:val="071F43B2"/>
    <w:rsid w:val="071F5EBC"/>
    <w:rsid w:val="0722F604"/>
    <w:rsid w:val="0727CD2C"/>
    <w:rsid w:val="0727DB32"/>
    <w:rsid w:val="072899E1"/>
    <w:rsid w:val="0728CB90"/>
    <w:rsid w:val="0728F49F"/>
    <w:rsid w:val="0729A0BE"/>
    <w:rsid w:val="072A9C90"/>
    <w:rsid w:val="072BA80A"/>
    <w:rsid w:val="07300915"/>
    <w:rsid w:val="0733D253"/>
    <w:rsid w:val="073774F2"/>
    <w:rsid w:val="0738B43F"/>
    <w:rsid w:val="073B0321"/>
    <w:rsid w:val="073F1D29"/>
    <w:rsid w:val="073F6ECF"/>
    <w:rsid w:val="073FB46F"/>
    <w:rsid w:val="0740AC7D"/>
    <w:rsid w:val="0740F251"/>
    <w:rsid w:val="07466573"/>
    <w:rsid w:val="074C4D66"/>
    <w:rsid w:val="07501BAE"/>
    <w:rsid w:val="075040E3"/>
    <w:rsid w:val="0751E481"/>
    <w:rsid w:val="075461D1"/>
    <w:rsid w:val="07554AA9"/>
    <w:rsid w:val="075E5CC5"/>
    <w:rsid w:val="0761DB79"/>
    <w:rsid w:val="07695F11"/>
    <w:rsid w:val="076A9B0E"/>
    <w:rsid w:val="076B8C9A"/>
    <w:rsid w:val="076EAA4E"/>
    <w:rsid w:val="0770BE0F"/>
    <w:rsid w:val="07725221"/>
    <w:rsid w:val="0776B742"/>
    <w:rsid w:val="0778CA69"/>
    <w:rsid w:val="0779E680"/>
    <w:rsid w:val="0782B3F5"/>
    <w:rsid w:val="07860C56"/>
    <w:rsid w:val="07879B2F"/>
    <w:rsid w:val="078EA63D"/>
    <w:rsid w:val="078F107E"/>
    <w:rsid w:val="078F5022"/>
    <w:rsid w:val="07933854"/>
    <w:rsid w:val="079581ED"/>
    <w:rsid w:val="079A0A91"/>
    <w:rsid w:val="07A16291"/>
    <w:rsid w:val="07A236EB"/>
    <w:rsid w:val="07A439BE"/>
    <w:rsid w:val="07A6CC6C"/>
    <w:rsid w:val="07B0E6D3"/>
    <w:rsid w:val="07B168B4"/>
    <w:rsid w:val="07B2E53F"/>
    <w:rsid w:val="07B3038A"/>
    <w:rsid w:val="07B46366"/>
    <w:rsid w:val="07B48A12"/>
    <w:rsid w:val="07B50D7A"/>
    <w:rsid w:val="07B59E21"/>
    <w:rsid w:val="07BB047E"/>
    <w:rsid w:val="07BB3300"/>
    <w:rsid w:val="07BC7670"/>
    <w:rsid w:val="07BCB913"/>
    <w:rsid w:val="07C14971"/>
    <w:rsid w:val="07C33D2C"/>
    <w:rsid w:val="07C53448"/>
    <w:rsid w:val="07C627A7"/>
    <w:rsid w:val="07C68A50"/>
    <w:rsid w:val="07C78953"/>
    <w:rsid w:val="07CB5A55"/>
    <w:rsid w:val="07CE4DBE"/>
    <w:rsid w:val="07CEDE79"/>
    <w:rsid w:val="07CF8E63"/>
    <w:rsid w:val="07D46919"/>
    <w:rsid w:val="07D56D2E"/>
    <w:rsid w:val="07E02BAB"/>
    <w:rsid w:val="07E08057"/>
    <w:rsid w:val="07E33FFD"/>
    <w:rsid w:val="07E39659"/>
    <w:rsid w:val="07EB6FCF"/>
    <w:rsid w:val="07EC4610"/>
    <w:rsid w:val="07EE890C"/>
    <w:rsid w:val="07F51D7D"/>
    <w:rsid w:val="07F69A34"/>
    <w:rsid w:val="07F6E29D"/>
    <w:rsid w:val="07FA468E"/>
    <w:rsid w:val="08023A4C"/>
    <w:rsid w:val="080962E7"/>
    <w:rsid w:val="080DA39B"/>
    <w:rsid w:val="080F5041"/>
    <w:rsid w:val="081328A9"/>
    <w:rsid w:val="0813BF3F"/>
    <w:rsid w:val="08157A12"/>
    <w:rsid w:val="08158561"/>
    <w:rsid w:val="081B9AC0"/>
    <w:rsid w:val="081D3340"/>
    <w:rsid w:val="081F37B8"/>
    <w:rsid w:val="0821CC83"/>
    <w:rsid w:val="0823CC08"/>
    <w:rsid w:val="082B257D"/>
    <w:rsid w:val="082B89B2"/>
    <w:rsid w:val="082B9370"/>
    <w:rsid w:val="082F2A86"/>
    <w:rsid w:val="08309894"/>
    <w:rsid w:val="0831114B"/>
    <w:rsid w:val="083249D8"/>
    <w:rsid w:val="0837C4A9"/>
    <w:rsid w:val="083EF0B1"/>
    <w:rsid w:val="08412B64"/>
    <w:rsid w:val="0844425E"/>
    <w:rsid w:val="08453C62"/>
    <w:rsid w:val="08498388"/>
    <w:rsid w:val="084AE038"/>
    <w:rsid w:val="085A3A8D"/>
    <w:rsid w:val="085C7382"/>
    <w:rsid w:val="085EF670"/>
    <w:rsid w:val="085F62CC"/>
    <w:rsid w:val="0860D210"/>
    <w:rsid w:val="086287C9"/>
    <w:rsid w:val="08651FDB"/>
    <w:rsid w:val="0869723F"/>
    <w:rsid w:val="086BA9BF"/>
    <w:rsid w:val="086F8FA3"/>
    <w:rsid w:val="08713EA5"/>
    <w:rsid w:val="08716657"/>
    <w:rsid w:val="08772EDB"/>
    <w:rsid w:val="08796076"/>
    <w:rsid w:val="087D9699"/>
    <w:rsid w:val="087DAC04"/>
    <w:rsid w:val="08825692"/>
    <w:rsid w:val="08843687"/>
    <w:rsid w:val="0888F9C9"/>
    <w:rsid w:val="088CDD68"/>
    <w:rsid w:val="088D040C"/>
    <w:rsid w:val="088FB1E4"/>
    <w:rsid w:val="08902D88"/>
    <w:rsid w:val="0890D508"/>
    <w:rsid w:val="08912C1E"/>
    <w:rsid w:val="08919F8A"/>
    <w:rsid w:val="0895117F"/>
    <w:rsid w:val="0898001B"/>
    <w:rsid w:val="089B933A"/>
    <w:rsid w:val="089BFF25"/>
    <w:rsid w:val="08A1BA58"/>
    <w:rsid w:val="08A1DE42"/>
    <w:rsid w:val="08A44E6E"/>
    <w:rsid w:val="08A7871E"/>
    <w:rsid w:val="08A8B4F6"/>
    <w:rsid w:val="08AC3A6E"/>
    <w:rsid w:val="08AFBF09"/>
    <w:rsid w:val="08B2179F"/>
    <w:rsid w:val="08B38613"/>
    <w:rsid w:val="08B4C1A0"/>
    <w:rsid w:val="08B9A091"/>
    <w:rsid w:val="08B9E204"/>
    <w:rsid w:val="08BAAD83"/>
    <w:rsid w:val="08C04E69"/>
    <w:rsid w:val="08C25014"/>
    <w:rsid w:val="08C262AB"/>
    <w:rsid w:val="08C3812A"/>
    <w:rsid w:val="08CDAA76"/>
    <w:rsid w:val="08D0360F"/>
    <w:rsid w:val="08D8E9D8"/>
    <w:rsid w:val="08D94FD1"/>
    <w:rsid w:val="08DA5C7C"/>
    <w:rsid w:val="08DAED8A"/>
    <w:rsid w:val="08DFB161"/>
    <w:rsid w:val="08EC2060"/>
    <w:rsid w:val="08EF0641"/>
    <w:rsid w:val="08F0E284"/>
    <w:rsid w:val="08F38479"/>
    <w:rsid w:val="08F9BDC8"/>
    <w:rsid w:val="08FD5252"/>
    <w:rsid w:val="09007126"/>
    <w:rsid w:val="0900FFDC"/>
    <w:rsid w:val="0901E545"/>
    <w:rsid w:val="090A5FB5"/>
    <w:rsid w:val="090A66E5"/>
    <w:rsid w:val="090AC1D0"/>
    <w:rsid w:val="090BF43B"/>
    <w:rsid w:val="090D70A9"/>
    <w:rsid w:val="090DC145"/>
    <w:rsid w:val="090E5D23"/>
    <w:rsid w:val="09126863"/>
    <w:rsid w:val="09172E81"/>
    <w:rsid w:val="0917F8E4"/>
    <w:rsid w:val="09196CF1"/>
    <w:rsid w:val="091CAF9F"/>
    <w:rsid w:val="091DB101"/>
    <w:rsid w:val="092304C7"/>
    <w:rsid w:val="0925B1B5"/>
    <w:rsid w:val="092BB561"/>
    <w:rsid w:val="092C81BC"/>
    <w:rsid w:val="092E483B"/>
    <w:rsid w:val="092E4906"/>
    <w:rsid w:val="093DB15A"/>
    <w:rsid w:val="09429FEC"/>
    <w:rsid w:val="0942CC46"/>
    <w:rsid w:val="09483713"/>
    <w:rsid w:val="094A6222"/>
    <w:rsid w:val="094D502E"/>
    <w:rsid w:val="094D853F"/>
    <w:rsid w:val="094DCE0A"/>
    <w:rsid w:val="094F6746"/>
    <w:rsid w:val="09523B7F"/>
    <w:rsid w:val="09532B7D"/>
    <w:rsid w:val="0955FBD9"/>
    <w:rsid w:val="0956D4DF"/>
    <w:rsid w:val="095721FB"/>
    <w:rsid w:val="0957EA54"/>
    <w:rsid w:val="095846D1"/>
    <w:rsid w:val="09599013"/>
    <w:rsid w:val="095B63EB"/>
    <w:rsid w:val="095BABF1"/>
    <w:rsid w:val="096516E3"/>
    <w:rsid w:val="09654756"/>
    <w:rsid w:val="0967000A"/>
    <w:rsid w:val="0967AEEC"/>
    <w:rsid w:val="096F00BE"/>
    <w:rsid w:val="09700579"/>
    <w:rsid w:val="0973FAEB"/>
    <w:rsid w:val="097C5CB8"/>
    <w:rsid w:val="097F5DDA"/>
    <w:rsid w:val="0983467C"/>
    <w:rsid w:val="0983B1CB"/>
    <w:rsid w:val="0984DEB7"/>
    <w:rsid w:val="09881671"/>
    <w:rsid w:val="09882072"/>
    <w:rsid w:val="098CA79D"/>
    <w:rsid w:val="09951BF7"/>
    <w:rsid w:val="0995FA66"/>
    <w:rsid w:val="0996E555"/>
    <w:rsid w:val="09971C43"/>
    <w:rsid w:val="0999CFF5"/>
    <w:rsid w:val="0999E962"/>
    <w:rsid w:val="099AB17C"/>
    <w:rsid w:val="099BD4EA"/>
    <w:rsid w:val="09A0E264"/>
    <w:rsid w:val="09A4AE9F"/>
    <w:rsid w:val="09A60213"/>
    <w:rsid w:val="09A9E354"/>
    <w:rsid w:val="09AB86DE"/>
    <w:rsid w:val="09AD21DB"/>
    <w:rsid w:val="09B24479"/>
    <w:rsid w:val="09B66663"/>
    <w:rsid w:val="09B71658"/>
    <w:rsid w:val="09B96AB3"/>
    <w:rsid w:val="09B9944F"/>
    <w:rsid w:val="09BA642C"/>
    <w:rsid w:val="09BB0819"/>
    <w:rsid w:val="09BDE039"/>
    <w:rsid w:val="09BE9645"/>
    <w:rsid w:val="09BF4475"/>
    <w:rsid w:val="09BF5AE3"/>
    <w:rsid w:val="09C04D0F"/>
    <w:rsid w:val="09C4C562"/>
    <w:rsid w:val="09CB397B"/>
    <w:rsid w:val="09D1A548"/>
    <w:rsid w:val="09D2214F"/>
    <w:rsid w:val="09D30561"/>
    <w:rsid w:val="09D32153"/>
    <w:rsid w:val="09D7936E"/>
    <w:rsid w:val="09D7F1DC"/>
    <w:rsid w:val="09D8E907"/>
    <w:rsid w:val="09DAD6A3"/>
    <w:rsid w:val="09DB6A4B"/>
    <w:rsid w:val="09DCA592"/>
    <w:rsid w:val="09DE68BA"/>
    <w:rsid w:val="09DFC228"/>
    <w:rsid w:val="09E09D84"/>
    <w:rsid w:val="09E29C5E"/>
    <w:rsid w:val="09E4C4EE"/>
    <w:rsid w:val="09E5322B"/>
    <w:rsid w:val="09ED2BA9"/>
    <w:rsid w:val="09EEA148"/>
    <w:rsid w:val="09EF54A8"/>
    <w:rsid w:val="09EF5B70"/>
    <w:rsid w:val="09EF81AE"/>
    <w:rsid w:val="09F077AB"/>
    <w:rsid w:val="09F296DF"/>
    <w:rsid w:val="09F33263"/>
    <w:rsid w:val="09F8FA62"/>
    <w:rsid w:val="09FAD0B5"/>
    <w:rsid w:val="09FB9F5E"/>
    <w:rsid w:val="09FF1840"/>
    <w:rsid w:val="0A009DAB"/>
    <w:rsid w:val="0A01DB82"/>
    <w:rsid w:val="0A02F097"/>
    <w:rsid w:val="0A06A0F8"/>
    <w:rsid w:val="0A094703"/>
    <w:rsid w:val="0A0967BE"/>
    <w:rsid w:val="0A0CC078"/>
    <w:rsid w:val="0A0D75E3"/>
    <w:rsid w:val="0A0F050E"/>
    <w:rsid w:val="0A0FE67D"/>
    <w:rsid w:val="0A1090DF"/>
    <w:rsid w:val="0A116B65"/>
    <w:rsid w:val="0A140A3E"/>
    <w:rsid w:val="0A1A5580"/>
    <w:rsid w:val="0A1ADB03"/>
    <w:rsid w:val="0A23981D"/>
    <w:rsid w:val="0A254EF9"/>
    <w:rsid w:val="0A27AD74"/>
    <w:rsid w:val="0A27FE98"/>
    <w:rsid w:val="0A291AE6"/>
    <w:rsid w:val="0A29CDA8"/>
    <w:rsid w:val="0A2A2D4B"/>
    <w:rsid w:val="0A2B81EB"/>
    <w:rsid w:val="0A2C439C"/>
    <w:rsid w:val="0A2E56D5"/>
    <w:rsid w:val="0A3092A0"/>
    <w:rsid w:val="0A318762"/>
    <w:rsid w:val="0A35E845"/>
    <w:rsid w:val="0A3EBA16"/>
    <w:rsid w:val="0A4489DC"/>
    <w:rsid w:val="0A468B1F"/>
    <w:rsid w:val="0A483797"/>
    <w:rsid w:val="0A4912D1"/>
    <w:rsid w:val="0A4B4DB2"/>
    <w:rsid w:val="0A4DB5E7"/>
    <w:rsid w:val="0A524B2D"/>
    <w:rsid w:val="0A55A09A"/>
    <w:rsid w:val="0A58131E"/>
    <w:rsid w:val="0A59847C"/>
    <w:rsid w:val="0A5A7152"/>
    <w:rsid w:val="0A5CB7B2"/>
    <w:rsid w:val="0A65BE4C"/>
    <w:rsid w:val="0A6A7037"/>
    <w:rsid w:val="0A6A95FA"/>
    <w:rsid w:val="0A6B12CB"/>
    <w:rsid w:val="0A7008B7"/>
    <w:rsid w:val="0A710F6E"/>
    <w:rsid w:val="0A7122B6"/>
    <w:rsid w:val="0A752B60"/>
    <w:rsid w:val="0A7767F1"/>
    <w:rsid w:val="0A7774BE"/>
    <w:rsid w:val="0A79BBED"/>
    <w:rsid w:val="0A7AEED0"/>
    <w:rsid w:val="0A7FA695"/>
    <w:rsid w:val="0A8CE143"/>
    <w:rsid w:val="0A8E332F"/>
    <w:rsid w:val="0A8FEBCB"/>
    <w:rsid w:val="0A940BC4"/>
    <w:rsid w:val="0A947348"/>
    <w:rsid w:val="0A9858BE"/>
    <w:rsid w:val="0A99621E"/>
    <w:rsid w:val="0A9D394D"/>
    <w:rsid w:val="0A9EEEB7"/>
    <w:rsid w:val="0AA0F298"/>
    <w:rsid w:val="0AA3676C"/>
    <w:rsid w:val="0AA56839"/>
    <w:rsid w:val="0AAB8E23"/>
    <w:rsid w:val="0AADCCB9"/>
    <w:rsid w:val="0AB1B4D1"/>
    <w:rsid w:val="0AB3ABD6"/>
    <w:rsid w:val="0AB67B5D"/>
    <w:rsid w:val="0ABDAD18"/>
    <w:rsid w:val="0ABDEFB8"/>
    <w:rsid w:val="0AC68344"/>
    <w:rsid w:val="0AC6DA8B"/>
    <w:rsid w:val="0AC6EA13"/>
    <w:rsid w:val="0AC8CE5E"/>
    <w:rsid w:val="0ACD4A92"/>
    <w:rsid w:val="0AD18535"/>
    <w:rsid w:val="0AD47250"/>
    <w:rsid w:val="0AD5012B"/>
    <w:rsid w:val="0ADC91CA"/>
    <w:rsid w:val="0AE056A5"/>
    <w:rsid w:val="0AE3B840"/>
    <w:rsid w:val="0AEB4DD2"/>
    <w:rsid w:val="0AEE53AA"/>
    <w:rsid w:val="0AF52406"/>
    <w:rsid w:val="0AFB1EA8"/>
    <w:rsid w:val="0AFFAB65"/>
    <w:rsid w:val="0B01EE56"/>
    <w:rsid w:val="0B059A29"/>
    <w:rsid w:val="0B079060"/>
    <w:rsid w:val="0B0E56B6"/>
    <w:rsid w:val="0B0EA75F"/>
    <w:rsid w:val="0B0FCFCE"/>
    <w:rsid w:val="0B122B47"/>
    <w:rsid w:val="0B1283DC"/>
    <w:rsid w:val="0B1382E1"/>
    <w:rsid w:val="0B1930D3"/>
    <w:rsid w:val="0B1C1D76"/>
    <w:rsid w:val="0B222C9F"/>
    <w:rsid w:val="0B23AC8F"/>
    <w:rsid w:val="0B27DCCA"/>
    <w:rsid w:val="0B2A7297"/>
    <w:rsid w:val="0B383F2B"/>
    <w:rsid w:val="0B38794D"/>
    <w:rsid w:val="0B3B73CC"/>
    <w:rsid w:val="0B3E4DB6"/>
    <w:rsid w:val="0B3E60ED"/>
    <w:rsid w:val="0B3FE6BF"/>
    <w:rsid w:val="0B44DD82"/>
    <w:rsid w:val="0B459DA3"/>
    <w:rsid w:val="0B48F2CD"/>
    <w:rsid w:val="0B5289B9"/>
    <w:rsid w:val="0B5CA0E8"/>
    <w:rsid w:val="0B5CBB62"/>
    <w:rsid w:val="0B5CFB6A"/>
    <w:rsid w:val="0B64710B"/>
    <w:rsid w:val="0B6C1D1F"/>
    <w:rsid w:val="0B704E1A"/>
    <w:rsid w:val="0B70839D"/>
    <w:rsid w:val="0B70C6C8"/>
    <w:rsid w:val="0B72F266"/>
    <w:rsid w:val="0B739EA3"/>
    <w:rsid w:val="0B74BDC8"/>
    <w:rsid w:val="0B75BAE2"/>
    <w:rsid w:val="0B761BFF"/>
    <w:rsid w:val="0B78E3CA"/>
    <w:rsid w:val="0B7A3B8E"/>
    <w:rsid w:val="0B7A8132"/>
    <w:rsid w:val="0B81E961"/>
    <w:rsid w:val="0B86A830"/>
    <w:rsid w:val="0B86B244"/>
    <w:rsid w:val="0B8E7416"/>
    <w:rsid w:val="0B91CB60"/>
    <w:rsid w:val="0B921367"/>
    <w:rsid w:val="0B933FD3"/>
    <w:rsid w:val="0B952080"/>
    <w:rsid w:val="0B959DB2"/>
    <w:rsid w:val="0B967DF5"/>
    <w:rsid w:val="0B9A8F90"/>
    <w:rsid w:val="0B9D8A3E"/>
    <w:rsid w:val="0B9F85A3"/>
    <w:rsid w:val="0B9FE3CF"/>
    <w:rsid w:val="0BA51D6C"/>
    <w:rsid w:val="0BA7216D"/>
    <w:rsid w:val="0BA87BFB"/>
    <w:rsid w:val="0BA89881"/>
    <w:rsid w:val="0BA9BD35"/>
    <w:rsid w:val="0BB0D33B"/>
    <w:rsid w:val="0BB6B29B"/>
    <w:rsid w:val="0BB78965"/>
    <w:rsid w:val="0BB8175C"/>
    <w:rsid w:val="0BBC86EE"/>
    <w:rsid w:val="0BBD3A83"/>
    <w:rsid w:val="0BC37DD5"/>
    <w:rsid w:val="0BC7BD85"/>
    <w:rsid w:val="0BC8B36C"/>
    <w:rsid w:val="0BCDD143"/>
    <w:rsid w:val="0BD23414"/>
    <w:rsid w:val="0BD3F87A"/>
    <w:rsid w:val="0BD4DB1E"/>
    <w:rsid w:val="0BDEF28A"/>
    <w:rsid w:val="0BDFB0BA"/>
    <w:rsid w:val="0BE1ECDC"/>
    <w:rsid w:val="0BE2EB16"/>
    <w:rsid w:val="0BE8FEAC"/>
    <w:rsid w:val="0BE94A12"/>
    <w:rsid w:val="0BF38E75"/>
    <w:rsid w:val="0BF3E841"/>
    <w:rsid w:val="0BF47DE5"/>
    <w:rsid w:val="0BF84E52"/>
    <w:rsid w:val="0BF9C543"/>
    <w:rsid w:val="0BFC85E9"/>
    <w:rsid w:val="0C03A525"/>
    <w:rsid w:val="0C04A52A"/>
    <w:rsid w:val="0C0B8584"/>
    <w:rsid w:val="0C0F1E25"/>
    <w:rsid w:val="0C101AE6"/>
    <w:rsid w:val="0C14FA77"/>
    <w:rsid w:val="0C16029B"/>
    <w:rsid w:val="0C185733"/>
    <w:rsid w:val="0C195549"/>
    <w:rsid w:val="0C1B3F12"/>
    <w:rsid w:val="0C1E2897"/>
    <w:rsid w:val="0C228D5C"/>
    <w:rsid w:val="0C23DDE3"/>
    <w:rsid w:val="0C29AE8C"/>
    <w:rsid w:val="0C2A1ECD"/>
    <w:rsid w:val="0C2C6768"/>
    <w:rsid w:val="0C2EB7E6"/>
    <w:rsid w:val="0C372474"/>
    <w:rsid w:val="0C3826B8"/>
    <w:rsid w:val="0C3A9CFF"/>
    <w:rsid w:val="0C3B9B7F"/>
    <w:rsid w:val="0C3BE380"/>
    <w:rsid w:val="0C3CB2BF"/>
    <w:rsid w:val="0C3F37CD"/>
    <w:rsid w:val="0C400535"/>
    <w:rsid w:val="0C44C7F1"/>
    <w:rsid w:val="0C46C0EA"/>
    <w:rsid w:val="0C4953F0"/>
    <w:rsid w:val="0C49813D"/>
    <w:rsid w:val="0C4D3169"/>
    <w:rsid w:val="0C50C057"/>
    <w:rsid w:val="0C528E5C"/>
    <w:rsid w:val="0C533B91"/>
    <w:rsid w:val="0C53CCFA"/>
    <w:rsid w:val="0C553100"/>
    <w:rsid w:val="0C597D79"/>
    <w:rsid w:val="0C628A10"/>
    <w:rsid w:val="0C6D3505"/>
    <w:rsid w:val="0C6FE377"/>
    <w:rsid w:val="0C71E13C"/>
    <w:rsid w:val="0C7201D8"/>
    <w:rsid w:val="0C76997C"/>
    <w:rsid w:val="0C785AC8"/>
    <w:rsid w:val="0C7F88A1"/>
    <w:rsid w:val="0C7FAF9C"/>
    <w:rsid w:val="0C7FE9B1"/>
    <w:rsid w:val="0C8FE793"/>
    <w:rsid w:val="0C9180CE"/>
    <w:rsid w:val="0C922539"/>
    <w:rsid w:val="0C94FB0C"/>
    <w:rsid w:val="0C95904B"/>
    <w:rsid w:val="0C98B1C4"/>
    <w:rsid w:val="0CA1BEE1"/>
    <w:rsid w:val="0CA1DDCF"/>
    <w:rsid w:val="0CA553EE"/>
    <w:rsid w:val="0CA6BEF3"/>
    <w:rsid w:val="0CA90FF0"/>
    <w:rsid w:val="0CABD300"/>
    <w:rsid w:val="0CB17C0C"/>
    <w:rsid w:val="0CB3FD36"/>
    <w:rsid w:val="0CB61F64"/>
    <w:rsid w:val="0CB6746C"/>
    <w:rsid w:val="0CB794BE"/>
    <w:rsid w:val="0CBB8F70"/>
    <w:rsid w:val="0CBFC134"/>
    <w:rsid w:val="0CBFF241"/>
    <w:rsid w:val="0CC195CB"/>
    <w:rsid w:val="0CC21B35"/>
    <w:rsid w:val="0CC24F85"/>
    <w:rsid w:val="0CC282F2"/>
    <w:rsid w:val="0CC88EA0"/>
    <w:rsid w:val="0CCC7640"/>
    <w:rsid w:val="0CCD9073"/>
    <w:rsid w:val="0CD040A9"/>
    <w:rsid w:val="0CD061AF"/>
    <w:rsid w:val="0CD0AFFF"/>
    <w:rsid w:val="0CD5BE5E"/>
    <w:rsid w:val="0CD6E242"/>
    <w:rsid w:val="0CDB37B0"/>
    <w:rsid w:val="0CDBBB3A"/>
    <w:rsid w:val="0CE6E6FF"/>
    <w:rsid w:val="0CEB2FD8"/>
    <w:rsid w:val="0CED7AB8"/>
    <w:rsid w:val="0CEEA000"/>
    <w:rsid w:val="0CEEF699"/>
    <w:rsid w:val="0CF8CCA5"/>
    <w:rsid w:val="0CFB9EB6"/>
    <w:rsid w:val="0CFC11EF"/>
    <w:rsid w:val="0D019F24"/>
    <w:rsid w:val="0D04860B"/>
    <w:rsid w:val="0D07E1A2"/>
    <w:rsid w:val="0D10D4C7"/>
    <w:rsid w:val="0D12D716"/>
    <w:rsid w:val="0D12E171"/>
    <w:rsid w:val="0D17BF14"/>
    <w:rsid w:val="0D1991B9"/>
    <w:rsid w:val="0D1A385C"/>
    <w:rsid w:val="0D1B373E"/>
    <w:rsid w:val="0D20889D"/>
    <w:rsid w:val="0D21CF14"/>
    <w:rsid w:val="0D235693"/>
    <w:rsid w:val="0D25D244"/>
    <w:rsid w:val="0D281A70"/>
    <w:rsid w:val="0D29BAA3"/>
    <w:rsid w:val="0D2D827F"/>
    <w:rsid w:val="0D30F0E1"/>
    <w:rsid w:val="0D329DCD"/>
    <w:rsid w:val="0D36C335"/>
    <w:rsid w:val="0D37E768"/>
    <w:rsid w:val="0D385931"/>
    <w:rsid w:val="0D395A9F"/>
    <w:rsid w:val="0D3C3595"/>
    <w:rsid w:val="0D3E41BA"/>
    <w:rsid w:val="0D3E9F17"/>
    <w:rsid w:val="0D3F2543"/>
    <w:rsid w:val="0D3FA4EF"/>
    <w:rsid w:val="0D42583B"/>
    <w:rsid w:val="0D42587A"/>
    <w:rsid w:val="0D460C49"/>
    <w:rsid w:val="0D465B2D"/>
    <w:rsid w:val="0D46CCB7"/>
    <w:rsid w:val="0D476B7A"/>
    <w:rsid w:val="0D48B3E9"/>
    <w:rsid w:val="0D48E1E5"/>
    <w:rsid w:val="0D4B0ADF"/>
    <w:rsid w:val="0D4B17A5"/>
    <w:rsid w:val="0D4D9CAA"/>
    <w:rsid w:val="0D4F6E67"/>
    <w:rsid w:val="0D59A307"/>
    <w:rsid w:val="0D5CF6CC"/>
    <w:rsid w:val="0D60448C"/>
    <w:rsid w:val="0D60B0F0"/>
    <w:rsid w:val="0D7349AA"/>
    <w:rsid w:val="0D73861A"/>
    <w:rsid w:val="0D745341"/>
    <w:rsid w:val="0D75382A"/>
    <w:rsid w:val="0D757DD2"/>
    <w:rsid w:val="0D7AC907"/>
    <w:rsid w:val="0D853F29"/>
    <w:rsid w:val="0D8AD484"/>
    <w:rsid w:val="0D8E39A8"/>
    <w:rsid w:val="0D8FAE44"/>
    <w:rsid w:val="0D8FF3F0"/>
    <w:rsid w:val="0D90484D"/>
    <w:rsid w:val="0D92E98B"/>
    <w:rsid w:val="0D97F9E3"/>
    <w:rsid w:val="0D9CBA24"/>
    <w:rsid w:val="0D9F0C76"/>
    <w:rsid w:val="0DA21145"/>
    <w:rsid w:val="0DA57E6A"/>
    <w:rsid w:val="0DA6F7B9"/>
    <w:rsid w:val="0DAB1CB6"/>
    <w:rsid w:val="0DAD41B5"/>
    <w:rsid w:val="0DAF1C81"/>
    <w:rsid w:val="0DAF2B13"/>
    <w:rsid w:val="0DB15296"/>
    <w:rsid w:val="0DB21C23"/>
    <w:rsid w:val="0DB5236F"/>
    <w:rsid w:val="0DB558BE"/>
    <w:rsid w:val="0DB5B61E"/>
    <w:rsid w:val="0DBA5B84"/>
    <w:rsid w:val="0DBB2DF5"/>
    <w:rsid w:val="0DBBD96D"/>
    <w:rsid w:val="0DBBF9B5"/>
    <w:rsid w:val="0DBC2D0A"/>
    <w:rsid w:val="0DC38C34"/>
    <w:rsid w:val="0DD2A128"/>
    <w:rsid w:val="0DD3EC96"/>
    <w:rsid w:val="0DD69259"/>
    <w:rsid w:val="0DD9E22C"/>
    <w:rsid w:val="0DD9E64B"/>
    <w:rsid w:val="0DDC6EA6"/>
    <w:rsid w:val="0DE5831A"/>
    <w:rsid w:val="0DE600D6"/>
    <w:rsid w:val="0DEA025D"/>
    <w:rsid w:val="0DEE5303"/>
    <w:rsid w:val="0DEF40C1"/>
    <w:rsid w:val="0DF19040"/>
    <w:rsid w:val="0DF2D431"/>
    <w:rsid w:val="0DF30BAD"/>
    <w:rsid w:val="0DFAAA42"/>
    <w:rsid w:val="0E015C97"/>
    <w:rsid w:val="0E01B2AE"/>
    <w:rsid w:val="0E0713A3"/>
    <w:rsid w:val="0E072770"/>
    <w:rsid w:val="0E073221"/>
    <w:rsid w:val="0E09D272"/>
    <w:rsid w:val="0E0BD083"/>
    <w:rsid w:val="0E0CA299"/>
    <w:rsid w:val="0E0D11FC"/>
    <w:rsid w:val="0E0E3F5A"/>
    <w:rsid w:val="0E0FC53D"/>
    <w:rsid w:val="0E10F0DE"/>
    <w:rsid w:val="0E112522"/>
    <w:rsid w:val="0E1178EE"/>
    <w:rsid w:val="0E134B2E"/>
    <w:rsid w:val="0E18421C"/>
    <w:rsid w:val="0E1C9B63"/>
    <w:rsid w:val="0E1F5274"/>
    <w:rsid w:val="0E2402E5"/>
    <w:rsid w:val="0E271A1B"/>
    <w:rsid w:val="0E283FD6"/>
    <w:rsid w:val="0E28F573"/>
    <w:rsid w:val="0E2E3DEF"/>
    <w:rsid w:val="0E2F3775"/>
    <w:rsid w:val="0E3160AC"/>
    <w:rsid w:val="0E31BE8B"/>
    <w:rsid w:val="0E387E8E"/>
    <w:rsid w:val="0E43F321"/>
    <w:rsid w:val="0E45AE9A"/>
    <w:rsid w:val="0E47D88B"/>
    <w:rsid w:val="0E484B20"/>
    <w:rsid w:val="0E4A99D9"/>
    <w:rsid w:val="0E500146"/>
    <w:rsid w:val="0E511575"/>
    <w:rsid w:val="0E519C53"/>
    <w:rsid w:val="0E560652"/>
    <w:rsid w:val="0E56A796"/>
    <w:rsid w:val="0E5CED75"/>
    <w:rsid w:val="0E610E64"/>
    <w:rsid w:val="0E61FF48"/>
    <w:rsid w:val="0E65043B"/>
    <w:rsid w:val="0E679878"/>
    <w:rsid w:val="0E68DB81"/>
    <w:rsid w:val="0E6AD781"/>
    <w:rsid w:val="0E6F0DFD"/>
    <w:rsid w:val="0E72FD6A"/>
    <w:rsid w:val="0E788B56"/>
    <w:rsid w:val="0E79E52F"/>
    <w:rsid w:val="0E7BDA62"/>
    <w:rsid w:val="0E80B90E"/>
    <w:rsid w:val="0E8272C3"/>
    <w:rsid w:val="0E843EAB"/>
    <w:rsid w:val="0E844823"/>
    <w:rsid w:val="0E86F26F"/>
    <w:rsid w:val="0E89EC63"/>
    <w:rsid w:val="0E8A16C4"/>
    <w:rsid w:val="0E8D1848"/>
    <w:rsid w:val="0E90604E"/>
    <w:rsid w:val="0E91ABE4"/>
    <w:rsid w:val="0E967885"/>
    <w:rsid w:val="0E98B6DB"/>
    <w:rsid w:val="0E998124"/>
    <w:rsid w:val="0E9A1965"/>
    <w:rsid w:val="0E9F3B80"/>
    <w:rsid w:val="0EA09B29"/>
    <w:rsid w:val="0EA317B5"/>
    <w:rsid w:val="0EA94D44"/>
    <w:rsid w:val="0EAAD226"/>
    <w:rsid w:val="0EAB0BDC"/>
    <w:rsid w:val="0EACBBB8"/>
    <w:rsid w:val="0EB20EF3"/>
    <w:rsid w:val="0EB70721"/>
    <w:rsid w:val="0EBFE641"/>
    <w:rsid w:val="0EC8632A"/>
    <w:rsid w:val="0ECB1F18"/>
    <w:rsid w:val="0ECC4714"/>
    <w:rsid w:val="0ECD0B8A"/>
    <w:rsid w:val="0ECFEFB7"/>
    <w:rsid w:val="0ED5079C"/>
    <w:rsid w:val="0ED71832"/>
    <w:rsid w:val="0EDBE245"/>
    <w:rsid w:val="0EE1CE5C"/>
    <w:rsid w:val="0EE2CEB4"/>
    <w:rsid w:val="0EE3641E"/>
    <w:rsid w:val="0EF01BF1"/>
    <w:rsid w:val="0EF1D0D4"/>
    <w:rsid w:val="0EF63101"/>
    <w:rsid w:val="0EF9A6DE"/>
    <w:rsid w:val="0EFC3BFF"/>
    <w:rsid w:val="0EFDA551"/>
    <w:rsid w:val="0F009945"/>
    <w:rsid w:val="0F03D10B"/>
    <w:rsid w:val="0F03DDBE"/>
    <w:rsid w:val="0F056A8B"/>
    <w:rsid w:val="0F09D4D6"/>
    <w:rsid w:val="0F09EA7B"/>
    <w:rsid w:val="0F0C5ABD"/>
    <w:rsid w:val="0F0EE5FE"/>
    <w:rsid w:val="0F0FF1ED"/>
    <w:rsid w:val="0F12B0FF"/>
    <w:rsid w:val="0F194664"/>
    <w:rsid w:val="0F1DA82B"/>
    <w:rsid w:val="0F22ADBC"/>
    <w:rsid w:val="0F256809"/>
    <w:rsid w:val="0F25C787"/>
    <w:rsid w:val="0F2625F6"/>
    <w:rsid w:val="0F283788"/>
    <w:rsid w:val="0F289906"/>
    <w:rsid w:val="0F2EC484"/>
    <w:rsid w:val="0F302467"/>
    <w:rsid w:val="0F3260F5"/>
    <w:rsid w:val="0F3551CF"/>
    <w:rsid w:val="0F3A4C94"/>
    <w:rsid w:val="0F3A5DE1"/>
    <w:rsid w:val="0F42371D"/>
    <w:rsid w:val="0F43C502"/>
    <w:rsid w:val="0F43CDB1"/>
    <w:rsid w:val="0F480563"/>
    <w:rsid w:val="0F4A671A"/>
    <w:rsid w:val="0F4BA9D0"/>
    <w:rsid w:val="0F4E678F"/>
    <w:rsid w:val="0F4F3D91"/>
    <w:rsid w:val="0F50DBC3"/>
    <w:rsid w:val="0F513BF3"/>
    <w:rsid w:val="0F57EF63"/>
    <w:rsid w:val="0F5A34A7"/>
    <w:rsid w:val="0F5E00E2"/>
    <w:rsid w:val="0F5EC71C"/>
    <w:rsid w:val="0F60F99E"/>
    <w:rsid w:val="0F65B89A"/>
    <w:rsid w:val="0F6CA76F"/>
    <w:rsid w:val="0F6D0C8D"/>
    <w:rsid w:val="0F725135"/>
    <w:rsid w:val="0F77FFF0"/>
    <w:rsid w:val="0F7B2983"/>
    <w:rsid w:val="0F7F8175"/>
    <w:rsid w:val="0F8121AF"/>
    <w:rsid w:val="0F896DB1"/>
    <w:rsid w:val="0F8DF515"/>
    <w:rsid w:val="0F8E2C17"/>
    <w:rsid w:val="0F8ED550"/>
    <w:rsid w:val="0F8F861D"/>
    <w:rsid w:val="0F9269FE"/>
    <w:rsid w:val="0F94B72A"/>
    <w:rsid w:val="0F98BFDC"/>
    <w:rsid w:val="0F9B8FE4"/>
    <w:rsid w:val="0F9CA678"/>
    <w:rsid w:val="0FA15160"/>
    <w:rsid w:val="0FA3E8CF"/>
    <w:rsid w:val="0FA6B37A"/>
    <w:rsid w:val="0FA8C87C"/>
    <w:rsid w:val="0FA93898"/>
    <w:rsid w:val="0FAA50CB"/>
    <w:rsid w:val="0FAB43E1"/>
    <w:rsid w:val="0FAE1E05"/>
    <w:rsid w:val="0FB04A90"/>
    <w:rsid w:val="0FB526B4"/>
    <w:rsid w:val="0FBA7BBC"/>
    <w:rsid w:val="0FC01F40"/>
    <w:rsid w:val="0FC596D8"/>
    <w:rsid w:val="0FC6F678"/>
    <w:rsid w:val="0FC72652"/>
    <w:rsid w:val="0FC9426D"/>
    <w:rsid w:val="0FC9C5FB"/>
    <w:rsid w:val="0FCD4867"/>
    <w:rsid w:val="0FCF7C9C"/>
    <w:rsid w:val="0FD213C0"/>
    <w:rsid w:val="0FD2F827"/>
    <w:rsid w:val="0FD4A74C"/>
    <w:rsid w:val="0FD668E1"/>
    <w:rsid w:val="0FD9FF58"/>
    <w:rsid w:val="0FE47617"/>
    <w:rsid w:val="0FE47AFF"/>
    <w:rsid w:val="0FE9167F"/>
    <w:rsid w:val="0FE95A37"/>
    <w:rsid w:val="0FEA1A7A"/>
    <w:rsid w:val="0FEA5239"/>
    <w:rsid w:val="0FF5F7A3"/>
    <w:rsid w:val="0FFA3E8A"/>
    <w:rsid w:val="0FFC30C4"/>
    <w:rsid w:val="0FFD01E6"/>
    <w:rsid w:val="10008525"/>
    <w:rsid w:val="10008C58"/>
    <w:rsid w:val="10031C20"/>
    <w:rsid w:val="1004FD6B"/>
    <w:rsid w:val="1007A38E"/>
    <w:rsid w:val="1009227B"/>
    <w:rsid w:val="100D4EB5"/>
    <w:rsid w:val="100F8C60"/>
    <w:rsid w:val="1016020A"/>
    <w:rsid w:val="10228750"/>
    <w:rsid w:val="102371F7"/>
    <w:rsid w:val="10259A52"/>
    <w:rsid w:val="102BA2F2"/>
    <w:rsid w:val="102D9D21"/>
    <w:rsid w:val="10322903"/>
    <w:rsid w:val="10322F59"/>
    <w:rsid w:val="1032F269"/>
    <w:rsid w:val="1032F682"/>
    <w:rsid w:val="1033D539"/>
    <w:rsid w:val="1036047B"/>
    <w:rsid w:val="103B0EA1"/>
    <w:rsid w:val="103C6714"/>
    <w:rsid w:val="103D65F0"/>
    <w:rsid w:val="104A8A16"/>
    <w:rsid w:val="104B223E"/>
    <w:rsid w:val="10568C16"/>
    <w:rsid w:val="1057DB65"/>
    <w:rsid w:val="10586B9E"/>
    <w:rsid w:val="1058DF0E"/>
    <w:rsid w:val="105AAD8F"/>
    <w:rsid w:val="105AAEB9"/>
    <w:rsid w:val="105C0EB6"/>
    <w:rsid w:val="105D985F"/>
    <w:rsid w:val="10610371"/>
    <w:rsid w:val="106638BD"/>
    <w:rsid w:val="10685764"/>
    <w:rsid w:val="106947BD"/>
    <w:rsid w:val="106A0461"/>
    <w:rsid w:val="1072A1CF"/>
    <w:rsid w:val="1073387B"/>
    <w:rsid w:val="10779498"/>
    <w:rsid w:val="1078F3E2"/>
    <w:rsid w:val="107AF0FF"/>
    <w:rsid w:val="107B9322"/>
    <w:rsid w:val="107FA59C"/>
    <w:rsid w:val="10806A37"/>
    <w:rsid w:val="10817167"/>
    <w:rsid w:val="1086358E"/>
    <w:rsid w:val="1087AB74"/>
    <w:rsid w:val="108985B2"/>
    <w:rsid w:val="108BA610"/>
    <w:rsid w:val="108C85E5"/>
    <w:rsid w:val="1091FD4E"/>
    <w:rsid w:val="10972A1C"/>
    <w:rsid w:val="10990F2C"/>
    <w:rsid w:val="1099BC17"/>
    <w:rsid w:val="1099DE07"/>
    <w:rsid w:val="109BAF40"/>
    <w:rsid w:val="10A111E2"/>
    <w:rsid w:val="10A9D391"/>
    <w:rsid w:val="10AA1990"/>
    <w:rsid w:val="10AE8261"/>
    <w:rsid w:val="10AED455"/>
    <w:rsid w:val="10B19F59"/>
    <w:rsid w:val="10B24A9E"/>
    <w:rsid w:val="10B40BEE"/>
    <w:rsid w:val="10B708EB"/>
    <w:rsid w:val="10BA310A"/>
    <w:rsid w:val="10BAB0BE"/>
    <w:rsid w:val="10BB6232"/>
    <w:rsid w:val="10BDCA74"/>
    <w:rsid w:val="10BF5120"/>
    <w:rsid w:val="10C050B2"/>
    <w:rsid w:val="10C783E2"/>
    <w:rsid w:val="10C9A876"/>
    <w:rsid w:val="10CD9D4E"/>
    <w:rsid w:val="10D5D268"/>
    <w:rsid w:val="10D6A8B2"/>
    <w:rsid w:val="10D86AE2"/>
    <w:rsid w:val="10DB2D2E"/>
    <w:rsid w:val="10E62828"/>
    <w:rsid w:val="10E728F8"/>
    <w:rsid w:val="10E928CC"/>
    <w:rsid w:val="10EC1065"/>
    <w:rsid w:val="10EC667E"/>
    <w:rsid w:val="10ED9DAB"/>
    <w:rsid w:val="10F08F48"/>
    <w:rsid w:val="10F87BDE"/>
    <w:rsid w:val="10FBD634"/>
    <w:rsid w:val="11006F0F"/>
    <w:rsid w:val="110382EC"/>
    <w:rsid w:val="110610D1"/>
    <w:rsid w:val="11061984"/>
    <w:rsid w:val="110B77F3"/>
    <w:rsid w:val="110E8F72"/>
    <w:rsid w:val="11131C1F"/>
    <w:rsid w:val="11157F6B"/>
    <w:rsid w:val="111FFD1A"/>
    <w:rsid w:val="11204FB3"/>
    <w:rsid w:val="112266F5"/>
    <w:rsid w:val="1122BB3E"/>
    <w:rsid w:val="1123355B"/>
    <w:rsid w:val="1124C9FF"/>
    <w:rsid w:val="1124DFE6"/>
    <w:rsid w:val="11257642"/>
    <w:rsid w:val="112B139E"/>
    <w:rsid w:val="113027CF"/>
    <w:rsid w:val="1130621C"/>
    <w:rsid w:val="113643B0"/>
    <w:rsid w:val="11376045"/>
    <w:rsid w:val="1137FDAC"/>
    <w:rsid w:val="113C8DBF"/>
    <w:rsid w:val="113E00BB"/>
    <w:rsid w:val="1142951A"/>
    <w:rsid w:val="11446339"/>
    <w:rsid w:val="11484CA0"/>
    <w:rsid w:val="114BA8CE"/>
    <w:rsid w:val="11530FEF"/>
    <w:rsid w:val="1154644E"/>
    <w:rsid w:val="11582612"/>
    <w:rsid w:val="115B0893"/>
    <w:rsid w:val="115DEE92"/>
    <w:rsid w:val="11619BD7"/>
    <w:rsid w:val="1164F43A"/>
    <w:rsid w:val="11677A60"/>
    <w:rsid w:val="116916BF"/>
    <w:rsid w:val="116BBC3C"/>
    <w:rsid w:val="116C3EEE"/>
    <w:rsid w:val="116F4799"/>
    <w:rsid w:val="116FFACC"/>
    <w:rsid w:val="1170B835"/>
    <w:rsid w:val="1172F1FA"/>
    <w:rsid w:val="1179BAF8"/>
    <w:rsid w:val="117A09FA"/>
    <w:rsid w:val="117CE6C6"/>
    <w:rsid w:val="117D370F"/>
    <w:rsid w:val="118150BA"/>
    <w:rsid w:val="11867E50"/>
    <w:rsid w:val="118725D3"/>
    <w:rsid w:val="11892977"/>
    <w:rsid w:val="1189C309"/>
    <w:rsid w:val="118ABF67"/>
    <w:rsid w:val="119710F7"/>
    <w:rsid w:val="119D275A"/>
    <w:rsid w:val="11AA20A2"/>
    <w:rsid w:val="11AB2AFB"/>
    <w:rsid w:val="11AC8DFB"/>
    <w:rsid w:val="11B55A35"/>
    <w:rsid w:val="11B7CBD0"/>
    <w:rsid w:val="11BFA78B"/>
    <w:rsid w:val="11C8B61B"/>
    <w:rsid w:val="11CAB19F"/>
    <w:rsid w:val="11D4B853"/>
    <w:rsid w:val="11D5B9CD"/>
    <w:rsid w:val="11D63241"/>
    <w:rsid w:val="11D82662"/>
    <w:rsid w:val="11DCEF13"/>
    <w:rsid w:val="11DE945A"/>
    <w:rsid w:val="11E1C32A"/>
    <w:rsid w:val="11E4327F"/>
    <w:rsid w:val="11E5B5C1"/>
    <w:rsid w:val="11E6F29F"/>
    <w:rsid w:val="11E786C1"/>
    <w:rsid w:val="11EDABC8"/>
    <w:rsid w:val="11EFD8EE"/>
    <w:rsid w:val="11F019EB"/>
    <w:rsid w:val="11F13CDA"/>
    <w:rsid w:val="11F39794"/>
    <w:rsid w:val="11F921AC"/>
    <w:rsid w:val="11FA74B9"/>
    <w:rsid w:val="11FA8BF3"/>
    <w:rsid w:val="11FA91EF"/>
    <w:rsid w:val="11FAC14C"/>
    <w:rsid w:val="11FC74AF"/>
    <w:rsid w:val="11FE4865"/>
    <w:rsid w:val="1202D88E"/>
    <w:rsid w:val="1208FC33"/>
    <w:rsid w:val="120B42FA"/>
    <w:rsid w:val="120DB414"/>
    <w:rsid w:val="120DF41E"/>
    <w:rsid w:val="12102F20"/>
    <w:rsid w:val="1212C009"/>
    <w:rsid w:val="1214B948"/>
    <w:rsid w:val="1216D94A"/>
    <w:rsid w:val="1218DB88"/>
    <w:rsid w:val="1226139A"/>
    <w:rsid w:val="1226EA7F"/>
    <w:rsid w:val="12296768"/>
    <w:rsid w:val="122BAC6D"/>
    <w:rsid w:val="1233DC3B"/>
    <w:rsid w:val="12353E23"/>
    <w:rsid w:val="12376D15"/>
    <w:rsid w:val="1239282F"/>
    <w:rsid w:val="123E458E"/>
    <w:rsid w:val="123F7B7F"/>
    <w:rsid w:val="12412E62"/>
    <w:rsid w:val="12417598"/>
    <w:rsid w:val="1241CCCB"/>
    <w:rsid w:val="12440580"/>
    <w:rsid w:val="1245191F"/>
    <w:rsid w:val="1246D95D"/>
    <w:rsid w:val="124724A0"/>
    <w:rsid w:val="12489C9E"/>
    <w:rsid w:val="124962DD"/>
    <w:rsid w:val="124C223C"/>
    <w:rsid w:val="124CF3CC"/>
    <w:rsid w:val="124D0498"/>
    <w:rsid w:val="124E70A7"/>
    <w:rsid w:val="124ED784"/>
    <w:rsid w:val="1250559C"/>
    <w:rsid w:val="12526E20"/>
    <w:rsid w:val="1252C82F"/>
    <w:rsid w:val="12557745"/>
    <w:rsid w:val="1257E430"/>
    <w:rsid w:val="12599AD5"/>
    <w:rsid w:val="1259E9D7"/>
    <w:rsid w:val="125BBB01"/>
    <w:rsid w:val="1260BC71"/>
    <w:rsid w:val="126435D7"/>
    <w:rsid w:val="12664B17"/>
    <w:rsid w:val="12684E8C"/>
    <w:rsid w:val="126CDC54"/>
    <w:rsid w:val="1272D660"/>
    <w:rsid w:val="1275B462"/>
    <w:rsid w:val="1275E5FB"/>
    <w:rsid w:val="127D2FC3"/>
    <w:rsid w:val="12801528"/>
    <w:rsid w:val="12808FF7"/>
    <w:rsid w:val="1280BE29"/>
    <w:rsid w:val="1284161D"/>
    <w:rsid w:val="128B17CE"/>
    <w:rsid w:val="12914D2B"/>
    <w:rsid w:val="12924A03"/>
    <w:rsid w:val="129550F4"/>
    <w:rsid w:val="1295BA2D"/>
    <w:rsid w:val="1299BC74"/>
    <w:rsid w:val="129F36ED"/>
    <w:rsid w:val="12A01ED0"/>
    <w:rsid w:val="12A2A101"/>
    <w:rsid w:val="12A75507"/>
    <w:rsid w:val="12A78FF7"/>
    <w:rsid w:val="12A7D4AF"/>
    <w:rsid w:val="12AD3439"/>
    <w:rsid w:val="12B10FE7"/>
    <w:rsid w:val="12B27F2F"/>
    <w:rsid w:val="12B3EF6F"/>
    <w:rsid w:val="12B59492"/>
    <w:rsid w:val="12C10E73"/>
    <w:rsid w:val="12C57896"/>
    <w:rsid w:val="12C69FE8"/>
    <w:rsid w:val="12C77D92"/>
    <w:rsid w:val="12CA0EAA"/>
    <w:rsid w:val="12CA3B33"/>
    <w:rsid w:val="12D1484B"/>
    <w:rsid w:val="12D42F1F"/>
    <w:rsid w:val="12DCD92E"/>
    <w:rsid w:val="12DD7755"/>
    <w:rsid w:val="12DEE57C"/>
    <w:rsid w:val="12E2831C"/>
    <w:rsid w:val="12E29DA6"/>
    <w:rsid w:val="12E72002"/>
    <w:rsid w:val="12EA7035"/>
    <w:rsid w:val="12EF53FD"/>
    <w:rsid w:val="12F07FA1"/>
    <w:rsid w:val="12F34A04"/>
    <w:rsid w:val="13023428"/>
    <w:rsid w:val="1302A87F"/>
    <w:rsid w:val="1303149C"/>
    <w:rsid w:val="13045698"/>
    <w:rsid w:val="1306859C"/>
    <w:rsid w:val="13074E59"/>
    <w:rsid w:val="13078C9D"/>
    <w:rsid w:val="1307EC07"/>
    <w:rsid w:val="130A6791"/>
    <w:rsid w:val="130AEAFC"/>
    <w:rsid w:val="130B07A2"/>
    <w:rsid w:val="130B2C15"/>
    <w:rsid w:val="130DD9E3"/>
    <w:rsid w:val="130F2D18"/>
    <w:rsid w:val="1316BE8B"/>
    <w:rsid w:val="1317F7EE"/>
    <w:rsid w:val="1318991E"/>
    <w:rsid w:val="1318B727"/>
    <w:rsid w:val="13218524"/>
    <w:rsid w:val="1322D4B9"/>
    <w:rsid w:val="1323412E"/>
    <w:rsid w:val="13237269"/>
    <w:rsid w:val="1327A34B"/>
    <w:rsid w:val="13339B48"/>
    <w:rsid w:val="1335AEEC"/>
    <w:rsid w:val="13368F02"/>
    <w:rsid w:val="13373000"/>
    <w:rsid w:val="1339F2B3"/>
    <w:rsid w:val="133A6C26"/>
    <w:rsid w:val="133C0EB1"/>
    <w:rsid w:val="134110F6"/>
    <w:rsid w:val="13422662"/>
    <w:rsid w:val="1344F61B"/>
    <w:rsid w:val="13464D66"/>
    <w:rsid w:val="1347DCF0"/>
    <w:rsid w:val="13490E25"/>
    <w:rsid w:val="134F4293"/>
    <w:rsid w:val="1356005A"/>
    <w:rsid w:val="13593ACF"/>
    <w:rsid w:val="1359B1D3"/>
    <w:rsid w:val="135D76BB"/>
    <w:rsid w:val="135DB926"/>
    <w:rsid w:val="135ECB57"/>
    <w:rsid w:val="135F724A"/>
    <w:rsid w:val="13673D65"/>
    <w:rsid w:val="136803A5"/>
    <w:rsid w:val="13682300"/>
    <w:rsid w:val="13707384"/>
    <w:rsid w:val="1371E3FA"/>
    <w:rsid w:val="1376B5E1"/>
    <w:rsid w:val="1378BF74"/>
    <w:rsid w:val="137E8D65"/>
    <w:rsid w:val="13816743"/>
    <w:rsid w:val="13817BCA"/>
    <w:rsid w:val="1386884E"/>
    <w:rsid w:val="1387767C"/>
    <w:rsid w:val="13896563"/>
    <w:rsid w:val="138CB303"/>
    <w:rsid w:val="138DF4F4"/>
    <w:rsid w:val="138FBD8B"/>
    <w:rsid w:val="1394168D"/>
    <w:rsid w:val="13952851"/>
    <w:rsid w:val="1395A323"/>
    <w:rsid w:val="13987F96"/>
    <w:rsid w:val="139B5C64"/>
    <w:rsid w:val="139E87B0"/>
    <w:rsid w:val="139F425A"/>
    <w:rsid w:val="13A3C9FA"/>
    <w:rsid w:val="13A4C2AA"/>
    <w:rsid w:val="13A7A1B8"/>
    <w:rsid w:val="13A96392"/>
    <w:rsid w:val="13A9FE94"/>
    <w:rsid w:val="13AA95D4"/>
    <w:rsid w:val="13AC4FC4"/>
    <w:rsid w:val="13AD075C"/>
    <w:rsid w:val="13B08A72"/>
    <w:rsid w:val="13B2D9E7"/>
    <w:rsid w:val="13B44400"/>
    <w:rsid w:val="13B75705"/>
    <w:rsid w:val="13B88C24"/>
    <w:rsid w:val="13BDCB98"/>
    <w:rsid w:val="13BE7E78"/>
    <w:rsid w:val="13C21333"/>
    <w:rsid w:val="13C3E8FB"/>
    <w:rsid w:val="13C922DB"/>
    <w:rsid w:val="13CD8D20"/>
    <w:rsid w:val="13D1F5C4"/>
    <w:rsid w:val="13D40051"/>
    <w:rsid w:val="13D975D3"/>
    <w:rsid w:val="13D9B121"/>
    <w:rsid w:val="13DC42D9"/>
    <w:rsid w:val="13DE70E3"/>
    <w:rsid w:val="13E0EF90"/>
    <w:rsid w:val="13E221F6"/>
    <w:rsid w:val="13E2823D"/>
    <w:rsid w:val="13E48B8E"/>
    <w:rsid w:val="13E564CF"/>
    <w:rsid w:val="13E8346C"/>
    <w:rsid w:val="13E91CF4"/>
    <w:rsid w:val="13EC1F92"/>
    <w:rsid w:val="13EFAF3A"/>
    <w:rsid w:val="13F07337"/>
    <w:rsid w:val="13F0E214"/>
    <w:rsid w:val="13F9C136"/>
    <w:rsid w:val="13FB6E51"/>
    <w:rsid w:val="13FC17A5"/>
    <w:rsid w:val="13FF86ED"/>
    <w:rsid w:val="140525A4"/>
    <w:rsid w:val="1406BE16"/>
    <w:rsid w:val="14074E98"/>
    <w:rsid w:val="140A78AA"/>
    <w:rsid w:val="140EB344"/>
    <w:rsid w:val="1411CA3F"/>
    <w:rsid w:val="1411F0B4"/>
    <w:rsid w:val="1412C82B"/>
    <w:rsid w:val="141517FB"/>
    <w:rsid w:val="1417288B"/>
    <w:rsid w:val="141770C4"/>
    <w:rsid w:val="141F23AB"/>
    <w:rsid w:val="1420CEA6"/>
    <w:rsid w:val="14240740"/>
    <w:rsid w:val="14252132"/>
    <w:rsid w:val="14277151"/>
    <w:rsid w:val="142A4AAB"/>
    <w:rsid w:val="142CAB80"/>
    <w:rsid w:val="142D388D"/>
    <w:rsid w:val="143394B0"/>
    <w:rsid w:val="14358E0B"/>
    <w:rsid w:val="14370624"/>
    <w:rsid w:val="143C4F8E"/>
    <w:rsid w:val="143D54D4"/>
    <w:rsid w:val="143DED58"/>
    <w:rsid w:val="143F1C87"/>
    <w:rsid w:val="14441935"/>
    <w:rsid w:val="1444C41E"/>
    <w:rsid w:val="14454B52"/>
    <w:rsid w:val="144664AE"/>
    <w:rsid w:val="14489306"/>
    <w:rsid w:val="144AE4E8"/>
    <w:rsid w:val="144B7912"/>
    <w:rsid w:val="144CDF70"/>
    <w:rsid w:val="144EB668"/>
    <w:rsid w:val="14518DB2"/>
    <w:rsid w:val="1454E190"/>
    <w:rsid w:val="14560110"/>
    <w:rsid w:val="14563F02"/>
    <w:rsid w:val="1458FE3F"/>
    <w:rsid w:val="145A8D5D"/>
    <w:rsid w:val="145C050D"/>
    <w:rsid w:val="145DD80F"/>
    <w:rsid w:val="145F4F19"/>
    <w:rsid w:val="14632A26"/>
    <w:rsid w:val="1464C859"/>
    <w:rsid w:val="14675D85"/>
    <w:rsid w:val="146805ED"/>
    <w:rsid w:val="1468A1C5"/>
    <w:rsid w:val="146B0405"/>
    <w:rsid w:val="146CE8E5"/>
    <w:rsid w:val="146EB976"/>
    <w:rsid w:val="146FE6B0"/>
    <w:rsid w:val="14708524"/>
    <w:rsid w:val="1471AE2F"/>
    <w:rsid w:val="14738A23"/>
    <w:rsid w:val="1473A921"/>
    <w:rsid w:val="1474EA73"/>
    <w:rsid w:val="14767805"/>
    <w:rsid w:val="147B2E3E"/>
    <w:rsid w:val="147C321B"/>
    <w:rsid w:val="147D91CA"/>
    <w:rsid w:val="14810978"/>
    <w:rsid w:val="14813D42"/>
    <w:rsid w:val="14836C6E"/>
    <w:rsid w:val="1490A4D8"/>
    <w:rsid w:val="1492BDFF"/>
    <w:rsid w:val="14959F47"/>
    <w:rsid w:val="1499B7E0"/>
    <w:rsid w:val="149E2585"/>
    <w:rsid w:val="14A2311F"/>
    <w:rsid w:val="14A3D7D0"/>
    <w:rsid w:val="14A668C4"/>
    <w:rsid w:val="14A68FAA"/>
    <w:rsid w:val="14A748C3"/>
    <w:rsid w:val="14A7AEFF"/>
    <w:rsid w:val="14A88C5D"/>
    <w:rsid w:val="14AAD8B2"/>
    <w:rsid w:val="14AB2F14"/>
    <w:rsid w:val="14B5FB20"/>
    <w:rsid w:val="14B99842"/>
    <w:rsid w:val="14BBA7FD"/>
    <w:rsid w:val="14BC8B0A"/>
    <w:rsid w:val="14C81C7C"/>
    <w:rsid w:val="14C8EB25"/>
    <w:rsid w:val="14C996D4"/>
    <w:rsid w:val="14CCFA72"/>
    <w:rsid w:val="14CDF561"/>
    <w:rsid w:val="14D5DFD1"/>
    <w:rsid w:val="14DB4512"/>
    <w:rsid w:val="14DDB1A4"/>
    <w:rsid w:val="14DE361B"/>
    <w:rsid w:val="14E0D581"/>
    <w:rsid w:val="14E0DF75"/>
    <w:rsid w:val="14EB2727"/>
    <w:rsid w:val="14F11068"/>
    <w:rsid w:val="14F2501F"/>
    <w:rsid w:val="14F8B1A9"/>
    <w:rsid w:val="14F93A10"/>
    <w:rsid w:val="14FCE988"/>
    <w:rsid w:val="14FE9B8F"/>
    <w:rsid w:val="150257D9"/>
    <w:rsid w:val="15042010"/>
    <w:rsid w:val="15063777"/>
    <w:rsid w:val="15069C7D"/>
    <w:rsid w:val="150A7D36"/>
    <w:rsid w:val="150B35E9"/>
    <w:rsid w:val="15198991"/>
    <w:rsid w:val="151A6075"/>
    <w:rsid w:val="151AE283"/>
    <w:rsid w:val="151EBE7C"/>
    <w:rsid w:val="15222A14"/>
    <w:rsid w:val="15267931"/>
    <w:rsid w:val="1528045C"/>
    <w:rsid w:val="15293ED8"/>
    <w:rsid w:val="152CF546"/>
    <w:rsid w:val="152EF98E"/>
    <w:rsid w:val="152F61DB"/>
    <w:rsid w:val="15323B7C"/>
    <w:rsid w:val="153470B1"/>
    <w:rsid w:val="15349DBD"/>
    <w:rsid w:val="15387BC1"/>
    <w:rsid w:val="153EB8F2"/>
    <w:rsid w:val="1540CF5F"/>
    <w:rsid w:val="1541D4AB"/>
    <w:rsid w:val="15446C84"/>
    <w:rsid w:val="154A0589"/>
    <w:rsid w:val="154B19EE"/>
    <w:rsid w:val="154D1299"/>
    <w:rsid w:val="1557B06E"/>
    <w:rsid w:val="155E3DD8"/>
    <w:rsid w:val="15628016"/>
    <w:rsid w:val="1563CDDB"/>
    <w:rsid w:val="1567B445"/>
    <w:rsid w:val="156AE1A3"/>
    <w:rsid w:val="156D2F28"/>
    <w:rsid w:val="156FB890"/>
    <w:rsid w:val="15723887"/>
    <w:rsid w:val="15745609"/>
    <w:rsid w:val="1574A2DF"/>
    <w:rsid w:val="1575D21F"/>
    <w:rsid w:val="157A16AF"/>
    <w:rsid w:val="157AEC0F"/>
    <w:rsid w:val="157DF06E"/>
    <w:rsid w:val="157FA9EF"/>
    <w:rsid w:val="1580C677"/>
    <w:rsid w:val="15810BEE"/>
    <w:rsid w:val="1583E5FE"/>
    <w:rsid w:val="158B6CFC"/>
    <w:rsid w:val="158CAC2D"/>
    <w:rsid w:val="158EFED3"/>
    <w:rsid w:val="158F3C6B"/>
    <w:rsid w:val="15921852"/>
    <w:rsid w:val="159CA2E4"/>
    <w:rsid w:val="15A2B0DB"/>
    <w:rsid w:val="15A3A97B"/>
    <w:rsid w:val="15B6B91E"/>
    <w:rsid w:val="15B843EA"/>
    <w:rsid w:val="15B9CAAF"/>
    <w:rsid w:val="15BAF40C"/>
    <w:rsid w:val="15C21A9D"/>
    <w:rsid w:val="15C3710E"/>
    <w:rsid w:val="15C54A48"/>
    <w:rsid w:val="15C88200"/>
    <w:rsid w:val="15C943A9"/>
    <w:rsid w:val="15CF93EA"/>
    <w:rsid w:val="15CFE507"/>
    <w:rsid w:val="15D0341F"/>
    <w:rsid w:val="15D051B3"/>
    <w:rsid w:val="15D36984"/>
    <w:rsid w:val="15DA90DD"/>
    <w:rsid w:val="15DF30B9"/>
    <w:rsid w:val="15E5045F"/>
    <w:rsid w:val="15EA988F"/>
    <w:rsid w:val="15EC8E18"/>
    <w:rsid w:val="15EF28BE"/>
    <w:rsid w:val="15F3046A"/>
    <w:rsid w:val="15F580B6"/>
    <w:rsid w:val="15F62592"/>
    <w:rsid w:val="15F6A67E"/>
    <w:rsid w:val="15F8AF35"/>
    <w:rsid w:val="15FC8303"/>
    <w:rsid w:val="15FDE201"/>
    <w:rsid w:val="1601B54D"/>
    <w:rsid w:val="16066604"/>
    <w:rsid w:val="160C9897"/>
    <w:rsid w:val="160E1823"/>
    <w:rsid w:val="160F1ED6"/>
    <w:rsid w:val="1611031E"/>
    <w:rsid w:val="161572FC"/>
    <w:rsid w:val="1616A456"/>
    <w:rsid w:val="161B8F2E"/>
    <w:rsid w:val="161DAFB3"/>
    <w:rsid w:val="1626EE0C"/>
    <w:rsid w:val="163124BE"/>
    <w:rsid w:val="16320B91"/>
    <w:rsid w:val="16340A97"/>
    <w:rsid w:val="1635B3BD"/>
    <w:rsid w:val="163A2116"/>
    <w:rsid w:val="163AFA06"/>
    <w:rsid w:val="163B2772"/>
    <w:rsid w:val="163C0CFA"/>
    <w:rsid w:val="16407078"/>
    <w:rsid w:val="1641009D"/>
    <w:rsid w:val="16462AFD"/>
    <w:rsid w:val="16490210"/>
    <w:rsid w:val="164A6CEA"/>
    <w:rsid w:val="16556E39"/>
    <w:rsid w:val="165A29A3"/>
    <w:rsid w:val="165DBDE2"/>
    <w:rsid w:val="165F6554"/>
    <w:rsid w:val="16666681"/>
    <w:rsid w:val="166E5E6F"/>
    <w:rsid w:val="16740457"/>
    <w:rsid w:val="167773C9"/>
    <w:rsid w:val="1678B6B9"/>
    <w:rsid w:val="16798205"/>
    <w:rsid w:val="167985D0"/>
    <w:rsid w:val="167A57F2"/>
    <w:rsid w:val="167EFBF3"/>
    <w:rsid w:val="168530D1"/>
    <w:rsid w:val="1685F737"/>
    <w:rsid w:val="1686AE52"/>
    <w:rsid w:val="168965BB"/>
    <w:rsid w:val="1689FCF0"/>
    <w:rsid w:val="168AFFCD"/>
    <w:rsid w:val="168D6D8E"/>
    <w:rsid w:val="168E78DF"/>
    <w:rsid w:val="168F8B1A"/>
    <w:rsid w:val="1691858B"/>
    <w:rsid w:val="169708F7"/>
    <w:rsid w:val="1697B753"/>
    <w:rsid w:val="169ADABB"/>
    <w:rsid w:val="169C6C03"/>
    <w:rsid w:val="169E36FF"/>
    <w:rsid w:val="16A13B65"/>
    <w:rsid w:val="16A339A6"/>
    <w:rsid w:val="16A545FF"/>
    <w:rsid w:val="16A63138"/>
    <w:rsid w:val="16AC3DB2"/>
    <w:rsid w:val="16AFB0BD"/>
    <w:rsid w:val="16B2DA53"/>
    <w:rsid w:val="16B3CB26"/>
    <w:rsid w:val="16B76C0F"/>
    <w:rsid w:val="16BBFBCF"/>
    <w:rsid w:val="16BF2C28"/>
    <w:rsid w:val="16C22A2B"/>
    <w:rsid w:val="16C3C381"/>
    <w:rsid w:val="16C3EC21"/>
    <w:rsid w:val="16C58C14"/>
    <w:rsid w:val="16C79D02"/>
    <w:rsid w:val="16C8748D"/>
    <w:rsid w:val="16C9A305"/>
    <w:rsid w:val="16CBD00D"/>
    <w:rsid w:val="16CE6C7C"/>
    <w:rsid w:val="16D02A6A"/>
    <w:rsid w:val="16D32137"/>
    <w:rsid w:val="16D42E90"/>
    <w:rsid w:val="16D793C2"/>
    <w:rsid w:val="16D8F59F"/>
    <w:rsid w:val="16DB70A6"/>
    <w:rsid w:val="16DD9088"/>
    <w:rsid w:val="16DF9F27"/>
    <w:rsid w:val="16E6DB81"/>
    <w:rsid w:val="16E945AD"/>
    <w:rsid w:val="16EB2C87"/>
    <w:rsid w:val="16EB2F78"/>
    <w:rsid w:val="16EDCE8C"/>
    <w:rsid w:val="16EFB576"/>
    <w:rsid w:val="16F279AD"/>
    <w:rsid w:val="16F69945"/>
    <w:rsid w:val="16F6FA69"/>
    <w:rsid w:val="16F8A818"/>
    <w:rsid w:val="16FAFB8E"/>
    <w:rsid w:val="170004FE"/>
    <w:rsid w:val="1705A858"/>
    <w:rsid w:val="170CD692"/>
    <w:rsid w:val="170D8710"/>
    <w:rsid w:val="1710831E"/>
    <w:rsid w:val="171189F1"/>
    <w:rsid w:val="1712630B"/>
    <w:rsid w:val="17175191"/>
    <w:rsid w:val="171DD1F5"/>
    <w:rsid w:val="172077D6"/>
    <w:rsid w:val="17216D7A"/>
    <w:rsid w:val="1723FF8E"/>
    <w:rsid w:val="172AA79D"/>
    <w:rsid w:val="172D23A6"/>
    <w:rsid w:val="17304439"/>
    <w:rsid w:val="17314CAE"/>
    <w:rsid w:val="17369AE8"/>
    <w:rsid w:val="173EF709"/>
    <w:rsid w:val="173F139D"/>
    <w:rsid w:val="173F54A9"/>
    <w:rsid w:val="17401B23"/>
    <w:rsid w:val="17434DCB"/>
    <w:rsid w:val="17474664"/>
    <w:rsid w:val="1749016A"/>
    <w:rsid w:val="1749CEB2"/>
    <w:rsid w:val="174BDA10"/>
    <w:rsid w:val="17519646"/>
    <w:rsid w:val="17521377"/>
    <w:rsid w:val="1752EECB"/>
    <w:rsid w:val="175E1105"/>
    <w:rsid w:val="17610981"/>
    <w:rsid w:val="17613DCA"/>
    <w:rsid w:val="1766EA62"/>
    <w:rsid w:val="17686241"/>
    <w:rsid w:val="176C4ADE"/>
    <w:rsid w:val="176C8ACF"/>
    <w:rsid w:val="176CA996"/>
    <w:rsid w:val="176D1835"/>
    <w:rsid w:val="176D2ECD"/>
    <w:rsid w:val="1770AD2F"/>
    <w:rsid w:val="17726DF0"/>
    <w:rsid w:val="17767B2B"/>
    <w:rsid w:val="1777D85A"/>
    <w:rsid w:val="17784611"/>
    <w:rsid w:val="177FE095"/>
    <w:rsid w:val="1781EFDB"/>
    <w:rsid w:val="1784B6CA"/>
    <w:rsid w:val="179365FE"/>
    <w:rsid w:val="17947F96"/>
    <w:rsid w:val="17969AD9"/>
    <w:rsid w:val="1798343E"/>
    <w:rsid w:val="179AB083"/>
    <w:rsid w:val="179C3628"/>
    <w:rsid w:val="179FD4FB"/>
    <w:rsid w:val="17A49B24"/>
    <w:rsid w:val="17A5CCD2"/>
    <w:rsid w:val="17A6F937"/>
    <w:rsid w:val="17A751B4"/>
    <w:rsid w:val="17AB457C"/>
    <w:rsid w:val="17AC2872"/>
    <w:rsid w:val="17AE2144"/>
    <w:rsid w:val="17AE6299"/>
    <w:rsid w:val="17B478C2"/>
    <w:rsid w:val="17B5DC78"/>
    <w:rsid w:val="17B7D4C6"/>
    <w:rsid w:val="17B970CF"/>
    <w:rsid w:val="17BA26B4"/>
    <w:rsid w:val="17BB762B"/>
    <w:rsid w:val="17BD9387"/>
    <w:rsid w:val="17BDB8C9"/>
    <w:rsid w:val="17C23E42"/>
    <w:rsid w:val="17C55493"/>
    <w:rsid w:val="17C6440A"/>
    <w:rsid w:val="17C969FF"/>
    <w:rsid w:val="17CD0A6B"/>
    <w:rsid w:val="17CD5A77"/>
    <w:rsid w:val="17D4624D"/>
    <w:rsid w:val="17D60592"/>
    <w:rsid w:val="17D720ED"/>
    <w:rsid w:val="17D7A609"/>
    <w:rsid w:val="17D92B9B"/>
    <w:rsid w:val="17D96096"/>
    <w:rsid w:val="17DD4062"/>
    <w:rsid w:val="17E4446E"/>
    <w:rsid w:val="17E59E1D"/>
    <w:rsid w:val="17F13904"/>
    <w:rsid w:val="17F2DA87"/>
    <w:rsid w:val="17F3613C"/>
    <w:rsid w:val="17F618A9"/>
    <w:rsid w:val="17F752C0"/>
    <w:rsid w:val="17FA53B6"/>
    <w:rsid w:val="17FDC3F0"/>
    <w:rsid w:val="17FDDD70"/>
    <w:rsid w:val="18014E26"/>
    <w:rsid w:val="1804462D"/>
    <w:rsid w:val="1804C0F0"/>
    <w:rsid w:val="180A5760"/>
    <w:rsid w:val="180C07E7"/>
    <w:rsid w:val="181FA912"/>
    <w:rsid w:val="18248F97"/>
    <w:rsid w:val="18250D29"/>
    <w:rsid w:val="18252031"/>
    <w:rsid w:val="18262D6A"/>
    <w:rsid w:val="182CF894"/>
    <w:rsid w:val="182E5EDC"/>
    <w:rsid w:val="182EC484"/>
    <w:rsid w:val="1832B04B"/>
    <w:rsid w:val="18330886"/>
    <w:rsid w:val="1834E070"/>
    <w:rsid w:val="1836C5A7"/>
    <w:rsid w:val="1838387B"/>
    <w:rsid w:val="183C72BC"/>
    <w:rsid w:val="1841EDB0"/>
    <w:rsid w:val="18420004"/>
    <w:rsid w:val="18430218"/>
    <w:rsid w:val="18430A8C"/>
    <w:rsid w:val="1846898D"/>
    <w:rsid w:val="1847E820"/>
    <w:rsid w:val="18486D7A"/>
    <w:rsid w:val="184DE818"/>
    <w:rsid w:val="18520421"/>
    <w:rsid w:val="18534486"/>
    <w:rsid w:val="185349C7"/>
    <w:rsid w:val="185570F7"/>
    <w:rsid w:val="1857C308"/>
    <w:rsid w:val="18669560"/>
    <w:rsid w:val="1866C831"/>
    <w:rsid w:val="186934C6"/>
    <w:rsid w:val="1869A663"/>
    <w:rsid w:val="186D39A8"/>
    <w:rsid w:val="186D5C8C"/>
    <w:rsid w:val="18719565"/>
    <w:rsid w:val="1872363C"/>
    <w:rsid w:val="1875E1CD"/>
    <w:rsid w:val="187B3228"/>
    <w:rsid w:val="187D82FE"/>
    <w:rsid w:val="187D88F7"/>
    <w:rsid w:val="187E7F1D"/>
    <w:rsid w:val="18820DFC"/>
    <w:rsid w:val="18826E1B"/>
    <w:rsid w:val="188916E4"/>
    <w:rsid w:val="188A197E"/>
    <w:rsid w:val="188D386B"/>
    <w:rsid w:val="188F93B5"/>
    <w:rsid w:val="18921292"/>
    <w:rsid w:val="18965728"/>
    <w:rsid w:val="18986739"/>
    <w:rsid w:val="1898A8EC"/>
    <w:rsid w:val="189FE522"/>
    <w:rsid w:val="18A158BB"/>
    <w:rsid w:val="18A31DBF"/>
    <w:rsid w:val="18A39BFD"/>
    <w:rsid w:val="18A9E9FD"/>
    <w:rsid w:val="18AA4C8F"/>
    <w:rsid w:val="18B46CE6"/>
    <w:rsid w:val="18BC3E29"/>
    <w:rsid w:val="18C287BC"/>
    <w:rsid w:val="18C62347"/>
    <w:rsid w:val="18C7B6FC"/>
    <w:rsid w:val="18C9B473"/>
    <w:rsid w:val="18CCF299"/>
    <w:rsid w:val="18CE6ECB"/>
    <w:rsid w:val="18CF46BB"/>
    <w:rsid w:val="18CF88C8"/>
    <w:rsid w:val="18D0B8F1"/>
    <w:rsid w:val="18D5A26D"/>
    <w:rsid w:val="18D8E278"/>
    <w:rsid w:val="18DAF18D"/>
    <w:rsid w:val="18DBEB84"/>
    <w:rsid w:val="18E074CB"/>
    <w:rsid w:val="18E16961"/>
    <w:rsid w:val="18E47E41"/>
    <w:rsid w:val="18E5CFE4"/>
    <w:rsid w:val="18E88ED5"/>
    <w:rsid w:val="18E96045"/>
    <w:rsid w:val="18ECCF6A"/>
    <w:rsid w:val="18EE6525"/>
    <w:rsid w:val="18F07544"/>
    <w:rsid w:val="18F5772B"/>
    <w:rsid w:val="18F68F19"/>
    <w:rsid w:val="18FB75C4"/>
    <w:rsid w:val="18FEBB41"/>
    <w:rsid w:val="19012482"/>
    <w:rsid w:val="190AF987"/>
    <w:rsid w:val="190CCFB3"/>
    <w:rsid w:val="190E22E6"/>
    <w:rsid w:val="1915A12B"/>
    <w:rsid w:val="19191753"/>
    <w:rsid w:val="19199673"/>
    <w:rsid w:val="191F2812"/>
    <w:rsid w:val="1927CCEA"/>
    <w:rsid w:val="1928B1A8"/>
    <w:rsid w:val="19291E75"/>
    <w:rsid w:val="192A3C7C"/>
    <w:rsid w:val="192CAE80"/>
    <w:rsid w:val="192E2426"/>
    <w:rsid w:val="193057C4"/>
    <w:rsid w:val="1932289F"/>
    <w:rsid w:val="19330DB1"/>
    <w:rsid w:val="19375E71"/>
    <w:rsid w:val="1937E920"/>
    <w:rsid w:val="19394824"/>
    <w:rsid w:val="193A46A4"/>
    <w:rsid w:val="193BD3EA"/>
    <w:rsid w:val="193CCA39"/>
    <w:rsid w:val="193CE51A"/>
    <w:rsid w:val="193CEE44"/>
    <w:rsid w:val="193DE057"/>
    <w:rsid w:val="1946E994"/>
    <w:rsid w:val="19479726"/>
    <w:rsid w:val="194801FD"/>
    <w:rsid w:val="19480F92"/>
    <w:rsid w:val="194867B5"/>
    <w:rsid w:val="1948F41A"/>
    <w:rsid w:val="194BF5FC"/>
    <w:rsid w:val="194DF674"/>
    <w:rsid w:val="194FCA47"/>
    <w:rsid w:val="1950212C"/>
    <w:rsid w:val="1950DEBC"/>
    <w:rsid w:val="19535E85"/>
    <w:rsid w:val="19541373"/>
    <w:rsid w:val="195449BE"/>
    <w:rsid w:val="19551729"/>
    <w:rsid w:val="19559DD1"/>
    <w:rsid w:val="195F392E"/>
    <w:rsid w:val="1960D468"/>
    <w:rsid w:val="1964916F"/>
    <w:rsid w:val="19705AE5"/>
    <w:rsid w:val="1970C5C4"/>
    <w:rsid w:val="197F8325"/>
    <w:rsid w:val="197FDB43"/>
    <w:rsid w:val="1982F6DE"/>
    <w:rsid w:val="1986133B"/>
    <w:rsid w:val="1986B9B7"/>
    <w:rsid w:val="198CD3B0"/>
    <w:rsid w:val="198D0965"/>
    <w:rsid w:val="19907150"/>
    <w:rsid w:val="19970E6B"/>
    <w:rsid w:val="1998540C"/>
    <w:rsid w:val="199ADC5B"/>
    <w:rsid w:val="199F1A56"/>
    <w:rsid w:val="19A12700"/>
    <w:rsid w:val="19A5AF7A"/>
    <w:rsid w:val="19A7093F"/>
    <w:rsid w:val="19A7C442"/>
    <w:rsid w:val="19B1AB5B"/>
    <w:rsid w:val="19B9C617"/>
    <w:rsid w:val="19BC97D6"/>
    <w:rsid w:val="19C22346"/>
    <w:rsid w:val="19C669CD"/>
    <w:rsid w:val="19C68D8B"/>
    <w:rsid w:val="19C9CA04"/>
    <w:rsid w:val="19CB4943"/>
    <w:rsid w:val="19CD9FAF"/>
    <w:rsid w:val="19CE8E3E"/>
    <w:rsid w:val="19D2B8DD"/>
    <w:rsid w:val="19D41254"/>
    <w:rsid w:val="19D45B3A"/>
    <w:rsid w:val="19D8D9CC"/>
    <w:rsid w:val="19D8DC27"/>
    <w:rsid w:val="19DCE6C1"/>
    <w:rsid w:val="19E0407D"/>
    <w:rsid w:val="19E427AC"/>
    <w:rsid w:val="19E800F8"/>
    <w:rsid w:val="19EC492A"/>
    <w:rsid w:val="19EE501D"/>
    <w:rsid w:val="19EFC0C2"/>
    <w:rsid w:val="19F20484"/>
    <w:rsid w:val="19F568D8"/>
    <w:rsid w:val="19F741A5"/>
    <w:rsid w:val="19F8A31E"/>
    <w:rsid w:val="19FCF51F"/>
    <w:rsid w:val="19FD9E49"/>
    <w:rsid w:val="1A024F1E"/>
    <w:rsid w:val="1A03AB2D"/>
    <w:rsid w:val="1A0542A0"/>
    <w:rsid w:val="1A08BEF8"/>
    <w:rsid w:val="1A09BB92"/>
    <w:rsid w:val="1A0AE373"/>
    <w:rsid w:val="1A0CC981"/>
    <w:rsid w:val="1A0ECE9F"/>
    <w:rsid w:val="1A0F5E04"/>
    <w:rsid w:val="1A109EA6"/>
    <w:rsid w:val="1A11E4CD"/>
    <w:rsid w:val="1A16F87C"/>
    <w:rsid w:val="1A19C0DC"/>
    <w:rsid w:val="1A1C2351"/>
    <w:rsid w:val="1A1FB137"/>
    <w:rsid w:val="1A23A809"/>
    <w:rsid w:val="1A2A43D7"/>
    <w:rsid w:val="1A2B72C7"/>
    <w:rsid w:val="1A2BE7B6"/>
    <w:rsid w:val="1A2C542A"/>
    <w:rsid w:val="1A2FDEDE"/>
    <w:rsid w:val="1A393957"/>
    <w:rsid w:val="1A3CF5E2"/>
    <w:rsid w:val="1A3EEE20"/>
    <w:rsid w:val="1A40A9F0"/>
    <w:rsid w:val="1A420D67"/>
    <w:rsid w:val="1A42FE58"/>
    <w:rsid w:val="1A4E3BEF"/>
    <w:rsid w:val="1A4F497E"/>
    <w:rsid w:val="1A57667C"/>
    <w:rsid w:val="1A58658F"/>
    <w:rsid w:val="1A595946"/>
    <w:rsid w:val="1A59C765"/>
    <w:rsid w:val="1A5E1102"/>
    <w:rsid w:val="1A5E5D81"/>
    <w:rsid w:val="1A5F36BD"/>
    <w:rsid w:val="1A626720"/>
    <w:rsid w:val="1A638EDD"/>
    <w:rsid w:val="1A64E5D8"/>
    <w:rsid w:val="1A679D41"/>
    <w:rsid w:val="1A68F2E5"/>
    <w:rsid w:val="1A6902C5"/>
    <w:rsid w:val="1A733DCB"/>
    <w:rsid w:val="1A7EE2E5"/>
    <w:rsid w:val="1A7FDAC2"/>
    <w:rsid w:val="1A800622"/>
    <w:rsid w:val="1A80B018"/>
    <w:rsid w:val="1A849561"/>
    <w:rsid w:val="1A879213"/>
    <w:rsid w:val="1A8AA5FE"/>
    <w:rsid w:val="1A8DBDD8"/>
    <w:rsid w:val="1A900FBE"/>
    <w:rsid w:val="1A909537"/>
    <w:rsid w:val="1A91868D"/>
    <w:rsid w:val="1A93F470"/>
    <w:rsid w:val="1A9D8C5B"/>
    <w:rsid w:val="1A9E8BCB"/>
    <w:rsid w:val="1A9FBD03"/>
    <w:rsid w:val="1AA0CD32"/>
    <w:rsid w:val="1AA2D520"/>
    <w:rsid w:val="1AA5F3CC"/>
    <w:rsid w:val="1AA7E268"/>
    <w:rsid w:val="1AA9386E"/>
    <w:rsid w:val="1AAF9CD6"/>
    <w:rsid w:val="1AB8E8D1"/>
    <w:rsid w:val="1ABA4AF8"/>
    <w:rsid w:val="1ABD485B"/>
    <w:rsid w:val="1ABDF7EC"/>
    <w:rsid w:val="1AC004ED"/>
    <w:rsid w:val="1AC137FF"/>
    <w:rsid w:val="1AC22280"/>
    <w:rsid w:val="1AC9493B"/>
    <w:rsid w:val="1ACA6573"/>
    <w:rsid w:val="1AD0F0C2"/>
    <w:rsid w:val="1AD51885"/>
    <w:rsid w:val="1AD73085"/>
    <w:rsid w:val="1AD764AF"/>
    <w:rsid w:val="1AD84E6B"/>
    <w:rsid w:val="1ADB962F"/>
    <w:rsid w:val="1ADE1AD5"/>
    <w:rsid w:val="1AE30629"/>
    <w:rsid w:val="1AE3C14B"/>
    <w:rsid w:val="1AE5F987"/>
    <w:rsid w:val="1AED1B4E"/>
    <w:rsid w:val="1AED3F67"/>
    <w:rsid w:val="1AED56B4"/>
    <w:rsid w:val="1AEDA51B"/>
    <w:rsid w:val="1AEE3913"/>
    <w:rsid w:val="1AEF2EE6"/>
    <w:rsid w:val="1AF4AB97"/>
    <w:rsid w:val="1AF53449"/>
    <w:rsid w:val="1AF9EA83"/>
    <w:rsid w:val="1AFB0AC2"/>
    <w:rsid w:val="1AFD1E9A"/>
    <w:rsid w:val="1AFFC6E1"/>
    <w:rsid w:val="1B01A9AA"/>
    <w:rsid w:val="1B024F18"/>
    <w:rsid w:val="1B05D88A"/>
    <w:rsid w:val="1B0E249F"/>
    <w:rsid w:val="1B1021C1"/>
    <w:rsid w:val="1B1946AA"/>
    <w:rsid w:val="1B1AB891"/>
    <w:rsid w:val="1B24B9CD"/>
    <w:rsid w:val="1B258440"/>
    <w:rsid w:val="1B2CAF09"/>
    <w:rsid w:val="1B2DAE4D"/>
    <w:rsid w:val="1B32C0B3"/>
    <w:rsid w:val="1B33ABE1"/>
    <w:rsid w:val="1B39CAD8"/>
    <w:rsid w:val="1B3B42C4"/>
    <w:rsid w:val="1B3CBE15"/>
    <w:rsid w:val="1B3DEC4F"/>
    <w:rsid w:val="1B438DB5"/>
    <w:rsid w:val="1B44779D"/>
    <w:rsid w:val="1B48991B"/>
    <w:rsid w:val="1B49D7BA"/>
    <w:rsid w:val="1B4A6940"/>
    <w:rsid w:val="1B5497B5"/>
    <w:rsid w:val="1B550A1B"/>
    <w:rsid w:val="1B555A6C"/>
    <w:rsid w:val="1B56578C"/>
    <w:rsid w:val="1B586837"/>
    <w:rsid w:val="1B590A0C"/>
    <w:rsid w:val="1B5DFC29"/>
    <w:rsid w:val="1B5F481E"/>
    <w:rsid w:val="1B610B20"/>
    <w:rsid w:val="1B61123F"/>
    <w:rsid w:val="1B6C5AFD"/>
    <w:rsid w:val="1B6D7C58"/>
    <w:rsid w:val="1B719E87"/>
    <w:rsid w:val="1B7379A8"/>
    <w:rsid w:val="1B784000"/>
    <w:rsid w:val="1B7879E6"/>
    <w:rsid w:val="1B79115E"/>
    <w:rsid w:val="1B799A1E"/>
    <w:rsid w:val="1B857C58"/>
    <w:rsid w:val="1B8756D8"/>
    <w:rsid w:val="1B88E0DB"/>
    <w:rsid w:val="1B89A4E3"/>
    <w:rsid w:val="1B913113"/>
    <w:rsid w:val="1B93B88F"/>
    <w:rsid w:val="1B958827"/>
    <w:rsid w:val="1B99AEF4"/>
    <w:rsid w:val="1B9D8106"/>
    <w:rsid w:val="1B9DCE1F"/>
    <w:rsid w:val="1B9FFC52"/>
    <w:rsid w:val="1BA1C428"/>
    <w:rsid w:val="1BA63D85"/>
    <w:rsid w:val="1BAAF7A5"/>
    <w:rsid w:val="1BAFE7F1"/>
    <w:rsid w:val="1BB0568E"/>
    <w:rsid w:val="1BB55F52"/>
    <w:rsid w:val="1BBBDBF6"/>
    <w:rsid w:val="1BC793D5"/>
    <w:rsid w:val="1BC84531"/>
    <w:rsid w:val="1BC879B3"/>
    <w:rsid w:val="1BCACAE0"/>
    <w:rsid w:val="1BCB4F82"/>
    <w:rsid w:val="1BCBFC0A"/>
    <w:rsid w:val="1BCC9592"/>
    <w:rsid w:val="1BCCD665"/>
    <w:rsid w:val="1BCDE000"/>
    <w:rsid w:val="1BCED187"/>
    <w:rsid w:val="1BD0697E"/>
    <w:rsid w:val="1BD2F3FA"/>
    <w:rsid w:val="1BD40E03"/>
    <w:rsid w:val="1BD7BFA5"/>
    <w:rsid w:val="1BDB2AFB"/>
    <w:rsid w:val="1BE1739F"/>
    <w:rsid w:val="1BE1C94E"/>
    <w:rsid w:val="1BE393E9"/>
    <w:rsid w:val="1BE56B91"/>
    <w:rsid w:val="1BE7E315"/>
    <w:rsid w:val="1BE8BE09"/>
    <w:rsid w:val="1BEAC2B4"/>
    <w:rsid w:val="1BEB62DB"/>
    <w:rsid w:val="1BED89DC"/>
    <w:rsid w:val="1BEF4244"/>
    <w:rsid w:val="1BF12EEF"/>
    <w:rsid w:val="1BF4B993"/>
    <w:rsid w:val="1BF4EA0C"/>
    <w:rsid w:val="1BF516DE"/>
    <w:rsid w:val="1BF69CEB"/>
    <w:rsid w:val="1BF99DC2"/>
    <w:rsid w:val="1BFB5EA0"/>
    <w:rsid w:val="1C049D48"/>
    <w:rsid w:val="1C053BD0"/>
    <w:rsid w:val="1C0848A0"/>
    <w:rsid w:val="1C0C470D"/>
    <w:rsid w:val="1C0FCEC9"/>
    <w:rsid w:val="1C11AAEE"/>
    <w:rsid w:val="1C1263C4"/>
    <w:rsid w:val="1C12D9A9"/>
    <w:rsid w:val="1C12FC59"/>
    <w:rsid w:val="1C131A5C"/>
    <w:rsid w:val="1C17B47F"/>
    <w:rsid w:val="1C1A7FD9"/>
    <w:rsid w:val="1C1E6378"/>
    <w:rsid w:val="1C20A4B2"/>
    <w:rsid w:val="1C24887B"/>
    <w:rsid w:val="1C2700CA"/>
    <w:rsid w:val="1C288F3F"/>
    <w:rsid w:val="1C2ABC4B"/>
    <w:rsid w:val="1C33CC4D"/>
    <w:rsid w:val="1C36B2BE"/>
    <w:rsid w:val="1C3ABD3E"/>
    <w:rsid w:val="1C3B2CE0"/>
    <w:rsid w:val="1C3D003C"/>
    <w:rsid w:val="1C3FB366"/>
    <w:rsid w:val="1C41AEE9"/>
    <w:rsid w:val="1C432FC3"/>
    <w:rsid w:val="1C43D7C4"/>
    <w:rsid w:val="1C472728"/>
    <w:rsid w:val="1C476691"/>
    <w:rsid w:val="1C49FBFE"/>
    <w:rsid w:val="1C4B11EC"/>
    <w:rsid w:val="1C4DD791"/>
    <w:rsid w:val="1C4E723D"/>
    <w:rsid w:val="1C53226D"/>
    <w:rsid w:val="1C55D088"/>
    <w:rsid w:val="1C566800"/>
    <w:rsid w:val="1C59C3D1"/>
    <w:rsid w:val="1C5E22B5"/>
    <w:rsid w:val="1C5ED899"/>
    <w:rsid w:val="1C657114"/>
    <w:rsid w:val="1C6A796E"/>
    <w:rsid w:val="1C6C906D"/>
    <w:rsid w:val="1C70E8E6"/>
    <w:rsid w:val="1C71C6D8"/>
    <w:rsid w:val="1C7756AE"/>
    <w:rsid w:val="1C788B04"/>
    <w:rsid w:val="1C79E3CB"/>
    <w:rsid w:val="1C7BAA33"/>
    <w:rsid w:val="1C7C0A56"/>
    <w:rsid w:val="1C829C98"/>
    <w:rsid w:val="1C87DD19"/>
    <w:rsid w:val="1C8AFF47"/>
    <w:rsid w:val="1C8C310E"/>
    <w:rsid w:val="1C8CC283"/>
    <w:rsid w:val="1C8D912C"/>
    <w:rsid w:val="1C8FB957"/>
    <w:rsid w:val="1C939EE5"/>
    <w:rsid w:val="1C94B94C"/>
    <w:rsid w:val="1C974C88"/>
    <w:rsid w:val="1C98EA16"/>
    <w:rsid w:val="1C996CFF"/>
    <w:rsid w:val="1C998DEF"/>
    <w:rsid w:val="1C9B7B95"/>
    <w:rsid w:val="1C9B9742"/>
    <w:rsid w:val="1C9BDD7A"/>
    <w:rsid w:val="1C9F073D"/>
    <w:rsid w:val="1CA16E4D"/>
    <w:rsid w:val="1CA29ED2"/>
    <w:rsid w:val="1CA46EAA"/>
    <w:rsid w:val="1CA92839"/>
    <w:rsid w:val="1CAA4AE5"/>
    <w:rsid w:val="1CB1E9C4"/>
    <w:rsid w:val="1CB3D372"/>
    <w:rsid w:val="1CB7F67B"/>
    <w:rsid w:val="1CB870E2"/>
    <w:rsid w:val="1CBCA513"/>
    <w:rsid w:val="1CBFD3DF"/>
    <w:rsid w:val="1CC39B48"/>
    <w:rsid w:val="1CCD6492"/>
    <w:rsid w:val="1CCD7A25"/>
    <w:rsid w:val="1CCEF1AE"/>
    <w:rsid w:val="1CD67317"/>
    <w:rsid w:val="1CD70CAB"/>
    <w:rsid w:val="1CD84417"/>
    <w:rsid w:val="1CDBA2BE"/>
    <w:rsid w:val="1CDD503C"/>
    <w:rsid w:val="1CDF0D9E"/>
    <w:rsid w:val="1CE2E9B3"/>
    <w:rsid w:val="1CEB847F"/>
    <w:rsid w:val="1CEE3E08"/>
    <w:rsid w:val="1CEE85EA"/>
    <w:rsid w:val="1CF06D58"/>
    <w:rsid w:val="1CF654F2"/>
    <w:rsid w:val="1CF69AE6"/>
    <w:rsid w:val="1CF6D5FC"/>
    <w:rsid w:val="1CF9CC8A"/>
    <w:rsid w:val="1CFBE5B8"/>
    <w:rsid w:val="1CFE9F66"/>
    <w:rsid w:val="1CFF66F5"/>
    <w:rsid w:val="1D015C41"/>
    <w:rsid w:val="1D01D1C8"/>
    <w:rsid w:val="1D07C2B3"/>
    <w:rsid w:val="1D087E10"/>
    <w:rsid w:val="1D0FD077"/>
    <w:rsid w:val="1D10C28F"/>
    <w:rsid w:val="1D147ABA"/>
    <w:rsid w:val="1D15CD6A"/>
    <w:rsid w:val="1D15D7CC"/>
    <w:rsid w:val="1D18DCB6"/>
    <w:rsid w:val="1D1A32D6"/>
    <w:rsid w:val="1D1DD110"/>
    <w:rsid w:val="1D1FD495"/>
    <w:rsid w:val="1D22DC18"/>
    <w:rsid w:val="1D26A2FB"/>
    <w:rsid w:val="1D2C755D"/>
    <w:rsid w:val="1D31E8EF"/>
    <w:rsid w:val="1D34DD28"/>
    <w:rsid w:val="1D357F55"/>
    <w:rsid w:val="1D376A1A"/>
    <w:rsid w:val="1D38F664"/>
    <w:rsid w:val="1D3C858F"/>
    <w:rsid w:val="1D3D2760"/>
    <w:rsid w:val="1D430C16"/>
    <w:rsid w:val="1D451A1E"/>
    <w:rsid w:val="1D47535F"/>
    <w:rsid w:val="1D478FAA"/>
    <w:rsid w:val="1D49A2B9"/>
    <w:rsid w:val="1D4D2AE3"/>
    <w:rsid w:val="1D4DB2AB"/>
    <w:rsid w:val="1D501529"/>
    <w:rsid w:val="1D553D82"/>
    <w:rsid w:val="1D5564F1"/>
    <w:rsid w:val="1D56366B"/>
    <w:rsid w:val="1D5901B2"/>
    <w:rsid w:val="1D5A8C89"/>
    <w:rsid w:val="1D5C3430"/>
    <w:rsid w:val="1D5D23B2"/>
    <w:rsid w:val="1D5DF4CF"/>
    <w:rsid w:val="1D665242"/>
    <w:rsid w:val="1D670CB4"/>
    <w:rsid w:val="1D68A6C6"/>
    <w:rsid w:val="1D6ECBB0"/>
    <w:rsid w:val="1D71066F"/>
    <w:rsid w:val="1D710970"/>
    <w:rsid w:val="1D728CC0"/>
    <w:rsid w:val="1D7303BF"/>
    <w:rsid w:val="1D769C90"/>
    <w:rsid w:val="1D77AD6F"/>
    <w:rsid w:val="1D7C5E0C"/>
    <w:rsid w:val="1D7E303C"/>
    <w:rsid w:val="1D7E8DF7"/>
    <w:rsid w:val="1D8429D4"/>
    <w:rsid w:val="1D84AB21"/>
    <w:rsid w:val="1D8B12A5"/>
    <w:rsid w:val="1D94CBD0"/>
    <w:rsid w:val="1D9CC0F1"/>
    <w:rsid w:val="1D9D3F3C"/>
    <w:rsid w:val="1D9FB88E"/>
    <w:rsid w:val="1DA20460"/>
    <w:rsid w:val="1DA465D9"/>
    <w:rsid w:val="1DA61A18"/>
    <w:rsid w:val="1DB04688"/>
    <w:rsid w:val="1DB07218"/>
    <w:rsid w:val="1DB9852F"/>
    <w:rsid w:val="1DC5A40C"/>
    <w:rsid w:val="1DC66397"/>
    <w:rsid w:val="1DCB2494"/>
    <w:rsid w:val="1DD62C8D"/>
    <w:rsid w:val="1DD6BEEF"/>
    <w:rsid w:val="1DD6D640"/>
    <w:rsid w:val="1DD94190"/>
    <w:rsid w:val="1DDA467D"/>
    <w:rsid w:val="1DDEA4B8"/>
    <w:rsid w:val="1DE2FF40"/>
    <w:rsid w:val="1DE304E2"/>
    <w:rsid w:val="1DED028A"/>
    <w:rsid w:val="1DEEDD16"/>
    <w:rsid w:val="1DEF55CA"/>
    <w:rsid w:val="1DF103AD"/>
    <w:rsid w:val="1DF2F2FA"/>
    <w:rsid w:val="1DF6B824"/>
    <w:rsid w:val="1DF97772"/>
    <w:rsid w:val="1DFC51C0"/>
    <w:rsid w:val="1DFCBAF0"/>
    <w:rsid w:val="1E05E743"/>
    <w:rsid w:val="1E065AE2"/>
    <w:rsid w:val="1E0936DF"/>
    <w:rsid w:val="1E0A6942"/>
    <w:rsid w:val="1E0DE081"/>
    <w:rsid w:val="1E1538B8"/>
    <w:rsid w:val="1E164FE9"/>
    <w:rsid w:val="1E1CF951"/>
    <w:rsid w:val="1E20A305"/>
    <w:rsid w:val="1E20B3AB"/>
    <w:rsid w:val="1E22D7E3"/>
    <w:rsid w:val="1E2545DD"/>
    <w:rsid w:val="1E286269"/>
    <w:rsid w:val="1E292C77"/>
    <w:rsid w:val="1E2A68F0"/>
    <w:rsid w:val="1E2F001A"/>
    <w:rsid w:val="1E303231"/>
    <w:rsid w:val="1E30BBB8"/>
    <w:rsid w:val="1E3767A3"/>
    <w:rsid w:val="1E3AC080"/>
    <w:rsid w:val="1E3F5824"/>
    <w:rsid w:val="1E403F0B"/>
    <w:rsid w:val="1E40E0E6"/>
    <w:rsid w:val="1E45BC09"/>
    <w:rsid w:val="1E4A3EE4"/>
    <w:rsid w:val="1E4AE8CC"/>
    <w:rsid w:val="1E4BA565"/>
    <w:rsid w:val="1E4C1BD7"/>
    <w:rsid w:val="1E4EF3AF"/>
    <w:rsid w:val="1E500C96"/>
    <w:rsid w:val="1E572A3A"/>
    <w:rsid w:val="1E5B0164"/>
    <w:rsid w:val="1E5B3478"/>
    <w:rsid w:val="1E5EBB82"/>
    <w:rsid w:val="1E607A88"/>
    <w:rsid w:val="1E647117"/>
    <w:rsid w:val="1E666790"/>
    <w:rsid w:val="1E6A3548"/>
    <w:rsid w:val="1E6BCDB0"/>
    <w:rsid w:val="1E6E0E79"/>
    <w:rsid w:val="1E70EC68"/>
    <w:rsid w:val="1E70ED4A"/>
    <w:rsid w:val="1E720B27"/>
    <w:rsid w:val="1E797AD5"/>
    <w:rsid w:val="1E79AFE5"/>
    <w:rsid w:val="1E818731"/>
    <w:rsid w:val="1E82C614"/>
    <w:rsid w:val="1E847715"/>
    <w:rsid w:val="1E867CEB"/>
    <w:rsid w:val="1E8C414F"/>
    <w:rsid w:val="1E8D2641"/>
    <w:rsid w:val="1E8E1426"/>
    <w:rsid w:val="1E91FF35"/>
    <w:rsid w:val="1E9248FA"/>
    <w:rsid w:val="1E92C27A"/>
    <w:rsid w:val="1E934670"/>
    <w:rsid w:val="1E94E6E3"/>
    <w:rsid w:val="1E9552B9"/>
    <w:rsid w:val="1E97DBF4"/>
    <w:rsid w:val="1E9E9873"/>
    <w:rsid w:val="1E9F4FDE"/>
    <w:rsid w:val="1E9F935E"/>
    <w:rsid w:val="1EA21D2A"/>
    <w:rsid w:val="1EA50E09"/>
    <w:rsid w:val="1EA8D98A"/>
    <w:rsid w:val="1EB29E31"/>
    <w:rsid w:val="1EB7C58C"/>
    <w:rsid w:val="1EB80D84"/>
    <w:rsid w:val="1EBB721B"/>
    <w:rsid w:val="1EC1F515"/>
    <w:rsid w:val="1EC59D3A"/>
    <w:rsid w:val="1EC6809C"/>
    <w:rsid w:val="1EC8D64E"/>
    <w:rsid w:val="1ECBAD7F"/>
    <w:rsid w:val="1ECD7BB1"/>
    <w:rsid w:val="1ED1FBDB"/>
    <w:rsid w:val="1ED29AC7"/>
    <w:rsid w:val="1ED74083"/>
    <w:rsid w:val="1ED8BA71"/>
    <w:rsid w:val="1ED9559F"/>
    <w:rsid w:val="1EDA13F3"/>
    <w:rsid w:val="1EDB17DC"/>
    <w:rsid w:val="1EEB127E"/>
    <w:rsid w:val="1EF3DC5F"/>
    <w:rsid w:val="1EF58528"/>
    <w:rsid w:val="1EF9DF83"/>
    <w:rsid w:val="1EFA4206"/>
    <w:rsid w:val="1F00E476"/>
    <w:rsid w:val="1F01191F"/>
    <w:rsid w:val="1F033D23"/>
    <w:rsid w:val="1F047727"/>
    <w:rsid w:val="1F04AF68"/>
    <w:rsid w:val="1F0A2BDD"/>
    <w:rsid w:val="1F0A7781"/>
    <w:rsid w:val="1F105E88"/>
    <w:rsid w:val="1F11F092"/>
    <w:rsid w:val="1F1720DC"/>
    <w:rsid w:val="1F1910EF"/>
    <w:rsid w:val="1F1C6343"/>
    <w:rsid w:val="1F1E1FA1"/>
    <w:rsid w:val="1F1EB3FA"/>
    <w:rsid w:val="1F1EF580"/>
    <w:rsid w:val="1F203CF9"/>
    <w:rsid w:val="1F20C52F"/>
    <w:rsid w:val="1F25F950"/>
    <w:rsid w:val="1F26F53B"/>
    <w:rsid w:val="1F27E626"/>
    <w:rsid w:val="1F2F6E36"/>
    <w:rsid w:val="1F2F938F"/>
    <w:rsid w:val="1F345D19"/>
    <w:rsid w:val="1F366686"/>
    <w:rsid w:val="1F3A272E"/>
    <w:rsid w:val="1F45520D"/>
    <w:rsid w:val="1F466EDD"/>
    <w:rsid w:val="1F4775FF"/>
    <w:rsid w:val="1F4D529E"/>
    <w:rsid w:val="1F4DB528"/>
    <w:rsid w:val="1F4E2DE7"/>
    <w:rsid w:val="1F51DA93"/>
    <w:rsid w:val="1F52DB30"/>
    <w:rsid w:val="1F54204F"/>
    <w:rsid w:val="1F54A7F7"/>
    <w:rsid w:val="1F551D61"/>
    <w:rsid w:val="1F560ED2"/>
    <w:rsid w:val="1F5627C8"/>
    <w:rsid w:val="1F58081D"/>
    <w:rsid w:val="1F5A5A47"/>
    <w:rsid w:val="1F60E593"/>
    <w:rsid w:val="1F618CCD"/>
    <w:rsid w:val="1F61D02E"/>
    <w:rsid w:val="1F62FF61"/>
    <w:rsid w:val="1F65DE4B"/>
    <w:rsid w:val="1F67B66C"/>
    <w:rsid w:val="1F6896B6"/>
    <w:rsid w:val="1F6A2CEA"/>
    <w:rsid w:val="1F6C2321"/>
    <w:rsid w:val="1F6E015A"/>
    <w:rsid w:val="1F6E9B81"/>
    <w:rsid w:val="1F749530"/>
    <w:rsid w:val="1F79EF16"/>
    <w:rsid w:val="1F7B8DD8"/>
    <w:rsid w:val="1F7BFE77"/>
    <w:rsid w:val="1F88CE82"/>
    <w:rsid w:val="1F88E31E"/>
    <w:rsid w:val="1F8DE64A"/>
    <w:rsid w:val="1F92CCFF"/>
    <w:rsid w:val="1F945503"/>
    <w:rsid w:val="1F985FF9"/>
    <w:rsid w:val="1F9B3162"/>
    <w:rsid w:val="1F9C00FC"/>
    <w:rsid w:val="1F9C11D3"/>
    <w:rsid w:val="1F9DF5D2"/>
    <w:rsid w:val="1FA0A0E6"/>
    <w:rsid w:val="1FA3AFE2"/>
    <w:rsid w:val="1FA3C1D2"/>
    <w:rsid w:val="1FA53DEC"/>
    <w:rsid w:val="1FA7F77B"/>
    <w:rsid w:val="1FB57B40"/>
    <w:rsid w:val="1FB66E5D"/>
    <w:rsid w:val="1FBA99EF"/>
    <w:rsid w:val="1FBC7366"/>
    <w:rsid w:val="1FBFB671"/>
    <w:rsid w:val="1FC1163E"/>
    <w:rsid w:val="1FC31E40"/>
    <w:rsid w:val="1FC3C178"/>
    <w:rsid w:val="1FC5384C"/>
    <w:rsid w:val="1FC8C955"/>
    <w:rsid w:val="1FCBF4A1"/>
    <w:rsid w:val="1FD43219"/>
    <w:rsid w:val="1FD60E2E"/>
    <w:rsid w:val="1FD6A7FF"/>
    <w:rsid w:val="1FD7A75C"/>
    <w:rsid w:val="1FDB06AB"/>
    <w:rsid w:val="1FDBF829"/>
    <w:rsid w:val="1FDC3A2D"/>
    <w:rsid w:val="1FDDF8DF"/>
    <w:rsid w:val="1FE36FF8"/>
    <w:rsid w:val="1FE6DBD0"/>
    <w:rsid w:val="1FEA9AF2"/>
    <w:rsid w:val="1FEBDCF7"/>
    <w:rsid w:val="1FEDA96D"/>
    <w:rsid w:val="1FEF745F"/>
    <w:rsid w:val="1FF1A07C"/>
    <w:rsid w:val="1FF7DC9E"/>
    <w:rsid w:val="1FFC3A44"/>
    <w:rsid w:val="20001560"/>
    <w:rsid w:val="2000C77C"/>
    <w:rsid w:val="20097E50"/>
    <w:rsid w:val="200B0439"/>
    <w:rsid w:val="200BC3E5"/>
    <w:rsid w:val="200D9C44"/>
    <w:rsid w:val="201287BD"/>
    <w:rsid w:val="2012D692"/>
    <w:rsid w:val="2015FCCD"/>
    <w:rsid w:val="201603B8"/>
    <w:rsid w:val="2016D49C"/>
    <w:rsid w:val="2019BD08"/>
    <w:rsid w:val="201D2968"/>
    <w:rsid w:val="202096A6"/>
    <w:rsid w:val="20282565"/>
    <w:rsid w:val="202F5A97"/>
    <w:rsid w:val="20321750"/>
    <w:rsid w:val="2036FD6F"/>
    <w:rsid w:val="20382562"/>
    <w:rsid w:val="203B26A4"/>
    <w:rsid w:val="203CD7D6"/>
    <w:rsid w:val="203D5F8B"/>
    <w:rsid w:val="203D6AA6"/>
    <w:rsid w:val="203D9283"/>
    <w:rsid w:val="203EB1E2"/>
    <w:rsid w:val="203EF323"/>
    <w:rsid w:val="203F3154"/>
    <w:rsid w:val="203F73AF"/>
    <w:rsid w:val="203F90D2"/>
    <w:rsid w:val="20435EA6"/>
    <w:rsid w:val="2044C5C3"/>
    <w:rsid w:val="2046A780"/>
    <w:rsid w:val="204B0E8D"/>
    <w:rsid w:val="204E6E92"/>
    <w:rsid w:val="20505A36"/>
    <w:rsid w:val="2052619E"/>
    <w:rsid w:val="205938B5"/>
    <w:rsid w:val="206C3445"/>
    <w:rsid w:val="206FAD8F"/>
    <w:rsid w:val="2075E454"/>
    <w:rsid w:val="20851E51"/>
    <w:rsid w:val="20864CC4"/>
    <w:rsid w:val="208F6E65"/>
    <w:rsid w:val="2094D8C5"/>
    <w:rsid w:val="2099AF67"/>
    <w:rsid w:val="209BF233"/>
    <w:rsid w:val="209CAAA7"/>
    <w:rsid w:val="20A04788"/>
    <w:rsid w:val="20A17EDC"/>
    <w:rsid w:val="20A1C3BB"/>
    <w:rsid w:val="20A2BBCA"/>
    <w:rsid w:val="20A3E337"/>
    <w:rsid w:val="20A48F68"/>
    <w:rsid w:val="20A51065"/>
    <w:rsid w:val="20A52978"/>
    <w:rsid w:val="20A6DEAE"/>
    <w:rsid w:val="20A72610"/>
    <w:rsid w:val="20A99D3F"/>
    <w:rsid w:val="20A9B007"/>
    <w:rsid w:val="20AE0A81"/>
    <w:rsid w:val="20AFC9B6"/>
    <w:rsid w:val="20B0A1B3"/>
    <w:rsid w:val="20BA6C3A"/>
    <w:rsid w:val="20BC7EF6"/>
    <w:rsid w:val="20BEE44B"/>
    <w:rsid w:val="20BF1287"/>
    <w:rsid w:val="20C62568"/>
    <w:rsid w:val="20CB1B23"/>
    <w:rsid w:val="20CCC599"/>
    <w:rsid w:val="20CEF67D"/>
    <w:rsid w:val="20CFD7E7"/>
    <w:rsid w:val="20D0168C"/>
    <w:rsid w:val="20D2D061"/>
    <w:rsid w:val="20D35624"/>
    <w:rsid w:val="20D515AD"/>
    <w:rsid w:val="20DAED78"/>
    <w:rsid w:val="20DAF13B"/>
    <w:rsid w:val="20DCC04B"/>
    <w:rsid w:val="20E25E11"/>
    <w:rsid w:val="20E5C4AA"/>
    <w:rsid w:val="20EA5703"/>
    <w:rsid w:val="20EE2756"/>
    <w:rsid w:val="20F197EA"/>
    <w:rsid w:val="20FDA6B3"/>
    <w:rsid w:val="2100FEA7"/>
    <w:rsid w:val="21034931"/>
    <w:rsid w:val="21080D06"/>
    <w:rsid w:val="210CB9CF"/>
    <w:rsid w:val="210DCD4F"/>
    <w:rsid w:val="2115B90C"/>
    <w:rsid w:val="211773D1"/>
    <w:rsid w:val="2117CB35"/>
    <w:rsid w:val="211B02C7"/>
    <w:rsid w:val="211E0361"/>
    <w:rsid w:val="211FC8BB"/>
    <w:rsid w:val="21211C17"/>
    <w:rsid w:val="2121DE99"/>
    <w:rsid w:val="2126BBCC"/>
    <w:rsid w:val="212C3122"/>
    <w:rsid w:val="21302BCA"/>
    <w:rsid w:val="2130F362"/>
    <w:rsid w:val="2134B6E9"/>
    <w:rsid w:val="21361134"/>
    <w:rsid w:val="213655F9"/>
    <w:rsid w:val="213B3D78"/>
    <w:rsid w:val="213C615D"/>
    <w:rsid w:val="2140BFF7"/>
    <w:rsid w:val="214150D9"/>
    <w:rsid w:val="21427F01"/>
    <w:rsid w:val="2142E6DC"/>
    <w:rsid w:val="2143B4DB"/>
    <w:rsid w:val="214449C3"/>
    <w:rsid w:val="2145CFE0"/>
    <w:rsid w:val="21464DD1"/>
    <w:rsid w:val="2151A8C3"/>
    <w:rsid w:val="2153F3C0"/>
    <w:rsid w:val="2156EED2"/>
    <w:rsid w:val="215CD4E5"/>
    <w:rsid w:val="215F401B"/>
    <w:rsid w:val="2162A57E"/>
    <w:rsid w:val="216DC575"/>
    <w:rsid w:val="216E7603"/>
    <w:rsid w:val="216EAA4B"/>
    <w:rsid w:val="216F0865"/>
    <w:rsid w:val="2170BFFE"/>
    <w:rsid w:val="2171B627"/>
    <w:rsid w:val="2171C68A"/>
    <w:rsid w:val="217C1F15"/>
    <w:rsid w:val="217D4445"/>
    <w:rsid w:val="217D8368"/>
    <w:rsid w:val="217E9061"/>
    <w:rsid w:val="217F3B63"/>
    <w:rsid w:val="2181F0FB"/>
    <w:rsid w:val="2184FC9C"/>
    <w:rsid w:val="2185AEBE"/>
    <w:rsid w:val="2186FB8E"/>
    <w:rsid w:val="21895075"/>
    <w:rsid w:val="218F0F13"/>
    <w:rsid w:val="21909F50"/>
    <w:rsid w:val="21961DE2"/>
    <w:rsid w:val="21966BD1"/>
    <w:rsid w:val="2198BBD7"/>
    <w:rsid w:val="219DBF9E"/>
    <w:rsid w:val="21A0B6CA"/>
    <w:rsid w:val="21A34048"/>
    <w:rsid w:val="21A79786"/>
    <w:rsid w:val="21AA609C"/>
    <w:rsid w:val="21AAAD65"/>
    <w:rsid w:val="21B05277"/>
    <w:rsid w:val="21B27950"/>
    <w:rsid w:val="21B3252A"/>
    <w:rsid w:val="21B46E28"/>
    <w:rsid w:val="21B8963F"/>
    <w:rsid w:val="21B9EC8A"/>
    <w:rsid w:val="21BD7802"/>
    <w:rsid w:val="21C3031F"/>
    <w:rsid w:val="21C6B25E"/>
    <w:rsid w:val="21C9B6AD"/>
    <w:rsid w:val="21C9BA82"/>
    <w:rsid w:val="21CADAE4"/>
    <w:rsid w:val="21D053C3"/>
    <w:rsid w:val="21D2B335"/>
    <w:rsid w:val="21D75EA9"/>
    <w:rsid w:val="21D871BC"/>
    <w:rsid w:val="21D98FF0"/>
    <w:rsid w:val="21DBA209"/>
    <w:rsid w:val="21DBF8EE"/>
    <w:rsid w:val="21DDBC0F"/>
    <w:rsid w:val="21DE0485"/>
    <w:rsid w:val="21E0A22B"/>
    <w:rsid w:val="21E1F0F1"/>
    <w:rsid w:val="21E7F9F5"/>
    <w:rsid w:val="21EA4EF1"/>
    <w:rsid w:val="21F945E1"/>
    <w:rsid w:val="21F96202"/>
    <w:rsid w:val="21FB456D"/>
    <w:rsid w:val="22036750"/>
    <w:rsid w:val="22046384"/>
    <w:rsid w:val="22049EFC"/>
    <w:rsid w:val="220933D9"/>
    <w:rsid w:val="220C158E"/>
    <w:rsid w:val="2211B4B5"/>
    <w:rsid w:val="2214BE04"/>
    <w:rsid w:val="22153D36"/>
    <w:rsid w:val="221564FF"/>
    <w:rsid w:val="221B0ACB"/>
    <w:rsid w:val="221DACFC"/>
    <w:rsid w:val="2224EC47"/>
    <w:rsid w:val="222D37A4"/>
    <w:rsid w:val="222D3F5B"/>
    <w:rsid w:val="222DD6D7"/>
    <w:rsid w:val="222FF6DE"/>
    <w:rsid w:val="22300248"/>
    <w:rsid w:val="22324478"/>
    <w:rsid w:val="2232C94C"/>
    <w:rsid w:val="2233C718"/>
    <w:rsid w:val="2235957E"/>
    <w:rsid w:val="22369A07"/>
    <w:rsid w:val="22378295"/>
    <w:rsid w:val="22393568"/>
    <w:rsid w:val="22397B67"/>
    <w:rsid w:val="223D2C5F"/>
    <w:rsid w:val="223E09D6"/>
    <w:rsid w:val="2243A737"/>
    <w:rsid w:val="2245227C"/>
    <w:rsid w:val="2245DCB8"/>
    <w:rsid w:val="2248DAF8"/>
    <w:rsid w:val="224DEB05"/>
    <w:rsid w:val="224F5949"/>
    <w:rsid w:val="225773B9"/>
    <w:rsid w:val="2258D01F"/>
    <w:rsid w:val="2259BFCE"/>
    <w:rsid w:val="225BFA8D"/>
    <w:rsid w:val="225F262C"/>
    <w:rsid w:val="226204E6"/>
    <w:rsid w:val="2267EDB9"/>
    <w:rsid w:val="226B44C1"/>
    <w:rsid w:val="227183D7"/>
    <w:rsid w:val="2272C196"/>
    <w:rsid w:val="2275D996"/>
    <w:rsid w:val="2275E3A6"/>
    <w:rsid w:val="2277DB2D"/>
    <w:rsid w:val="22824B44"/>
    <w:rsid w:val="228518A6"/>
    <w:rsid w:val="2285D056"/>
    <w:rsid w:val="22891E06"/>
    <w:rsid w:val="228D0C4F"/>
    <w:rsid w:val="228D2BA7"/>
    <w:rsid w:val="22913C48"/>
    <w:rsid w:val="229704FA"/>
    <w:rsid w:val="2298E196"/>
    <w:rsid w:val="229C9077"/>
    <w:rsid w:val="22A187B6"/>
    <w:rsid w:val="22AD1EA8"/>
    <w:rsid w:val="22AD242E"/>
    <w:rsid w:val="22AE3831"/>
    <w:rsid w:val="22AF5AC4"/>
    <w:rsid w:val="22B26FE1"/>
    <w:rsid w:val="22B3956C"/>
    <w:rsid w:val="22B87D45"/>
    <w:rsid w:val="22B89E20"/>
    <w:rsid w:val="22B9FC38"/>
    <w:rsid w:val="22BBB928"/>
    <w:rsid w:val="22BBBD88"/>
    <w:rsid w:val="22C05DBF"/>
    <w:rsid w:val="22C3717F"/>
    <w:rsid w:val="22C7062D"/>
    <w:rsid w:val="22CBDA84"/>
    <w:rsid w:val="22D2637F"/>
    <w:rsid w:val="22D2BA0D"/>
    <w:rsid w:val="22D40959"/>
    <w:rsid w:val="22D45E5B"/>
    <w:rsid w:val="22D72F59"/>
    <w:rsid w:val="22D7E399"/>
    <w:rsid w:val="22D7E516"/>
    <w:rsid w:val="22DC5540"/>
    <w:rsid w:val="22DF5CD5"/>
    <w:rsid w:val="22DF8C33"/>
    <w:rsid w:val="22E1EC86"/>
    <w:rsid w:val="22E26EC9"/>
    <w:rsid w:val="22EADF9E"/>
    <w:rsid w:val="22EB67F1"/>
    <w:rsid w:val="22F07D06"/>
    <w:rsid w:val="22F6EA66"/>
    <w:rsid w:val="22F70372"/>
    <w:rsid w:val="22F8B399"/>
    <w:rsid w:val="22FA5D9E"/>
    <w:rsid w:val="22FAF2B8"/>
    <w:rsid w:val="22FB464C"/>
    <w:rsid w:val="22FD7FB7"/>
    <w:rsid w:val="22FF4F55"/>
    <w:rsid w:val="2300F3AD"/>
    <w:rsid w:val="23014BEF"/>
    <w:rsid w:val="2305439E"/>
    <w:rsid w:val="23059E3F"/>
    <w:rsid w:val="2307377C"/>
    <w:rsid w:val="230812BF"/>
    <w:rsid w:val="23095868"/>
    <w:rsid w:val="23100AF6"/>
    <w:rsid w:val="23167C5A"/>
    <w:rsid w:val="231AB7ED"/>
    <w:rsid w:val="232A1214"/>
    <w:rsid w:val="232C405C"/>
    <w:rsid w:val="232C8C3E"/>
    <w:rsid w:val="232F199C"/>
    <w:rsid w:val="232F5219"/>
    <w:rsid w:val="233150CA"/>
    <w:rsid w:val="2334F5B6"/>
    <w:rsid w:val="233F48B7"/>
    <w:rsid w:val="233FF482"/>
    <w:rsid w:val="23450B2E"/>
    <w:rsid w:val="2345A402"/>
    <w:rsid w:val="23480A20"/>
    <w:rsid w:val="2349202B"/>
    <w:rsid w:val="234F579B"/>
    <w:rsid w:val="234FCCE1"/>
    <w:rsid w:val="235125C6"/>
    <w:rsid w:val="23539BEE"/>
    <w:rsid w:val="2357EC45"/>
    <w:rsid w:val="235DA53B"/>
    <w:rsid w:val="23606975"/>
    <w:rsid w:val="236828C7"/>
    <w:rsid w:val="236C7B4F"/>
    <w:rsid w:val="236FCF81"/>
    <w:rsid w:val="23757012"/>
    <w:rsid w:val="23796B9B"/>
    <w:rsid w:val="237C728C"/>
    <w:rsid w:val="237CA9FD"/>
    <w:rsid w:val="237E1FD6"/>
    <w:rsid w:val="237F2563"/>
    <w:rsid w:val="23892A33"/>
    <w:rsid w:val="238A51B4"/>
    <w:rsid w:val="238A719F"/>
    <w:rsid w:val="238E7EA4"/>
    <w:rsid w:val="23945C6A"/>
    <w:rsid w:val="239BC23F"/>
    <w:rsid w:val="239C3C09"/>
    <w:rsid w:val="239CEE92"/>
    <w:rsid w:val="23A33AAB"/>
    <w:rsid w:val="23A3DCE9"/>
    <w:rsid w:val="23A6A1BC"/>
    <w:rsid w:val="23ADA556"/>
    <w:rsid w:val="23ADCA1C"/>
    <w:rsid w:val="23B11412"/>
    <w:rsid w:val="23B2BC5B"/>
    <w:rsid w:val="23B8F731"/>
    <w:rsid w:val="23BDE143"/>
    <w:rsid w:val="23BF42AE"/>
    <w:rsid w:val="23C4638A"/>
    <w:rsid w:val="23C4FD1D"/>
    <w:rsid w:val="23C79E90"/>
    <w:rsid w:val="23CB2ED3"/>
    <w:rsid w:val="23CE5A34"/>
    <w:rsid w:val="23CFAA14"/>
    <w:rsid w:val="23D338E6"/>
    <w:rsid w:val="23D5B4D2"/>
    <w:rsid w:val="23DCE994"/>
    <w:rsid w:val="23DE5A90"/>
    <w:rsid w:val="23E11141"/>
    <w:rsid w:val="23E1BC8F"/>
    <w:rsid w:val="23E2FFB0"/>
    <w:rsid w:val="23E35F71"/>
    <w:rsid w:val="23E52447"/>
    <w:rsid w:val="23E67074"/>
    <w:rsid w:val="23E6BFA8"/>
    <w:rsid w:val="23E8A4FB"/>
    <w:rsid w:val="23EA5FD0"/>
    <w:rsid w:val="23EAA68A"/>
    <w:rsid w:val="23EAB3C4"/>
    <w:rsid w:val="23EDB6C0"/>
    <w:rsid w:val="23EFC6FA"/>
    <w:rsid w:val="23F4118C"/>
    <w:rsid w:val="23F9C777"/>
    <w:rsid w:val="23FA5429"/>
    <w:rsid w:val="23FA7F60"/>
    <w:rsid w:val="23FBB228"/>
    <w:rsid w:val="2401BEC5"/>
    <w:rsid w:val="2402FF1D"/>
    <w:rsid w:val="2415F588"/>
    <w:rsid w:val="24190F70"/>
    <w:rsid w:val="241B3A5D"/>
    <w:rsid w:val="241D9325"/>
    <w:rsid w:val="24200433"/>
    <w:rsid w:val="2421C2DC"/>
    <w:rsid w:val="24224234"/>
    <w:rsid w:val="2422D25F"/>
    <w:rsid w:val="242730E8"/>
    <w:rsid w:val="2428A04C"/>
    <w:rsid w:val="242AF11E"/>
    <w:rsid w:val="2433CF63"/>
    <w:rsid w:val="24393728"/>
    <w:rsid w:val="243DFEEC"/>
    <w:rsid w:val="243E1095"/>
    <w:rsid w:val="243E1751"/>
    <w:rsid w:val="2442A839"/>
    <w:rsid w:val="2442F9CB"/>
    <w:rsid w:val="24433FB1"/>
    <w:rsid w:val="2444693D"/>
    <w:rsid w:val="2445DD1F"/>
    <w:rsid w:val="2449BCC1"/>
    <w:rsid w:val="244A6674"/>
    <w:rsid w:val="244B2FBC"/>
    <w:rsid w:val="244C65DD"/>
    <w:rsid w:val="245020CB"/>
    <w:rsid w:val="2457D285"/>
    <w:rsid w:val="24588595"/>
    <w:rsid w:val="245F41E0"/>
    <w:rsid w:val="245FFE94"/>
    <w:rsid w:val="24636239"/>
    <w:rsid w:val="2465AF43"/>
    <w:rsid w:val="246DFCEF"/>
    <w:rsid w:val="2470639F"/>
    <w:rsid w:val="24725015"/>
    <w:rsid w:val="24757A3C"/>
    <w:rsid w:val="247EC9EF"/>
    <w:rsid w:val="247FEC4A"/>
    <w:rsid w:val="24853293"/>
    <w:rsid w:val="248627AD"/>
    <w:rsid w:val="2489FBDB"/>
    <w:rsid w:val="248B7317"/>
    <w:rsid w:val="24922E4D"/>
    <w:rsid w:val="2493AC32"/>
    <w:rsid w:val="2496C63C"/>
    <w:rsid w:val="24A05F2E"/>
    <w:rsid w:val="24A422D9"/>
    <w:rsid w:val="24A70EC7"/>
    <w:rsid w:val="24A76040"/>
    <w:rsid w:val="24AA2D1C"/>
    <w:rsid w:val="24B0B7AF"/>
    <w:rsid w:val="24B5ECC8"/>
    <w:rsid w:val="24B681D3"/>
    <w:rsid w:val="24B9D99E"/>
    <w:rsid w:val="24BA2062"/>
    <w:rsid w:val="24BAF1DA"/>
    <w:rsid w:val="24BB77E6"/>
    <w:rsid w:val="24BBE523"/>
    <w:rsid w:val="24C23C1E"/>
    <w:rsid w:val="24C43C24"/>
    <w:rsid w:val="24C44942"/>
    <w:rsid w:val="24C7819F"/>
    <w:rsid w:val="24CAA5B5"/>
    <w:rsid w:val="24CB0BE9"/>
    <w:rsid w:val="24CDEC45"/>
    <w:rsid w:val="24CE8E55"/>
    <w:rsid w:val="24D09D31"/>
    <w:rsid w:val="24D1781A"/>
    <w:rsid w:val="24D6DE80"/>
    <w:rsid w:val="24D87677"/>
    <w:rsid w:val="24D89FD0"/>
    <w:rsid w:val="24DC1EAF"/>
    <w:rsid w:val="24E0E718"/>
    <w:rsid w:val="24E12717"/>
    <w:rsid w:val="24E26475"/>
    <w:rsid w:val="24E73483"/>
    <w:rsid w:val="24E7A824"/>
    <w:rsid w:val="24E86221"/>
    <w:rsid w:val="24FA7D40"/>
    <w:rsid w:val="24FB38FB"/>
    <w:rsid w:val="24FD9A9C"/>
    <w:rsid w:val="2505DCD6"/>
    <w:rsid w:val="250A53F7"/>
    <w:rsid w:val="250E1EF7"/>
    <w:rsid w:val="25138342"/>
    <w:rsid w:val="25143EE6"/>
    <w:rsid w:val="25183274"/>
    <w:rsid w:val="251B2654"/>
    <w:rsid w:val="251C6D5E"/>
    <w:rsid w:val="25201467"/>
    <w:rsid w:val="25226B92"/>
    <w:rsid w:val="25233A52"/>
    <w:rsid w:val="25239447"/>
    <w:rsid w:val="2523A020"/>
    <w:rsid w:val="252481E9"/>
    <w:rsid w:val="252569E6"/>
    <w:rsid w:val="252C339E"/>
    <w:rsid w:val="2530B6A6"/>
    <w:rsid w:val="2530CDC5"/>
    <w:rsid w:val="25316EE1"/>
    <w:rsid w:val="2533121E"/>
    <w:rsid w:val="2539B15E"/>
    <w:rsid w:val="253F7BF6"/>
    <w:rsid w:val="2541CC7F"/>
    <w:rsid w:val="2543127C"/>
    <w:rsid w:val="25475AA5"/>
    <w:rsid w:val="254FD183"/>
    <w:rsid w:val="25507CD0"/>
    <w:rsid w:val="25564F8E"/>
    <w:rsid w:val="2558B9B5"/>
    <w:rsid w:val="255BE328"/>
    <w:rsid w:val="25600679"/>
    <w:rsid w:val="25606041"/>
    <w:rsid w:val="2569D217"/>
    <w:rsid w:val="256A2A95"/>
    <w:rsid w:val="257169CC"/>
    <w:rsid w:val="257A4B70"/>
    <w:rsid w:val="257AA283"/>
    <w:rsid w:val="257CFC2D"/>
    <w:rsid w:val="257E11CB"/>
    <w:rsid w:val="257E94AA"/>
    <w:rsid w:val="257E971E"/>
    <w:rsid w:val="258655B0"/>
    <w:rsid w:val="2588DA1F"/>
    <w:rsid w:val="2590EE36"/>
    <w:rsid w:val="25964061"/>
    <w:rsid w:val="259727AA"/>
    <w:rsid w:val="25A659CA"/>
    <w:rsid w:val="25A77FEE"/>
    <w:rsid w:val="25AA88ED"/>
    <w:rsid w:val="25B0C83E"/>
    <w:rsid w:val="25B2245B"/>
    <w:rsid w:val="25B55D65"/>
    <w:rsid w:val="25B66231"/>
    <w:rsid w:val="25B6B783"/>
    <w:rsid w:val="25B87270"/>
    <w:rsid w:val="25BA4A05"/>
    <w:rsid w:val="25BDA20C"/>
    <w:rsid w:val="25C1966B"/>
    <w:rsid w:val="25C5D285"/>
    <w:rsid w:val="25C76B7E"/>
    <w:rsid w:val="25C770CE"/>
    <w:rsid w:val="25C87ECD"/>
    <w:rsid w:val="25C91921"/>
    <w:rsid w:val="25C93E40"/>
    <w:rsid w:val="25CA565C"/>
    <w:rsid w:val="25CABFF4"/>
    <w:rsid w:val="25CFD6C0"/>
    <w:rsid w:val="25D12F2D"/>
    <w:rsid w:val="25D7C395"/>
    <w:rsid w:val="25D7E58E"/>
    <w:rsid w:val="25D92F2C"/>
    <w:rsid w:val="25DA3B5E"/>
    <w:rsid w:val="25E65603"/>
    <w:rsid w:val="25E68D31"/>
    <w:rsid w:val="25E9738C"/>
    <w:rsid w:val="25EAE6FA"/>
    <w:rsid w:val="25EB923F"/>
    <w:rsid w:val="25EC8EA1"/>
    <w:rsid w:val="25F2DAE4"/>
    <w:rsid w:val="25F666A6"/>
    <w:rsid w:val="25F89D16"/>
    <w:rsid w:val="25FB1241"/>
    <w:rsid w:val="25FC3E34"/>
    <w:rsid w:val="25FFA040"/>
    <w:rsid w:val="260C3723"/>
    <w:rsid w:val="260C6596"/>
    <w:rsid w:val="260E8778"/>
    <w:rsid w:val="261844DC"/>
    <w:rsid w:val="2619D9A8"/>
    <w:rsid w:val="261B2325"/>
    <w:rsid w:val="261CEC7D"/>
    <w:rsid w:val="261E2223"/>
    <w:rsid w:val="26272FD6"/>
    <w:rsid w:val="26287160"/>
    <w:rsid w:val="2629FFC7"/>
    <w:rsid w:val="262DCF3D"/>
    <w:rsid w:val="262EA8C1"/>
    <w:rsid w:val="262EB465"/>
    <w:rsid w:val="263006D9"/>
    <w:rsid w:val="26349934"/>
    <w:rsid w:val="263B4CAC"/>
    <w:rsid w:val="263C6F80"/>
    <w:rsid w:val="26408DBA"/>
    <w:rsid w:val="2642D275"/>
    <w:rsid w:val="2643004E"/>
    <w:rsid w:val="2643B2DD"/>
    <w:rsid w:val="26457E58"/>
    <w:rsid w:val="2647D2DD"/>
    <w:rsid w:val="264840F0"/>
    <w:rsid w:val="264C349F"/>
    <w:rsid w:val="264C3F0D"/>
    <w:rsid w:val="264F6A26"/>
    <w:rsid w:val="264F7F38"/>
    <w:rsid w:val="2650228D"/>
    <w:rsid w:val="2653A7C0"/>
    <w:rsid w:val="2653FA0E"/>
    <w:rsid w:val="2654DB29"/>
    <w:rsid w:val="265F4DD4"/>
    <w:rsid w:val="2661122E"/>
    <w:rsid w:val="266215B4"/>
    <w:rsid w:val="26678293"/>
    <w:rsid w:val="26678402"/>
    <w:rsid w:val="2668AED5"/>
    <w:rsid w:val="2668D19A"/>
    <w:rsid w:val="266C63DB"/>
    <w:rsid w:val="266D3564"/>
    <w:rsid w:val="2670CFE4"/>
    <w:rsid w:val="2670FBC0"/>
    <w:rsid w:val="267A31AD"/>
    <w:rsid w:val="267BE366"/>
    <w:rsid w:val="267D546B"/>
    <w:rsid w:val="267E5AF8"/>
    <w:rsid w:val="26843282"/>
    <w:rsid w:val="268D8A9D"/>
    <w:rsid w:val="268ECD8D"/>
    <w:rsid w:val="2694531E"/>
    <w:rsid w:val="2694A9BD"/>
    <w:rsid w:val="2699BA35"/>
    <w:rsid w:val="269C46DC"/>
    <w:rsid w:val="26A62458"/>
    <w:rsid w:val="26A6B020"/>
    <w:rsid w:val="26A70241"/>
    <w:rsid w:val="26A71108"/>
    <w:rsid w:val="26A770C1"/>
    <w:rsid w:val="26AD411D"/>
    <w:rsid w:val="26B09601"/>
    <w:rsid w:val="26B6C625"/>
    <w:rsid w:val="26B75F2F"/>
    <w:rsid w:val="26B973EE"/>
    <w:rsid w:val="26BF0684"/>
    <w:rsid w:val="26BF56ED"/>
    <w:rsid w:val="26BFDF87"/>
    <w:rsid w:val="26C26AF8"/>
    <w:rsid w:val="26CF6C6C"/>
    <w:rsid w:val="26D4E452"/>
    <w:rsid w:val="26D5712F"/>
    <w:rsid w:val="26DD02C2"/>
    <w:rsid w:val="26DFEB31"/>
    <w:rsid w:val="26E343EF"/>
    <w:rsid w:val="26EA8C6A"/>
    <w:rsid w:val="26FE4E35"/>
    <w:rsid w:val="2702F398"/>
    <w:rsid w:val="2705FAF6"/>
    <w:rsid w:val="2706078D"/>
    <w:rsid w:val="27073CDC"/>
    <w:rsid w:val="2708DC57"/>
    <w:rsid w:val="270C98CC"/>
    <w:rsid w:val="270F6F4A"/>
    <w:rsid w:val="270F884B"/>
    <w:rsid w:val="27104226"/>
    <w:rsid w:val="271242B7"/>
    <w:rsid w:val="27172947"/>
    <w:rsid w:val="2718DEC3"/>
    <w:rsid w:val="271D9A70"/>
    <w:rsid w:val="2725C570"/>
    <w:rsid w:val="2725FA43"/>
    <w:rsid w:val="27261647"/>
    <w:rsid w:val="27293B7E"/>
    <w:rsid w:val="27319104"/>
    <w:rsid w:val="27355171"/>
    <w:rsid w:val="27362CDD"/>
    <w:rsid w:val="27371D73"/>
    <w:rsid w:val="2737D13B"/>
    <w:rsid w:val="273B91B3"/>
    <w:rsid w:val="273D906C"/>
    <w:rsid w:val="2746100F"/>
    <w:rsid w:val="2746DFF1"/>
    <w:rsid w:val="2747FA05"/>
    <w:rsid w:val="274C7CE0"/>
    <w:rsid w:val="274E6AB9"/>
    <w:rsid w:val="2751C9B7"/>
    <w:rsid w:val="275287E4"/>
    <w:rsid w:val="2752ACC7"/>
    <w:rsid w:val="2759DF6B"/>
    <w:rsid w:val="275B3F41"/>
    <w:rsid w:val="275BE6CC"/>
    <w:rsid w:val="2760A71F"/>
    <w:rsid w:val="2762CED9"/>
    <w:rsid w:val="2768DA53"/>
    <w:rsid w:val="276FD927"/>
    <w:rsid w:val="27727619"/>
    <w:rsid w:val="2776C016"/>
    <w:rsid w:val="27790EAA"/>
    <w:rsid w:val="27825D92"/>
    <w:rsid w:val="27839B6B"/>
    <w:rsid w:val="2783B64B"/>
    <w:rsid w:val="27883E3F"/>
    <w:rsid w:val="278C8023"/>
    <w:rsid w:val="2796045F"/>
    <w:rsid w:val="2796A539"/>
    <w:rsid w:val="279E48C5"/>
    <w:rsid w:val="279E807B"/>
    <w:rsid w:val="279F7FD0"/>
    <w:rsid w:val="27A08CBC"/>
    <w:rsid w:val="27A0A172"/>
    <w:rsid w:val="27A2BD26"/>
    <w:rsid w:val="27A36EB1"/>
    <w:rsid w:val="27A479A5"/>
    <w:rsid w:val="27A6EECC"/>
    <w:rsid w:val="27A78CBF"/>
    <w:rsid w:val="27A9BD6C"/>
    <w:rsid w:val="27ACD7DD"/>
    <w:rsid w:val="27AE6BAA"/>
    <w:rsid w:val="27B2D564"/>
    <w:rsid w:val="27B98962"/>
    <w:rsid w:val="27BBC326"/>
    <w:rsid w:val="27BF5456"/>
    <w:rsid w:val="27C08F6C"/>
    <w:rsid w:val="27C0C8E9"/>
    <w:rsid w:val="27C26E9C"/>
    <w:rsid w:val="27C43648"/>
    <w:rsid w:val="27C5834F"/>
    <w:rsid w:val="27C801B2"/>
    <w:rsid w:val="27C97919"/>
    <w:rsid w:val="27CA11F8"/>
    <w:rsid w:val="27CCCE7C"/>
    <w:rsid w:val="27D375F2"/>
    <w:rsid w:val="27DA0B77"/>
    <w:rsid w:val="27DC4A0E"/>
    <w:rsid w:val="27DDC77A"/>
    <w:rsid w:val="27E1CDDE"/>
    <w:rsid w:val="27E57021"/>
    <w:rsid w:val="27E6391A"/>
    <w:rsid w:val="27EA84F5"/>
    <w:rsid w:val="27F29F8F"/>
    <w:rsid w:val="27F52882"/>
    <w:rsid w:val="27F8E2BA"/>
    <w:rsid w:val="27FA0F8F"/>
    <w:rsid w:val="27FEDC62"/>
    <w:rsid w:val="27FF623C"/>
    <w:rsid w:val="27FF7C70"/>
    <w:rsid w:val="27FF8354"/>
    <w:rsid w:val="280547FE"/>
    <w:rsid w:val="280C70D9"/>
    <w:rsid w:val="280CEA3F"/>
    <w:rsid w:val="280F11A2"/>
    <w:rsid w:val="280F3265"/>
    <w:rsid w:val="280FA008"/>
    <w:rsid w:val="281029D7"/>
    <w:rsid w:val="28103A14"/>
    <w:rsid w:val="281194E0"/>
    <w:rsid w:val="28149856"/>
    <w:rsid w:val="2817A757"/>
    <w:rsid w:val="2819BECA"/>
    <w:rsid w:val="2825AC4B"/>
    <w:rsid w:val="2826C72B"/>
    <w:rsid w:val="28276F89"/>
    <w:rsid w:val="282C1FE3"/>
    <w:rsid w:val="28353083"/>
    <w:rsid w:val="28392B40"/>
    <w:rsid w:val="283C8291"/>
    <w:rsid w:val="2841B89E"/>
    <w:rsid w:val="284E103E"/>
    <w:rsid w:val="2858BDA4"/>
    <w:rsid w:val="285BCCAD"/>
    <w:rsid w:val="285D1F93"/>
    <w:rsid w:val="285E1CC2"/>
    <w:rsid w:val="28610F08"/>
    <w:rsid w:val="28656210"/>
    <w:rsid w:val="2868A386"/>
    <w:rsid w:val="28724D59"/>
    <w:rsid w:val="287527DB"/>
    <w:rsid w:val="287C944A"/>
    <w:rsid w:val="287D1E69"/>
    <w:rsid w:val="287D4E5A"/>
    <w:rsid w:val="28897706"/>
    <w:rsid w:val="288A9A45"/>
    <w:rsid w:val="288AFFE7"/>
    <w:rsid w:val="288F213C"/>
    <w:rsid w:val="288FA223"/>
    <w:rsid w:val="2894BD72"/>
    <w:rsid w:val="289CB3CE"/>
    <w:rsid w:val="28A0D698"/>
    <w:rsid w:val="28A1D344"/>
    <w:rsid w:val="28A41ECC"/>
    <w:rsid w:val="28A53FCB"/>
    <w:rsid w:val="28A84636"/>
    <w:rsid w:val="28A9EA46"/>
    <w:rsid w:val="28AAEBD4"/>
    <w:rsid w:val="28ABBAC0"/>
    <w:rsid w:val="28AC4EF8"/>
    <w:rsid w:val="28B211E9"/>
    <w:rsid w:val="28B30756"/>
    <w:rsid w:val="28B42C13"/>
    <w:rsid w:val="28B46219"/>
    <w:rsid w:val="28B86AA6"/>
    <w:rsid w:val="28B8C738"/>
    <w:rsid w:val="28BC9210"/>
    <w:rsid w:val="28BCB5D0"/>
    <w:rsid w:val="28C008B5"/>
    <w:rsid w:val="28C2E79F"/>
    <w:rsid w:val="28C7DFCD"/>
    <w:rsid w:val="28C80950"/>
    <w:rsid w:val="28CAF85E"/>
    <w:rsid w:val="28CFC8C1"/>
    <w:rsid w:val="28D1B115"/>
    <w:rsid w:val="28D3709D"/>
    <w:rsid w:val="28D52FE8"/>
    <w:rsid w:val="28DDC69B"/>
    <w:rsid w:val="28E6E217"/>
    <w:rsid w:val="28E78F3F"/>
    <w:rsid w:val="28EC8856"/>
    <w:rsid w:val="28ED3356"/>
    <w:rsid w:val="28F17D06"/>
    <w:rsid w:val="28F39916"/>
    <w:rsid w:val="28F58F52"/>
    <w:rsid w:val="28F8413D"/>
    <w:rsid w:val="29049C07"/>
    <w:rsid w:val="29067CCD"/>
    <w:rsid w:val="290880E1"/>
    <w:rsid w:val="290A0E70"/>
    <w:rsid w:val="290F33EC"/>
    <w:rsid w:val="29120A38"/>
    <w:rsid w:val="2913DB61"/>
    <w:rsid w:val="2914DF0B"/>
    <w:rsid w:val="291764F2"/>
    <w:rsid w:val="291814D8"/>
    <w:rsid w:val="291D8CB9"/>
    <w:rsid w:val="291D9347"/>
    <w:rsid w:val="291FA56D"/>
    <w:rsid w:val="29223DA5"/>
    <w:rsid w:val="29233EFE"/>
    <w:rsid w:val="2927FDC8"/>
    <w:rsid w:val="292BBDC4"/>
    <w:rsid w:val="292CD00C"/>
    <w:rsid w:val="292DCA26"/>
    <w:rsid w:val="292E0768"/>
    <w:rsid w:val="29307FBA"/>
    <w:rsid w:val="29350E29"/>
    <w:rsid w:val="29389005"/>
    <w:rsid w:val="293C6152"/>
    <w:rsid w:val="2940186D"/>
    <w:rsid w:val="2944EFB6"/>
    <w:rsid w:val="2947043D"/>
    <w:rsid w:val="294885A8"/>
    <w:rsid w:val="294940F7"/>
    <w:rsid w:val="294C511A"/>
    <w:rsid w:val="294DA80C"/>
    <w:rsid w:val="294F4AD2"/>
    <w:rsid w:val="29561754"/>
    <w:rsid w:val="2959F74E"/>
    <w:rsid w:val="295E08FB"/>
    <w:rsid w:val="295EDBA4"/>
    <w:rsid w:val="29604C0D"/>
    <w:rsid w:val="296155C2"/>
    <w:rsid w:val="2966EA9A"/>
    <w:rsid w:val="29674B3D"/>
    <w:rsid w:val="296893F2"/>
    <w:rsid w:val="296EF15F"/>
    <w:rsid w:val="297084B3"/>
    <w:rsid w:val="29761459"/>
    <w:rsid w:val="2976F69C"/>
    <w:rsid w:val="29788355"/>
    <w:rsid w:val="297D62CC"/>
    <w:rsid w:val="298060C6"/>
    <w:rsid w:val="2988736F"/>
    <w:rsid w:val="298F2E62"/>
    <w:rsid w:val="2994A78C"/>
    <w:rsid w:val="299E1D20"/>
    <w:rsid w:val="29A047FD"/>
    <w:rsid w:val="29A3816F"/>
    <w:rsid w:val="29A49DEA"/>
    <w:rsid w:val="29A70CBC"/>
    <w:rsid w:val="29A89C82"/>
    <w:rsid w:val="29A92458"/>
    <w:rsid w:val="29AB95DE"/>
    <w:rsid w:val="29B57B9F"/>
    <w:rsid w:val="29B8B030"/>
    <w:rsid w:val="29BA7615"/>
    <w:rsid w:val="29BBCC43"/>
    <w:rsid w:val="29BC13BB"/>
    <w:rsid w:val="29C0A7CB"/>
    <w:rsid w:val="29C0DA9C"/>
    <w:rsid w:val="29C73297"/>
    <w:rsid w:val="29C7BD73"/>
    <w:rsid w:val="29C7C712"/>
    <w:rsid w:val="29CC077E"/>
    <w:rsid w:val="29CE3A75"/>
    <w:rsid w:val="29D2B581"/>
    <w:rsid w:val="29D5D1E6"/>
    <w:rsid w:val="29DA372D"/>
    <w:rsid w:val="29DA403C"/>
    <w:rsid w:val="29DAC52A"/>
    <w:rsid w:val="29DF4AD3"/>
    <w:rsid w:val="29E4EA5C"/>
    <w:rsid w:val="29E5119A"/>
    <w:rsid w:val="29E820AD"/>
    <w:rsid w:val="29E96358"/>
    <w:rsid w:val="29E97250"/>
    <w:rsid w:val="29EA98A1"/>
    <w:rsid w:val="29EB8A47"/>
    <w:rsid w:val="29EC2E09"/>
    <w:rsid w:val="29F0F3B9"/>
    <w:rsid w:val="29F6546D"/>
    <w:rsid w:val="29F73B2B"/>
    <w:rsid w:val="29F76C4D"/>
    <w:rsid w:val="29FA99B6"/>
    <w:rsid w:val="2A015514"/>
    <w:rsid w:val="2A024935"/>
    <w:rsid w:val="2A038E0C"/>
    <w:rsid w:val="2A03A218"/>
    <w:rsid w:val="2A0B57B9"/>
    <w:rsid w:val="2A0D4D99"/>
    <w:rsid w:val="2A0EDA68"/>
    <w:rsid w:val="2A0F0F9B"/>
    <w:rsid w:val="2A148D71"/>
    <w:rsid w:val="2A183ADD"/>
    <w:rsid w:val="2A18ADA1"/>
    <w:rsid w:val="2A1A255C"/>
    <w:rsid w:val="2A1A6010"/>
    <w:rsid w:val="2A1D8FC6"/>
    <w:rsid w:val="2A23181D"/>
    <w:rsid w:val="2A2F544B"/>
    <w:rsid w:val="2A33BD54"/>
    <w:rsid w:val="2A3A5C9E"/>
    <w:rsid w:val="2A3C1A32"/>
    <w:rsid w:val="2A3C25DB"/>
    <w:rsid w:val="2A3E86F1"/>
    <w:rsid w:val="2A4ABB53"/>
    <w:rsid w:val="2A4D9C14"/>
    <w:rsid w:val="2A4E798B"/>
    <w:rsid w:val="2A5049A1"/>
    <w:rsid w:val="2A54C792"/>
    <w:rsid w:val="2A5867CC"/>
    <w:rsid w:val="2A593335"/>
    <w:rsid w:val="2A5A236C"/>
    <w:rsid w:val="2A5D6EAF"/>
    <w:rsid w:val="2A61524E"/>
    <w:rsid w:val="2A630070"/>
    <w:rsid w:val="2A671681"/>
    <w:rsid w:val="2A6995AD"/>
    <w:rsid w:val="2A6A4956"/>
    <w:rsid w:val="2A6A98CD"/>
    <w:rsid w:val="2A6B0E10"/>
    <w:rsid w:val="2A6E3707"/>
    <w:rsid w:val="2A6E5192"/>
    <w:rsid w:val="2A71EB15"/>
    <w:rsid w:val="2A733692"/>
    <w:rsid w:val="2A74F7B6"/>
    <w:rsid w:val="2A75DB42"/>
    <w:rsid w:val="2A83D867"/>
    <w:rsid w:val="2A85521A"/>
    <w:rsid w:val="2A880AEC"/>
    <w:rsid w:val="2A891B77"/>
    <w:rsid w:val="2A89D693"/>
    <w:rsid w:val="2A971B2B"/>
    <w:rsid w:val="2A9DC77F"/>
    <w:rsid w:val="2A9E3DCB"/>
    <w:rsid w:val="2AA2D491"/>
    <w:rsid w:val="2AA39FDB"/>
    <w:rsid w:val="2AA5E8F6"/>
    <w:rsid w:val="2AA7A8B1"/>
    <w:rsid w:val="2AA89E0D"/>
    <w:rsid w:val="2AAAA7D8"/>
    <w:rsid w:val="2AAAAA28"/>
    <w:rsid w:val="2AAB56B1"/>
    <w:rsid w:val="2AAC78F2"/>
    <w:rsid w:val="2AB5520C"/>
    <w:rsid w:val="2AB5A446"/>
    <w:rsid w:val="2AB5F2C2"/>
    <w:rsid w:val="2ABAE66E"/>
    <w:rsid w:val="2ABC300B"/>
    <w:rsid w:val="2ABD95E9"/>
    <w:rsid w:val="2AC11FF4"/>
    <w:rsid w:val="2AC8A339"/>
    <w:rsid w:val="2AC9AEFF"/>
    <w:rsid w:val="2ACAFE0A"/>
    <w:rsid w:val="2ACDCF89"/>
    <w:rsid w:val="2ACE47B5"/>
    <w:rsid w:val="2ACEF990"/>
    <w:rsid w:val="2ACF6332"/>
    <w:rsid w:val="2AD0A84A"/>
    <w:rsid w:val="2AD633F1"/>
    <w:rsid w:val="2AD869EE"/>
    <w:rsid w:val="2ADE0DEA"/>
    <w:rsid w:val="2ADE61BF"/>
    <w:rsid w:val="2ADEBF57"/>
    <w:rsid w:val="2ADF5D7B"/>
    <w:rsid w:val="2ADFF9E5"/>
    <w:rsid w:val="2AE2DA5B"/>
    <w:rsid w:val="2AE5190E"/>
    <w:rsid w:val="2AE8730D"/>
    <w:rsid w:val="2AE9605E"/>
    <w:rsid w:val="2AEB1B33"/>
    <w:rsid w:val="2AF09886"/>
    <w:rsid w:val="2AF4EACC"/>
    <w:rsid w:val="2AF500EC"/>
    <w:rsid w:val="2B03E070"/>
    <w:rsid w:val="2B05341C"/>
    <w:rsid w:val="2B05A475"/>
    <w:rsid w:val="2B0A930C"/>
    <w:rsid w:val="2B14ABA1"/>
    <w:rsid w:val="2B14BF2D"/>
    <w:rsid w:val="2B1C3127"/>
    <w:rsid w:val="2B2817BF"/>
    <w:rsid w:val="2B286B4C"/>
    <w:rsid w:val="2B288FDE"/>
    <w:rsid w:val="2B2C8326"/>
    <w:rsid w:val="2B2CADA5"/>
    <w:rsid w:val="2B2F6961"/>
    <w:rsid w:val="2B33B673"/>
    <w:rsid w:val="2B392FE7"/>
    <w:rsid w:val="2B396C55"/>
    <w:rsid w:val="2B39819C"/>
    <w:rsid w:val="2B3A8EE9"/>
    <w:rsid w:val="2B42EE0C"/>
    <w:rsid w:val="2B459EA7"/>
    <w:rsid w:val="2B45A3B0"/>
    <w:rsid w:val="2B4663E8"/>
    <w:rsid w:val="2B4D5DA0"/>
    <w:rsid w:val="2B4DD86E"/>
    <w:rsid w:val="2B51E586"/>
    <w:rsid w:val="2B54E9CD"/>
    <w:rsid w:val="2B57A3A5"/>
    <w:rsid w:val="2B59B631"/>
    <w:rsid w:val="2B5FF31E"/>
    <w:rsid w:val="2B63F27B"/>
    <w:rsid w:val="2B666A1B"/>
    <w:rsid w:val="2B6F3249"/>
    <w:rsid w:val="2B6F754E"/>
    <w:rsid w:val="2B709588"/>
    <w:rsid w:val="2B71274A"/>
    <w:rsid w:val="2B739F88"/>
    <w:rsid w:val="2B74475E"/>
    <w:rsid w:val="2B752277"/>
    <w:rsid w:val="2B758D1F"/>
    <w:rsid w:val="2B773609"/>
    <w:rsid w:val="2B79FF13"/>
    <w:rsid w:val="2B7A2EB5"/>
    <w:rsid w:val="2B7ADA24"/>
    <w:rsid w:val="2B7DA015"/>
    <w:rsid w:val="2B7E3D3C"/>
    <w:rsid w:val="2B80ED4B"/>
    <w:rsid w:val="2B811601"/>
    <w:rsid w:val="2B8514F8"/>
    <w:rsid w:val="2B883A24"/>
    <w:rsid w:val="2B88EDE6"/>
    <w:rsid w:val="2B8E244C"/>
    <w:rsid w:val="2B933CBA"/>
    <w:rsid w:val="2B94F541"/>
    <w:rsid w:val="2B95ADBF"/>
    <w:rsid w:val="2B987CF9"/>
    <w:rsid w:val="2B98E75B"/>
    <w:rsid w:val="2B995F5A"/>
    <w:rsid w:val="2B9A6F37"/>
    <w:rsid w:val="2B9AE29B"/>
    <w:rsid w:val="2B9B42C2"/>
    <w:rsid w:val="2B9B8010"/>
    <w:rsid w:val="2B9E6011"/>
    <w:rsid w:val="2BA561A7"/>
    <w:rsid w:val="2BA666B8"/>
    <w:rsid w:val="2BA66873"/>
    <w:rsid w:val="2BAB78F6"/>
    <w:rsid w:val="2BAD0528"/>
    <w:rsid w:val="2BAFCCE0"/>
    <w:rsid w:val="2BB1C24A"/>
    <w:rsid w:val="2BB1D511"/>
    <w:rsid w:val="2BBD8775"/>
    <w:rsid w:val="2BBFAC30"/>
    <w:rsid w:val="2BC17024"/>
    <w:rsid w:val="2BC68C21"/>
    <w:rsid w:val="2BC8B9D6"/>
    <w:rsid w:val="2BCB19A1"/>
    <w:rsid w:val="2BCBCBB3"/>
    <w:rsid w:val="2BCFD65D"/>
    <w:rsid w:val="2BCFDBC3"/>
    <w:rsid w:val="2BD0794D"/>
    <w:rsid w:val="2BD5A8E9"/>
    <w:rsid w:val="2BD61342"/>
    <w:rsid w:val="2BDC4381"/>
    <w:rsid w:val="2BDEC5B6"/>
    <w:rsid w:val="2BE18F4E"/>
    <w:rsid w:val="2BE457B9"/>
    <w:rsid w:val="2BE551BE"/>
    <w:rsid w:val="2BF1AAE3"/>
    <w:rsid w:val="2BF2573A"/>
    <w:rsid w:val="2BF626B0"/>
    <w:rsid w:val="2BF76176"/>
    <w:rsid w:val="2BF907DF"/>
    <w:rsid w:val="2BFA59F0"/>
    <w:rsid w:val="2BFF50BF"/>
    <w:rsid w:val="2C05660E"/>
    <w:rsid w:val="2C0AA360"/>
    <w:rsid w:val="2C0ACA14"/>
    <w:rsid w:val="2C0F498D"/>
    <w:rsid w:val="2C0F8423"/>
    <w:rsid w:val="2C0FD25C"/>
    <w:rsid w:val="2C1032E6"/>
    <w:rsid w:val="2C12E021"/>
    <w:rsid w:val="2C16A555"/>
    <w:rsid w:val="2C197205"/>
    <w:rsid w:val="2C199826"/>
    <w:rsid w:val="2C19BA22"/>
    <w:rsid w:val="2C1A4BB8"/>
    <w:rsid w:val="2C1A7708"/>
    <w:rsid w:val="2C1AEB70"/>
    <w:rsid w:val="2C23DFB6"/>
    <w:rsid w:val="2C2676F6"/>
    <w:rsid w:val="2C2B9C45"/>
    <w:rsid w:val="2C302471"/>
    <w:rsid w:val="2C33A14E"/>
    <w:rsid w:val="2C3DE108"/>
    <w:rsid w:val="2C3E6AEE"/>
    <w:rsid w:val="2C4157DA"/>
    <w:rsid w:val="2C422EBD"/>
    <w:rsid w:val="2C45A0FD"/>
    <w:rsid w:val="2C461E2A"/>
    <w:rsid w:val="2C4C5463"/>
    <w:rsid w:val="2C4CC8B0"/>
    <w:rsid w:val="2C4DC80F"/>
    <w:rsid w:val="2C4F411B"/>
    <w:rsid w:val="2C5196DC"/>
    <w:rsid w:val="2C559774"/>
    <w:rsid w:val="2C562B76"/>
    <w:rsid w:val="2C5DBAA4"/>
    <w:rsid w:val="2C5EC22D"/>
    <w:rsid w:val="2C63704F"/>
    <w:rsid w:val="2C64E765"/>
    <w:rsid w:val="2C66EB9E"/>
    <w:rsid w:val="2C685FC8"/>
    <w:rsid w:val="2C68673A"/>
    <w:rsid w:val="2C6FF994"/>
    <w:rsid w:val="2C716D6B"/>
    <w:rsid w:val="2C78E3D2"/>
    <w:rsid w:val="2C83C5DB"/>
    <w:rsid w:val="2C83E744"/>
    <w:rsid w:val="2C847012"/>
    <w:rsid w:val="2C8CAAA4"/>
    <w:rsid w:val="2C8CD764"/>
    <w:rsid w:val="2C9183BF"/>
    <w:rsid w:val="2C987B93"/>
    <w:rsid w:val="2C98EB91"/>
    <w:rsid w:val="2C9B8465"/>
    <w:rsid w:val="2C9FBA9D"/>
    <w:rsid w:val="2CA0FB61"/>
    <w:rsid w:val="2CA2793F"/>
    <w:rsid w:val="2CA2BC57"/>
    <w:rsid w:val="2CA91786"/>
    <w:rsid w:val="2CB631CC"/>
    <w:rsid w:val="2CB94334"/>
    <w:rsid w:val="2CBA37F8"/>
    <w:rsid w:val="2CBE8959"/>
    <w:rsid w:val="2CC27355"/>
    <w:rsid w:val="2CC2B930"/>
    <w:rsid w:val="2CCC742A"/>
    <w:rsid w:val="2CD08FB3"/>
    <w:rsid w:val="2CD2DBC5"/>
    <w:rsid w:val="2CD954AB"/>
    <w:rsid w:val="2CDD597D"/>
    <w:rsid w:val="2CDEB76C"/>
    <w:rsid w:val="2CDFF993"/>
    <w:rsid w:val="2CE2DAAA"/>
    <w:rsid w:val="2CE4A759"/>
    <w:rsid w:val="2CE556FE"/>
    <w:rsid w:val="2CE83EC1"/>
    <w:rsid w:val="2CEB35AC"/>
    <w:rsid w:val="2CED8B35"/>
    <w:rsid w:val="2CEE0D59"/>
    <w:rsid w:val="2CF2395C"/>
    <w:rsid w:val="2CF55156"/>
    <w:rsid w:val="2CF92A04"/>
    <w:rsid w:val="2CFCA2C8"/>
    <w:rsid w:val="2CFD197D"/>
    <w:rsid w:val="2CFFA8C9"/>
    <w:rsid w:val="2D044AA6"/>
    <w:rsid w:val="2D0B45AF"/>
    <w:rsid w:val="2D0DB598"/>
    <w:rsid w:val="2D0DE302"/>
    <w:rsid w:val="2D0EAE63"/>
    <w:rsid w:val="2D14A623"/>
    <w:rsid w:val="2D1843C1"/>
    <w:rsid w:val="2D1EB428"/>
    <w:rsid w:val="2D22DFB2"/>
    <w:rsid w:val="2D26F84C"/>
    <w:rsid w:val="2D2C29E1"/>
    <w:rsid w:val="2D2CC159"/>
    <w:rsid w:val="2D2F93CE"/>
    <w:rsid w:val="2D346551"/>
    <w:rsid w:val="2D361822"/>
    <w:rsid w:val="2D3DB30A"/>
    <w:rsid w:val="2D3DCD7C"/>
    <w:rsid w:val="2D3FFCA8"/>
    <w:rsid w:val="2D400620"/>
    <w:rsid w:val="2D472028"/>
    <w:rsid w:val="2D4EA2B3"/>
    <w:rsid w:val="2D52106A"/>
    <w:rsid w:val="2D55324F"/>
    <w:rsid w:val="2D5E5EFC"/>
    <w:rsid w:val="2D5E67E5"/>
    <w:rsid w:val="2D5E7325"/>
    <w:rsid w:val="2D5EF674"/>
    <w:rsid w:val="2D66F50D"/>
    <w:rsid w:val="2D6705DD"/>
    <w:rsid w:val="2D6B371B"/>
    <w:rsid w:val="2D6F4721"/>
    <w:rsid w:val="2D710302"/>
    <w:rsid w:val="2D71DF57"/>
    <w:rsid w:val="2D72CC94"/>
    <w:rsid w:val="2D74D1C0"/>
    <w:rsid w:val="2D793B2B"/>
    <w:rsid w:val="2D7BDD02"/>
    <w:rsid w:val="2D882047"/>
    <w:rsid w:val="2D88227D"/>
    <w:rsid w:val="2D8A6FEA"/>
    <w:rsid w:val="2D8AD12F"/>
    <w:rsid w:val="2D8FBDD8"/>
    <w:rsid w:val="2D90C9D0"/>
    <w:rsid w:val="2D950010"/>
    <w:rsid w:val="2D9557CB"/>
    <w:rsid w:val="2D970A2A"/>
    <w:rsid w:val="2D9B5FE8"/>
    <w:rsid w:val="2D9C7275"/>
    <w:rsid w:val="2D9D8620"/>
    <w:rsid w:val="2D9ED66A"/>
    <w:rsid w:val="2DA5A6E7"/>
    <w:rsid w:val="2DA6CE78"/>
    <w:rsid w:val="2DACF61F"/>
    <w:rsid w:val="2DAF061B"/>
    <w:rsid w:val="2DAF556B"/>
    <w:rsid w:val="2DB0BAEF"/>
    <w:rsid w:val="2DB16C90"/>
    <w:rsid w:val="2DB2822E"/>
    <w:rsid w:val="2DBCD7CE"/>
    <w:rsid w:val="2DBECB9F"/>
    <w:rsid w:val="2DC21B58"/>
    <w:rsid w:val="2DC44C2B"/>
    <w:rsid w:val="2DC6E41B"/>
    <w:rsid w:val="2DCA2A4D"/>
    <w:rsid w:val="2DCC882D"/>
    <w:rsid w:val="2DD56A5C"/>
    <w:rsid w:val="2DDF7CC1"/>
    <w:rsid w:val="2DE2994A"/>
    <w:rsid w:val="2DE65F2B"/>
    <w:rsid w:val="2DE7AB50"/>
    <w:rsid w:val="2DF1FBB0"/>
    <w:rsid w:val="2DF3E894"/>
    <w:rsid w:val="2DF43ED0"/>
    <w:rsid w:val="2DF4A104"/>
    <w:rsid w:val="2DF4E94F"/>
    <w:rsid w:val="2DF505C4"/>
    <w:rsid w:val="2DF6881A"/>
    <w:rsid w:val="2DF7C654"/>
    <w:rsid w:val="2DFBE384"/>
    <w:rsid w:val="2E012AA6"/>
    <w:rsid w:val="2E062AA1"/>
    <w:rsid w:val="2E08A1CB"/>
    <w:rsid w:val="2E108579"/>
    <w:rsid w:val="2E1C39E5"/>
    <w:rsid w:val="2E1E10E0"/>
    <w:rsid w:val="2E263D32"/>
    <w:rsid w:val="2E2B595B"/>
    <w:rsid w:val="2E2DF0A3"/>
    <w:rsid w:val="2E3180C4"/>
    <w:rsid w:val="2E3300F0"/>
    <w:rsid w:val="2E37CED1"/>
    <w:rsid w:val="2E37CED9"/>
    <w:rsid w:val="2E385ABD"/>
    <w:rsid w:val="2E3A9EF4"/>
    <w:rsid w:val="2E3FED51"/>
    <w:rsid w:val="2E40EDD2"/>
    <w:rsid w:val="2E43C305"/>
    <w:rsid w:val="2E4A4ECA"/>
    <w:rsid w:val="2E4B0D38"/>
    <w:rsid w:val="2E4CA457"/>
    <w:rsid w:val="2E4EFC10"/>
    <w:rsid w:val="2E500E19"/>
    <w:rsid w:val="2E52A716"/>
    <w:rsid w:val="2E534A64"/>
    <w:rsid w:val="2E54F589"/>
    <w:rsid w:val="2E5544BD"/>
    <w:rsid w:val="2E55B8D8"/>
    <w:rsid w:val="2E5D6879"/>
    <w:rsid w:val="2E5E1EB2"/>
    <w:rsid w:val="2E61DB3D"/>
    <w:rsid w:val="2E648D42"/>
    <w:rsid w:val="2E69AB73"/>
    <w:rsid w:val="2E6D987C"/>
    <w:rsid w:val="2E6DA624"/>
    <w:rsid w:val="2E72FB89"/>
    <w:rsid w:val="2E75213D"/>
    <w:rsid w:val="2E76C6C9"/>
    <w:rsid w:val="2E770EFC"/>
    <w:rsid w:val="2E775175"/>
    <w:rsid w:val="2E7A2B6A"/>
    <w:rsid w:val="2E7B2F10"/>
    <w:rsid w:val="2E7C5F69"/>
    <w:rsid w:val="2E7DE5E9"/>
    <w:rsid w:val="2E8160C7"/>
    <w:rsid w:val="2E87709C"/>
    <w:rsid w:val="2E892E8E"/>
    <w:rsid w:val="2E8A52CA"/>
    <w:rsid w:val="2E8B138B"/>
    <w:rsid w:val="2E90C96E"/>
    <w:rsid w:val="2E92C6D7"/>
    <w:rsid w:val="2E935189"/>
    <w:rsid w:val="2E97ABC4"/>
    <w:rsid w:val="2E9ED4B3"/>
    <w:rsid w:val="2EA6B499"/>
    <w:rsid w:val="2EA73F26"/>
    <w:rsid w:val="2EA753C7"/>
    <w:rsid w:val="2EAB4DEC"/>
    <w:rsid w:val="2EADCD30"/>
    <w:rsid w:val="2EAED6CB"/>
    <w:rsid w:val="2EB0869B"/>
    <w:rsid w:val="2EB1C0DE"/>
    <w:rsid w:val="2EC108DB"/>
    <w:rsid w:val="2EC44C26"/>
    <w:rsid w:val="2EC585F8"/>
    <w:rsid w:val="2EC74657"/>
    <w:rsid w:val="2ECC00E9"/>
    <w:rsid w:val="2ECC2C31"/>
    <w:rsid w:val="2ECF84AE"/>
    <w:rsid w:val="2ED0A83D"/>
    <w:rsid w:val="2ED133F3"/>
    <w:rsid w:val="2EDC7DE8"/>
    <w:rsid w:val="2EDF56F5"/>
    <w:rsid w:val="2EE6AACF"/>
    <w:rsid w:val="2EE89EAD"/>
    <w:rsid w:val="2EEA83A5"/>
    <w:rsid w:val="2EEEC694"/>
    <w:rsid w:val="2EF54D41"/>
    <w:rsid w:val="2EFB8DF4"/>
    <w:rsid w:val="2F037FC4"/>
    <w:rsid w:val="2F047BE3"/>
    <w:rsid w:val="2F07259E"/>
    <w:rsid w:val="2F110E03"/>
    <w:rsid w:val="2F1186BA"/>
    <w:rsid w:val="2F1AB99B"/>
    <w:rsid w:val="2F22CC05"/>
    <w:rsid w:val="2F248F81"/>
    <w:rsid w:val="2F250720"/>
    <w:rsid w:val="2F2A9176"/>
    <w:rsid w:val="2F2D7A28"/>
    <w:rsid w:val="2F318933"/>
    <w:rsid w:val="2F31B4B3"/>
    <w:rsid w:val="2F3341C8"/>
    <w:rsid w:val="2F35F4A6"/>
    <w:rsid w:val="2F360F07"/>
    <w:rsid w:val="2F37E467"/>
    <w:rsid w:val="2F3835E0"/>
    <w:rsid w:val="2F3842D6"/>
    <w:rsid w:val="2F3D06D0"/>
    <w:rsid w:val="2F3E89B2"/>
    <w:rsid w:val="2F44716C"/>
    <w:rsid w:val="2F454C68"/>
    <w:rsid w:val="2F47A632"/>
    <w:rsid w:val="2F47C76B"/>
    <w:rsid w:val="2F49273A"/>
    <w:rsid w:val="2F4AAA3F"/>
    <w:rsid w:val="2F4C568A"/>
    <w:rsid w:val="2F5F9F5C"/>
    <w:rsid w:val="2F65B26A"/>
    <w:rsid w:val="2F6A5744"/>
    <w:rsid w:val="2F6BFCE9"/>
    <w:rsid w:val="2F742689"/>
    <w:rsid w:val="2F7CD944"/>
    <w:rsid w:val="2F7D2229"/>
    <w:rsid w:val="2F7DF623"/>
    <w:rsid w:val="2F7F9667"/>
    <w:rsid w:val="2F813591"/>
    <w:rsid w:val="2F824D5D"/>
    <w:rsid w:val="2F84208F"/>
    <w:rsid w:val="2F86B55A"/>
    <w:rsid w:val="2F8D2046"/>
    <w:rsid w:val="2F923C5E"/>
    <w:rsid w:val="2F93F234"/>
    <w:rsid w:val="2F94BBC7"/>
    <w:rsid w:val="2F965014"/>
    <w:rsid w:val="2F9BBD05"/>
    <w:rsid w:val="2F9C72A0"/>
    <w:rsid w:val="2F9FB2EB"/>
    <w:rsid w:val="2FA03435"/>
    <w:rsid w:val="2FA0FB8F"/>
    <w:rsid w:val="2FA1166C"/>
    <w:rsid w:val="2FA369B9"/>
    <w:rsid w:val="2FA3E8A8"/>
    <w:rsid w:val="2FA714D1"/>
    <w:rsid w:val="2FA87824"/>
    <w:rsid w:val="2FAA85AA"/>
    <w:rsid w:val="2FAC03AF"/>
    <w:rsid w:val="2FAF339A"/>
    <w:rsid w:val="2FB16B36"/>
    <w:rsid w:val="2FB63407"/>
    <w:rsid w:val="2FBAB10A"/>
    <w:rsid w:val="2FBC84EE"/>
    <w:rsid w:val="2FBCDF61"/>
    <w:rsid w:val="2FC227F0"/>
    <w:rsid w:val="2FC3BB73"/>
    <w:rsid w:val="2FC64BE4"/>
    <w:rsid w:val="2FC78794"/>
    <w:rsid w:val="2FC8E25B"/>
    <w:rsid w:val="2FCF9642"/>
    <w:rsid w:val="2FDB2B5A"/>
    <w:rsid w:val="2FDF901B"/>
    <w:rsid w:val="2FE3534C"/>
    <w:rsid w:val="2FE67AA7"/>
    <w:rsid w:val="2FE792D5"/>
    <w:rsid w:val="2FEB64B5"/>
    <w:rsid w:val="2FF036C5"/>
    <w:rsid w:val="2FF0C5EA"/>
    <w:rsid w:val="2FF42823"/>
    <w:rsid w:val="2FF4E13B"/>
    <w:rsid w:val="2FFB0BF4"/>
    <w:rsid w:val="2FFF7A0E"/>
    <w:rsid w:val="30039A90"/>
    <w:rsid w:val="300771BF"/>
    <w:rsid w:val="300B236F"/>
    <w:rsid w:val="300DA792"/>
    <w:rsid w:val="300ED682"/>
    <w:rsid w:val="30109A37"/>
    <w:rsid w:val="301226DE"/>
    <w:rsid w:val="3014F983"/>
    <w:rsid w:val="3018151E"/>
    <w:rsid w:val="301C0652"/>
    <w:rsid w:val="301E1F69"/>
    <w:rsid w:val="30276FE4"/>
    <w:rsid w:val="3030A7C2"/>
    <w:rsid w:val="30317CE6"/>
    <w:rsid w:val="30337DBA"/>
    <w:rsid w:val="30350B98"/>
    <w:rsid w:val="3035863C"/>
    <w:rsid w:val="30364758"/>
    <w:rsid w:val="3036FEF7"/>
    <w:rsid w:val="303766AD"/>
    <w:rsid w:val="30376A51"/>
    <w:rsid w:val="3039C9B8"/>
    <w:rsid w:val="30444F43"/>
    <w:rsid w:val="30464D43"/>
    <w:rsid w:val="30466EB9"/>
    <w:rsid w:val="3047F262"/>
    <w:rsid w:val="30491447"/>
    <w:rsid w:val="304AA72C"/>
    <w:rsid w:val="304B750C"/>
    <w:rsid w:val="304DDDC6"/>
    <w:rsid w:val="304DE6B9"/>
    <w:rsid w:val="304F35D6"/>
    <w:rsid w:val="30550B84"/>
    <w:rsid w:val="30577847"/>
    <w:rsid w:val="3058FF85"/>
    <w:rsid w:val="30594C54"/>
    <w:rsid w:val="305B75A8"/>
    <w:rsid w:val="305E2F27"/>
    <w:rsid w:val="306780B3"/>
    <w:rsid w:val="306C789E"/>
    <w:rsid w:val="306CA922"/>
    <w:rsid w:val="3072199A"/>
    <w:rsid w:val="3074D2A9"/>
    <w:rsid w:val="307611A9"/>
    <w:rsid w:val="3078DE68"/>
    <w:rsid w:val="307AC6B3"/>
    <w:rsid w:val="307F3815"/>
    <w:rsid w:val="3080AB7C"/>
    <w:rsid w:val="3083FED4"/>
    <w:rsid w:val="30840A67"/>
    <w:rsid w:val="3086E5DE"/>
    <w:rsid w:val="30875DF9"/>
    <w:rsid w:val="30887A15"/>
    <w:rsid w:val="3088BC36"/>
    <w:rsid w:val="308E8AB0"/>
    <w:rsid w:val="30906095"/>
    <w:rsid w:val="3092D972"/>
    <w:rsid w:val="309515C0"/>
    <w:rsid w:val="309692D6"/>
    <w:rsid w:val="3099CE14"/>
    <w:rsid w:val="309DCDA1"/>
    <w:rsid w:val="30A2D57D"/>
    <w:rsid w:val="30A3E191"/>
    <w:rsid w:val="30A4D4DA"/>
    <w:rsid w:val="30A8D9BF"/>
    <w:rsid w:val="30B11D2D"/>
    <w:rsid w:val="30B2B246"/>
    <w:rsid w:val="30B7A037"/>
    <w:rsid w:val="30B9674B"/>
    <w:rsid w:val="30BADE99"/>
    <w:rsid w:val="30BB1B76"/>
    <w:rsid w:val="30BE734A"/>
    <w:rsid w:val="30C0D231"/>
    <w:rsid w:val="30C1048D"/>
    <w:rsid w:val="30C15F11"/>
    <w:rsid w:val="30C19224"/>
    <w:rsid w:val="30C1CC21"/>
    <w:rsid w:val="30C2F1C4"/>
    <w:rsid w:val="30C91AE0"/>
    <w:rsid w:val="30C9998E"/>
    <w:rsid w:val="30C99D96"/>
    <w:rsid w:val="30CC472C"/>
    <w:rsid w:val="30CD0645"/>
    <w:rsid w:val="30CD5FC8"/>
    <w:rsid w:val="30CE3651"/>
    <w:rsid w:val="30CF3744"/>
    <w:rsid w:val="30D0EF21"/>
    <w:rsid w:val="30D16A6F"/>
    <w:rsid w:val="30D3D861"/>
    <w:rsid w:val="30DF8FBD"/>
    <w:rsid w:val="30E135E2"/>
    <w:rsid w:val="30E41228"/>
    <w:rsid w:val="30E4867F"/>
    <w:rsid w:val="30E65144"/>
    <w:rsid w:val="30E903D4"/>
    <w:rsid w:val="30EB631E"/>
    <w:rsid w:val="30F3827A"/>
    <w:rsid w:val="30F7B577"/>
    <w:rsid w:val="30F8ACAD"/>
    <w:rsid w:val="30F8EF65"/>
    <w:rsid w:val="30F91858"/>
    <w:rsid w:val="31003D3F"/>
    <w:rsid w:val="31015AF0"/>
    <w:rsid w:val="3106D8D2"/>
    <w:rsid w:val="3108810F"/>
    <w:rsid w:val="310E17E6"/>
    <w:rsid w:val="310E5CEC"/>
    <w:rsid w:val="310F9928"/>
    <w:rsid w:val="3110EC89"/>
    <w:rsid w:val="31111463"/>
    <w:rsid w:val="311D6001"/>
    <w:rsid w:val="311EF10C"/>
    <w:rsid w:val="31222ED6"/>
    <w:rsid w:val="3126B183"/>
    <w:rsid w:val="313295DF"/>
    <w:rsid w:val="3132E361"/>
    <w:rsid w:val="31372DAE"/>
    <w:rsid w:val="3137C3E8"/>
    <w:rsid w:val="31388653"/>
    <w:rsid w:val="313A2312"/>
    <w:rsid w:val="313C588F"/>
    <w:rsid w:val="314586DC"/>
    <w:rsid w:val="3147454D"/>
    <w:rsid w:val="314A9B2F"/>
    <w:rsid w:val="314DE161"/>
    <w:rsid w:val="314F424C"/>
    <w:rsid w:val="31500E2F"/>
    <w:rsid w:val="3159AA8C"/>
    <w:rsid w:val="315A8B98"/>
    <w:rsid w:val="315D1F6D"/>
    <w:rsid w:val="315D2CBA"/>
    <w:rsid w:val="31601AC6"/>
    <w:rsid w:val="316429F2"/>
    <w:rsid w:val="316B60F4"/>
    <w:rsid w:val="316F8F3D"/>
    <w:rsid w:val="3172FFB5"/>
    <w:rsid w:val="31747BD8"/>
    <w:rsid w:val="3175A0FC"/>
    <w:rsid w:val="31775FF2"/>
    <w:rsid w:val="317FE7DE"/>
    <w:rsid w:val="3181F1D1"/>
    <w:rsid w:val="3188B024"/>
    <w:rsid w:val="31891F7F"/>
    <w:rsid w:val="3189AA84"/>
    <w:rsid w:val="318B72AB"/>
    <w:rsid w:val="318CACFC"/>
    <w:rsid w:val="318F05C4"/>
    <w:rsid w:val="319563D0"/>
    <w:rsid w:val="3196B06F"/>
    <w:rsid w:val="31978DD0"/>
    <w:rsid w:val="31996D90"/>
    <w:rsid w:val="319A0171"/>
    <w:rsid w:val="319AC5E8"/>
    <w:rsid w:val="319DB0CC"/>
    <w:rsid w:val="319E3FC7"/>
    <w:rsid w:val="31A2F9C3"/>
    <w:rsid w:val="31A5BEA8"/>
    <w:rsid w:val="31A7C36C"/>
    <w:rsid w:val="31AB8441"/>
    <w:rsid w:val="31ACC84C"/>
    <w:rsid w:val="31AECD2D"/>
    <w:rsid w:val="31B11BE0"/>
    <w:rsid w:val="31B1C765"/>
    <w:rsid w:val="31B5935E"/>
    <w:rsid w:val="31B8D082"/>
    <w:rsid w:val="31B8D4BA"/>
    <w:rsid w:val="31C84A81"/>
    <w:rsid w:val="31C8C76E"/>
    <w:rsid w:val="31CFAAA1"/>
    <w:rsid w:val="31D46104"/>
    <w:rsid w:val="31D4EF8C"/>
    <w:rsid w:val="31D6B89B"/>
    <w:rsid w:val="31D8F8ED"/>
    <w:rsid w:val="31DE8E56"/>
    <w:rsid w:val="31F1B75C"/>
    <w:rsid w:val="31F1EF26"/>
    <w:rsid w:val="31F5715C"/>
    <w:rsid w:val="31F68E3E"/>
    <w:rsid w:val="31F6EC6A"/>
    <w:rsid w:val="31FB0077"/>
    <w:rsid w:val="31FBA927"/>
    <w:rsid w:val="31FD0DD6"/>
    <w:rsid w:val="31FD2FED"/>
    <w:rsid w:val="31FF2AA0"/>
    <w:rsid w:val="320062BD"/>
    <w:rsid w:val="3205DE6C"/>
    <w:rsid w:val="3207C528"/>
    <w:rsid w:val="320AFC9F"/>
    <w:rsid w:val="320BE037"/>
    <w:rsid w:val="320C294F"/>
    <w:rsid w:val="320C940A"/>
    <w:rsid w:val="320E9F1E"/>
    <w:rsid w:val="3210B0F8"/>
    <w:rsid w:val="3211242D"/>
    <w:rsid w:val="3211797A"/>
    <w:rsid w:val="32137743"/>
    <w:rsid w:val="3215FE7C"/>
    <w:rsid w:val="32165CEB"/>
    <w:rsid w:val="321746FC"/>
    <w:rsid w:val="3219CCA0"/>
    <w:rsid w:val="321B2248"/>
    <w:rsid w:val="321CBE75"/>
    <w:rsid w:val="32225238"/>
    <w:rsid w:val="3224C6E2"/>
    <w:rsid w:val="322AEC7A"/>
    <w:rsid w:val="322F38DC"/>
    <w:rsid w:val="322FDDA5"/>
    <w:rsid w:val="3231F536"/>
    <w:rsid w:val="3238F931"/>
    <w:rsid w:val="3239D3B7"/>
    <w:rsid w:val="323A3EAF"/>
    <w:rsid w:val="323ABFF6"/>
    <w:rsid w:val="323B6018"/>
    <w:rsid w:val="323BACB7"/>
    <w:rsid w:val="323BBE64"/>
    <w:rsid w:val="323C5885"/>
    <w:rsid w:val="323ED67A"/>
    <w:rsid w:val="3241FBF4"/>
    <w:rsid w:val="32438ED4"/>
    <w:rsid w:val="324909DE"/>
    <w:rsid w:val="3251C5C7"/>
    <w:rsid w:val="32531AA4"/>
    <w:rsid w:val="32536FD7"/>
    <w:rsid w:val="3255A1D0"/>
    <w:rsid w:val="32578E17"/>
    <w:rsid w:val="3261EB79"/>
    <w:rsid w:val="32621BDD"/>
    <w:rsid w:val="32641BC1"/>
    <w:rsid w:val="326881B1"/>
    <w:rsid w:val="326BB4EA"/>
    <w:rsid w:val="326DD8DB"/>
    <w:rsid w:val="3273E5DF"/>
    <w:rsid w:val="3276CBEA"/>
    <w:rsid w:val="3276FCB0"/>
    <w:rsid w:val="3279DDA3"/>
    <w:rsid w:val="32815A5D"/>
    <w:rsid w:val="328221A5"/>
    <w:rsid w:val="3283B69B"/>
    <w:rsid w:val="3283FFB4"/>
    <w:rsid w:val="328BCB23"/>
    <w:rsid w:val="328DAB9C"/>
    <w:rsid w:val="328DE5CF"/>
    <w:rsid w:val="32956B01"/>
    <w:rsid w:val="32A1203E"/>
    <w:rsid w:val="32AA867A"/>
    <w:rsid w:val="32ABC79F"/>
    <w:rsid w:val="32ABF39C"/>
    <w:rsid w:val="32AF8C67"/>
    <w:rsid w:val="32B2BA34"/>
    <w:rsid w:val="32B94155"/>
    <w:rsid w:val="32BDFC0D"/>
    <w:rsid w:val="32C75736"/>
    <w:rsid w:val="32C7AAB4"/>
    <w:rsid w:val="32C7B249"/>
    <w:rsid w:val="32C87B78"/>
    <w:rsid w:val="32D00AD7"/>
    <w:rsid w:val="32D41362"/>
    <w:rsid w:val="32D908D2"/>
    <w:rsid w:val="32DD564D"/>
    <w:rsid w:val="32E00E20"/>
    <w:rsid w:val="32E2E214"/>
    <w:rsid w:val="32EA1233"/>
    <w:rsid w:val="32F0784F"/>
    <w:rsid w:val="32F8FC6C"/>
    <w:rsid w:val="32FACD49"/>
    <w:rsid w:val="32FBA759"/>
    <w:rsid w:val="3301576F"/>
    <w:rsid w:val="3304B0FB"/>
    <w:rsid w:val="330AB0A1"/>
    <w:rsid w:val="330B4B75"/>
    <w:rsid w:val="330BC8A5"/>
    <w:rsid w:val="330BFC05"/>
    <w:rsid w:val="330E8108"/>
    <w:rsid w:val="330FE7D5"/>
    <w:rsid w:val="3312D329"/>
    <w:rsid w:val="33136E0E"/>
    <w:rsid w:val="3313ADEC"/>
    <w:rsid w:val="3318A4E1"/>
    <w:rsid w:val="331B8C48"/>
    <w:rsid w:val="331DFC65"/>
    <w:rsid w:val="3322271A"/>
    <w:rsid w:val="332FF523"/>
    <w:rsid w:val="33315972"/>
    <w:rsid w:val="33341AE5"/>
    <w:rsid w:val="33382215"/>
    <w:rsid w:val="333A4518"/>
    <w:rsid w:val="333C2855"/>
    <w:rsid w:val="333CEB42"/>
    <w:rsid w:val="333E0928"/>
    <w:rsid w:val="33420F92"/>
    <w:rsid w:val="334326BD"/>
    <w:rsid w:val="3346A8C6"/>
    <w:rsid w:val="3348A43E"/>
    <w:rsid w:val="33491491"/>
    <w:rsid w:val="334923A0"/>
    <w:rsid w:val="334A8133"/>
    <w:rsid w:val="334C2E28"/>
    <w:rsid w:val="334CFED4"/>
    <w:rsid w:val="334E9485"/>
    <w:rsid w:val="334F5160"/>
    <w:rsid w:val="3355C02B"/>
    <w:rsid w:val="335D0875"/>
    <w:rsid w:val="335D09DA"/>
    <w:rsid w:val="335DC3ED"/>
    <w:rsid w:val="3360D195"/>
    <w:rsid w:val="33633B78"/>
    <w:rsid w:val="3365294C"/>
    <w:rsid w:val="3365C611"/>
    <w:rsid w:val="33665D2B"/>
    <w:rsid w:val="33670E44"/>
    <w:rsid w:val="33684AE2"/>
    <w:rsid w:val="336A868F"/>
    <w:rsid w:val="33736E8E"/>
    <w:rsid w:val="33775619"/>
    <w:rsid w:val="33793E6E"/>
    <w:rsid w:val="337FED59"/>
    <w:rsid w:val="3381D386"/>
    <w:rsid w:val="33840BF8"/>
    <w:rsid w:val="33852047"/>
    <w:rsid w:val="3387AC65"/>
    <w:rsid w:val="3387BF80"/>
    <w:rsid w:val="3387F73D"/>
    <w:rsid w:val="339692CD"/>
    <w:rsid w:val="3397CD64"/>
    <w:rsid w:val="3397FDF5"/>
    <w:rsid w:val="33A37E48"/>
    <w:rsid w:val="33A66ABA"/>
    <w:rsid w:val="33A69AEC"/>
    <w:rsid w:val="33A6CFE4"/>
    <w:rsid w:val="33A7282A"/>
    <w:rsid w:val="33A96268"/>
    <w:rsid w:val="33B22D4C"/>
    <w:rsid w:val="33B460AE"/>
    <w:rsid w:val="33B5BBCF"/>
    <w:rsid w:val="33B77F46"/>
    <w:rsid w:val="33B86F79"/>
    <w:rsid w:val="33B8836A"/>
    <w:rsid w:val="33B8BF49"/>
    <w:rsid w:val="33B90E1F"/>
    <w:rsid w:val="33BA8D87"/>
    <w:rsid w:val="33BD4AA0"/>
    <w:rsid w:val="33C0E080"/>
    <w:rsid w:val="33C0F9C2"/>
    <w:rsid w:val="33C21216"/>
    <w:rsid w:val="33C572A6"/>
    <w:rsid w:val="33C7877A"/>
    <w:rsid w:val="33C8C713"/>
    <w:rsid w:val="33C9F9AE"/>
    <w:rsid w:val="33CB5015"/>
    <w:rsid w:val="33CB5D01"/>
    <w:rsid w:val="33CD946B"/>
    <w:rsid w:val="33CDBBD7"/>
    <w:rsid w:val="33CEF66F"/>
    <w:rsid w:val="33D0D585"/>
    <w:rsid w:val="33D12FDE"/>
    <w:rsid w:val="33D4549E"/>
    <w:rsid w:val="33D73EC6"/>
    <w:rsid w:val="33D9595F"/>
    <w:rsid w:val="33E684B6"/>
    <w:rsid w:val="33E8A3E6"/>
    <w:rsid w:val="33EC6B84"/>
    <w:rsid w:val="33F32F9D"/>
    <w:rsid w:val="33F35E78"/>
    <w:rsid w:val="33F90D17"/>
    <w:rsid w:val="3404EEFF"/>
    <w:rsid w:val="34057BC8"/>
    <w:rsid w:val="3408C142"/>
    <w:rsid w:val="340C86D5"/>
    <w:rsid w:val="340D5D78"/>
    <w:rsid w:val="340E4233"/>
    <w:rsid w:val="34149B40"/>
    <w:rsid w:val="341662C8"/>
    <w:rsid w:val="341A16D6"/>
    <w:rsid w:val="341FEE37"/>
    <w:rsid w:val="34288273"/>
    <w:rsid w:val="34292B13"/>
    <w:rsid w:val="3429B163"/>
    <w:rsid w:val="342F944E"/>
    <w:rsid w:val="3432DDF1"/>
    <w:rsid w:val="343B9408"/>
    <w:rsid w:val="343BFDE2"/>
    <w:rsid w:val="343D9363"/>
    <w:rsid w:val="343DC867"/>
    <w:rsid w:val="34446A17"/>
    <w:rsid w:val="34448DA4"/>
    <w:rsid w:val="3445FFF3"/>
    <w:rsid w:val="344656DB"/>
    <w:rsid w:val="3446F597"/>
    <w:rsid w:val="34479800"/>
    <w:rsid w:val="3449995A"/>
    <w:rsid w:val="344CC9ED"/>
    <w:rsid w:val="344DB7A6"/>
    <w:rsid w:val="345191EF"/>
    <w:rsid w:val="34530B6E"/>
    <w:rsid w:val="3456053E"/>
    <w:rsid w:val="34575E74"/>
    <w:rsid w:val="3458AF77"/>
    <w:rsid w:val="345CD723"/>
    <w:rsid w:val="34634C90"/>
    <w:rsid w:val="346FA09A"/>
    <w:rsid w:val="347070AC"/>
    <w:rsid w:val="34752079"/>
    <w:rsid w:val="34768016"/>
    <w:rsid w:val="347755B5"/>
    <w:rsid w:val="3478B958"/>
    <w:rsid w:val="3478F210"/>
    <w:rsid w:val="347C95DD"/>
    <w:rsid w:val="347DC6BD"/>
    <w:rsid w:val="347F613A"/>
    <w:rsid w:val="347FEB7A"/>
    <w:rsid w:val="34837D03"/>
    <w:rsid w:val="3485E62B"/>
    <w:rsid w:val="348949D1"/>
    <w:rsid w:val="348C6AF8"/>
    <w:rsid w:val="348D5F5A"/>
    <w:rsid w:val="348E52EA"/>
    <w:rsid w:val="348FC9ED"/>
    <w:rsid w:val="3491100F"/>
    <w:rsid w:val="3491150E"/>
    <w:rsid w:val="34925BDF"/>
    <w:rsid w:val="3494844F"/>
    <w:rsid w:val="34970557"/>
    <w:rsid w:val="34976866"/>
    <w:rsid w:val="3499CA81"/>
    <w:rsid w:val="34A1C159"/>
    <w:rsid w:val="34A512F3"/>
    <w:rsid w:val="34A52047"/>
    <w:rsid w:val="34A89435"/>
    <w:rsid w:val="34ABDCDB"/>
    <w:rsid w:val="34AD9AE7"/>
    <w:rsid w:val="34AFD112"/>
    <w:rsid w:val="34B008BB"/>
    <w:rsid w:val="34B2E597"/>
    <w:rsid w:val="34B33FDB"/>
    <w:rsid w:val="34B81CBE"/>
    <w:rsid w:val="34B90625"/>
    <w:rsid w:val="34BA6DAC"/>
    <w:rsid w:val="34BEE2B0"/>
    <w:rsid w:val="34C6955E"/>
    <w:rsid w:val="34C9CF06"/>
    <w:rsid w:val="34CAF82A"/>
    <w:rsid w:val="34CB7DB5"/>
    <w:rsid w:val="34CC0DD3"/>
    <w:rsid w:val="34D745BD"/>
    <w:rsid w:val="34D871D4"/>
    <w:rsid w:val="34D8743F"/>
    <w:rsid w:val="34DC0F74"/>
    <w:rsid w:val="34DC5896"/>
    <w:rsid w:val="34DC58EB"/>
    <w:rsid w:val="34DFAD17"/>
    <w:rsid w:val="34E3C844"/>
    <w:rsid w:val="34E84770"/>
    <w:rsid w:val="34EAFD10"/>
    <w:rsid w:val="34EB50A2"/>
    <w:rsid w:val="34EF7307"/>
    <w:rsid w:val="34F194D6"/>
    <w:rsid w:val="34F532B9"/>
    <w:rsid w:val="34F74582"/>
    <w:rsid w:val="34F9944E"/>
    <w:rsid w:val="34FA9B21"/>
    <w:rsid w:val="34FB3E8E"/>
    <w:rsid w:val="34FBE00A"/>
    <w:rsid w:val="34FD35D3"/>
    <w:rsid w:val="3502B8E8"/>
    <w:rsid w:val="3505E0A9"/>
    <w:rsid w:val="35077962"/>
    <w:rsid w:val="350D34A3"/>
    <w:rsid w:val="35107417"/>
    <w:rsid w:val="351148F8"/>
    <w:rsid w:val="3513BA47"/>
    <w:rsid w:val="35173D01"/>
    <w:rsid w:val="35182086"/>
    <w:rsid w:val="3519ADC0"/>
    <w:rsid w:val="351E128B"/>
    <w:rsid w:val="35252C0E"/>
    <w:rsid w:val="352A1449"/>
    <w:rsid w:val="352F1898"/>
    <w:rsid w:val="3534A37F"/>
    <w:rsid w:val="353AFD85"/>
    <w:rsid w:val="353B5574"/>
    <w:rsid w:val="353C7035"/>
    <w:rsid w:val="353D7CF5"/>
    <w:rsid w:val="353E074F"/>
    <w:rsid w:val="3541AF2E"/>
    <w:rsid w:val="3541F74E"/>
    <w:rsid w:val="35424DEA"/>
    <w:rsid w:val="354A2CAA"/>
    <w:rsid w:val="355C24C8"/>
    <w:rsid w:val="355C852D"/>
    <w:rsid w:val="355D48DC"/>
    <w:rsid w:val="355DA708"/>
    <w:rsid w:val="355F4E1D"/>
    <w:rsid w:val="355FD6C9"/>
    <w:rsid w:val="3562E36C"/>
    <w:rsid w:val="35636199"/>
    <w:rsid w:val="3564E8ED"/>
    <w:rsid w:val="35676452"/>
    <w:rsid w:val="356C4E79"/>
    <w:rsid w:val="35711BE6"/>
    <w:rsid w:val="35732B95"/>
    <w:rsid w:val="3573700B"/>
    <w:rsid w:val="357608C3"/>
    <w:rsid w:val="3576D0C6"/>
    <w:rsid w:val="357CF935"/>
    <w:rsid w:val="35860CA3"/>
    <w:rsid w:val="35872D91"/>
    <w:rsid w:val="3595A2DD"/>
    <w:rsid w:val="3597A2BB"/>
    <w:rsid w:val="359E9DCF"/>
    <w:rsid w:val="359EFD72"/>
    <w:rsid w:val="35A24B9D"/>
    <w:rsid w:val="35A27480"/>
    <w:rsid w:val="35A375CD"/>
    <w:rsid w:val="35A4DB43"/>
    <w:rsid w:val="35A4F028"/>
    <w:rsid w:val="35A7823A"/>
    <w:rsid w:val="35AEC1DF"/>
    <w:rsid w:val="35AF8D48"/>
    <w:rsid w:val="35B34EEB"/>
    <w:rsid w:val="35B85066"/>
    <w:rsid w:val="35BE8ACF"/>
    <w:rsid w:val="35C2F185"/>
    <w:rsid w:val="35C314A6"/>
    <w:rsid w:val="35C361D3"/>
    <w:rsid w:val="35C3B693"/>
    <w:rsid w:val="35C57E84"/>
    <w:rsid w:val="35C581C4"/>
    <w:rsid w:val="35CBBC10"/>
    <w:rsid w:val="35CF812E"/>
    <w:rsid w:val="35D73988"/>
    <w:rsid w:val="35D8F4B0"/>
    <w:rsid w:val="35D93E79"/>
    <w:rsid w:val="35DAE2B1"/>
    <w:rsid w:val="35DC1A63"/>
    <w:rsid w:val="35DFEAFE"/>
    <w:rsid w:val="35E4D044"/>
    <w:rsid w:val="35EF4825"/>
    <w:rsid w:val="35F050F7"/>
    <w:rsid w:val="35F2C25E"/>
    <w:rsid w:val="35F38A1A"/>
    <w:rsid w:val="35F3E0EE"/>
    <w:rsid w:val="35F41F90"/>
    <w:rsid w:val="35F55D35"/>
    <w:rsid w:val="35F586A7"/>
    <w:rsid w:val="35F66D7D"/>
    <w:rsid w:val="35F768D8"/>
    <w:rsid w:val="35FB4F99"/>
    <w:rsid w:val="35FCC9B1"/>
    <w:rsid w:val="35FE8685"/>
    <w:rsid w:val="360143FC"/>
    <w:rsid w:val="3602E2DE"/>
    <w:rsid w:val="36040217"/>
    <w:rsid w:val="3604BF7B"/>
    <w:rsid w:val="36080ED0"/>
    <w:rsid w:val="360A9679"/>
    <w:rsid w:val="36127651"/>
    <w:rsid w:val="36147E3F"/>
    <w:rsid w:val="36163732"/>
    <w:rsid w:val="36165A0F"/>
    <w:rsid w:val="36186F0A"/>
    <w:rsid w:val="361D6F70"/>
    <w:rsid w:val="36237F52"/>
    <w:rsid w:val="3623FE9A"/>
    <w:rsid w:val="3625265F"/>
    <w:rsid w:val="36253458"/>
    <w:rsid w:val="3625677F"/>
    <w:rsid w:val="36261C4E"/>
    <w:rsid w:val="3627C820"/>
    <w:rsid w:val="36302CDA"/>
    <w:rsid w:val="363AEA2F"/>
    <w:rsid w:val="363EB738"/>
    <w:rsid w:val="36410D1F"/>
    <w:rsid w:val="3641D5D0"/>
    <w:rsid w:val="3644FF62"/>
    <w:rsid w:val="3649B5C1"/>
    <w:rsid w:val="365090A1"/>
    <w:rsid w:val="3650AE18"/>
    <w:rsid w:val="3653272B"/>
    <w:rsid w:val="36547E4F"/>
    <w:rsid w:val="3654C0A1"/>
    <w:rsid w:val="3655ED8F"/>
    <w:rsid w:val="36561946"/>
    <w:rsid w:val="365A9805"/>
    <w:rsid w:val="365C74A5"/>
    <w:rsid w:val="365E80D3"/>
    <w:rsid w:val="3663BF1A"/>
    <w:rsid w:val="3668032C"/>
    <w:rsid w:val="36691C6E"/>
    <w:rsid w:val="366947DE"/>
    <w:rsid w:val="366AFEF3"/>
    <w:rsid w:val="3671E689"/>
    <w:rsid w:val="367472A8"/>
    <w:rsid w:val="3675CF51"/>
    <w:rsid w:val="367F0DED"/>
    <w:rsid w:val="368126EE"/>
    <w:rsid w:val="3681A3DB"/>
    <w:rsid w:val="36898B3A"/>
    <w:rsid w:val="369585A5"/>
    <w:rsid w:val="369A974C"/>
    <w:rsid w:val="369ADB05"/>
    <w:rsid w:val="369C37CB"/>
    <w:rsid w:val="36A8ADD9"/>
    <w:rsid w:val="36ABE157"/>
    <w:rsid w:val="36AE985B"/>
    <w:rsid w:val="36B6BC72"/>
    <w:rsid w:val="36B9D2B7"/>
    <w:rsid w:val="36BC733D"/>
    <w:rsid w:val="36BC905F"/>
    <w:rsid w:val="36BE95F9"/>
    <w:rsid w:val="36C18E4B"/>
    <w:rsid w:val="36C291C5"/>
    <w:rsid w:val="36C834DC"/>
    <w:rsid w:val="36C8AD93"/>
    <w:rsid w:val="36CE0D2B"/>
    <w:rsid w:val="36D59562"/>
    <w:rsid w:val="36D60358"/>
    <w:rsid w:val="36DD7606"/>
    <w:rsid w:val="36E304C1"/>
    <w:rsid w:val="36E33DDE"/>
    <w:rsid w:val="36E486EF"/>
    <w:rsid w:val="36E59888"/>
    <w:rsid w:val="36E5A024"/>
    <w:rsid w:val="36E6C013"/>
    <w:rsid w:val="36E6F979"/>
    <w:rsid w:val="36EA1825"/>
    <w:rsid w:val="36EAA96A"/>
    <w:rsid w:val="36EAD2C3"/>
    <w:rsid w:val="36EC3D50"/>
    <w:rsid w:val="36F20CC9"/>
    <w:rsid w:val="36F34D1A"/>
    <w:rsid w:val="36F4F1CA"/>
    <w:rsid w:val="36F62E37"/>
    <w:rsid w:val="36FCF7D7"/>
    <w:rsid w:val="37066082"/>
    <w:rsid w:val="37097790"/>
    <w:rsid w:val="370CD9FC"/>
    <w:rsid w:val="37118C81"/>
    <w:rsid w:val="3711A3A9"/>
    <w:rsid w:val="3712E37C"/>
    <w:rsid w:val="3719171A"/>
    <w:rsid w:val="371BEC78"/>
    <w:rsid w:val="371D7C35"/>
    <w:rsid w:val="371ED116"/>
    <w:rsid w:val="37217F5E"/>
    <w:rsid w:val="37229FED"/>
    <w:rsid w:val="3725D637"/>
    <w:rsid w:val="372641CD"/>
    <w:rsid w:val="3728A9DF"/>
    <w:rsid w:val="3728D808"/>
    <w:rsid w:val="372B4745"/>
    <w:rsid w:val="373362CA"/>
    <w:rsid w:val="3736F013"/>
    <w:rsid w:val="37373295"/>
    <w:rsid w:val="3739E34E"/>
    <w:rsid w:val="373D80EE"/>
    <w:rsid w:val="374818B5"/>
    <w:rsid w:val="37491DB8"/>
    <w:rsid w:val="374E8862"/>
    <w:rsid w:val="3753B853"/>
    <w:rsid w:val="375770D7"/>
    <w:rsid w:val="375F93F2"/>
    <w:rsid w:val="37654DCE"/>
    <w:rsid w:val="37663E58"/>
    <w:rsid w:val="37677603"/>
    <w:rsid w:val="37689971"/>
    <w:rsid w:val="3768A119"/>
    <w:rsid w:val="3769D2E8"/>
    <w:rsid w:val="376CB98F"/>
    <w:rsid w:val="376F777C"/>
    <w:rsid w:val="37707BE0"/>
    <w:rsid w:val="3774C1A9"/>
    <w:rsid w:val="37768F51"/>
    <w:rsid w:val="3777F014"/>
    <w:rsid w:val="377843E0"/>
    <w:rsid w:val="377DF79D"/>
    <w:rsid w:val="377E74C2"/>
    <w:rsid w:val="377EAAB0"/>
    <w:rsid w:val="37801C36"/>
    <w:rsid w:val="37873A43"/>
    <w:rsid w:val="3788B00E"/>
    <w:rsid w:val="3790834C"/>
    <w:rsid w:val="3790AF6E"/>
    <w:rsid w:val="37916D30"/>
    <w:rsid w:val="3791C73F"/>
    <w:rsid w:val="3796840B"/>
    <w:rsid w:val="379757B4"/>
    <w:rsid w:val="37982082"/>
    <w:rsid w:val="37993E3A"/>
    <w:rsid w:val="379AEBEA"/>
    <w:rsid w:val="379B4D56"/>
    <w:rsid w:val="379B99CF"/>
    <w:rsid w:val="379BF2D3"/>
    <w:rsid w:val="379D4427"/>
    <w:rsid w:val="379D6929"/>
    <w:rsid w:val="379DCA9D"/>
    <w:rsid w:val="37A184D7"/>
    <w:rsid w:val="37A1A156"/>
    <w:rsid w:val="37A4EA8F"/>
    <w:rsid w:val="37A7101D"/>
    <w:rsid w:val="37A79D57"/>
    <w:rsid w:val="37AC2829"/>
    <w:rsid w:val="37B79D8A"/>
    <w:rsid w:val="37BCE181"/>
    <w:rsid w:val="37BD2A90"/>
    <w:rsid w:val="37BE97CA"/>
    <w:rsid w:val="37BEB83B"/>
    <w:rsid w:val="37BEBBAF"/>
    <w:rsid w:val="37BF088F"/>
    <w:rsid w:val="37C4E0BD"/>
    <w:rsid w:val="37C5D718"/>
    <w:rsid w:val="37C796CE"/>
    <w:rsid w:val="37CC36D2"/>
    <w:rsid w:val="37CE693D"/>
    <w:rsid w:val="37CEED7B"/>
    <w:rsid w:val="37CF798B"/>
    <w:rsid w:val="37D5FD05"/>
    <w:rsid w:val="37D8E81C"/>
    <w:rsid w:val="37D9007B"/>
    <w:rsid w:val="37E2EDD6"/>
    <w:rsid w:val="37E6A2D7"/>
    <w:rsid w:val="37E6B3AB"/>
    <w:rsid w:val="37E71F0F"/>
    <w:rsid w:val="37E7A308"/>
    <w:rsid w:val="37E900F4"/>
    <w:rsid w:val="37E9071C"/>
    <w:rsid w:val="37EA595C"/>
    <w:rsid w:val="37ECE22C"/>
    <w:rsid w:val="37EEF78C"/>
    <w:rsid w:val="37EF8D96"/>
    <w:rsid w:val="37F2CF82"/>
    <w:rsid w:val="37F7AC5A"/>
    <w:rsid w:val="37F949E9"/>
    <w:rsid w:val="37FA206F"/>
    <w:rsid w:val="37FA5AE9"/>
    <w:rsid w:val="37FCE838"/>
    <w:rsid w:val="37FCEF05"/>
    <w:rsid w:val="37FDDC93"/>
    <w:rsid w:val="380ACC72"/>
    <w:rsid w:val="380C56CE"/>
    <w:rsid w:val="38125A08"/>
    <w:rsid w:val="3813D98F"/>
    <w:rsid w:val="3815C873"/>
    <w:rsid w:val="38170760"/>
    <w:rsid w:val="38180CB3"/>
    <w:rsid w:val="3818D265"/>
    <w:rsid w:val="38222BF0"/>
    <w:rsid w:val="3824D098"/>
    <w:rsid w:val="3831127D"/>
    <w:rsid w:val="38313510"/>
    <w:rsid w:val="3832E88B"/>
    <w:rsid w:val="3837FCCE"/>
    <w:rsid w:val="383F263D"/>
    <w:rsid w:val="3842AB6E"/>
    <w:rsid w:val="3847958E"/>
    <w:rsid w:val="38488715"/>
    <w:rsid w:val="3849CB62"/>
    <w:rsid w:val="384AE846"/>
    <w:rsid w:val="384D1CFA"/>
    <w:rsid w:val="384DF4A1"/>
    <w:rsid w:val="384F9525"/>
    <w:rsid w:val="3851A8AD"/>
    <w:rsid w:val="385273E5"/>
    <w:rsid w:val="385742C0"/>
    <w:rsid w:val="385832EB"/>
    <w:rsid w:val="385CFAE5"/>
    <w:rsid w:val="385D0619"/>
    <w:rsid w:val="385D990B"/>
    <w:rsid w:val="38600477"/>
    <w:rsid w:val="38687A03"/>
    <w:rsid w:val="38691BF9"/>
    <w:rsid w:val="386D23B5"/>
    <w:rsid w:val="386F1ED7"/>
    <w:rsid w:val="38766539"/>
    <w:rsid w:val="38774802"/>
    <w:rsid w:val="387C6869"/>
    <w:rsid w:val="3882DFC2"/>
    <w:rsid w:val="3888F6BF"/>
    <w:rsid w:val="388BCBC5"/>
    <w:rsid w:val="38909F06"/>
    <w:rsid w:val="38910919"/>
    <w:rsid w:val="3894E99E"/>
    <w:rsid w:val="38972CDA"/>
    <w:rsid w:val="389756A5"/>
    <w:rsid w:val="389B0394"/>
    <w:rsid w:val="389C715E"/>
    <w:rsid w:val="389CB959"/>
    <w:rsid w:val="389DEB57"/>
    <w:rsid w:val="389F2A35"/>
    <w:rsid w:val="38A16335"/>
    <w:rsid w:val="38A34F46"/>
    <w:rsid w:val="38A429D9"/>
    <w:rsid w:val="38A547F1"/>
    <w:rsid w:val="38A61C09"/>
    <w:rsid w:val="38A9F3C3"/>
    <w:rsid w:val="38B3542C"/>
    <w:rsid w:val="38B354D4"/>
    <w:rsid w:val="38B4D3DA"/>
    <w:rsid w:val="38B78327"/>
    <w:rsid w:val="38BF86E2"/>
    <w:rsid w:val="38C069B1"/>
    <w:rsid w:val="38C19670"/>
    <w:rsid w:val="38C68174"/>
    <w:rsid w:val="38C7DDF5"/>
    <w:rsid w:val="38C810C6"/>
    <w:rsid w:val="38CAB848"/>
    <w:rsid w:val="38CE4345"/>
    <w:rsid w:val="38D89824"/>
    <w:rsid w:val="38D9B04A"/>
    <w:rsid w:val="38DA9D4F"/>
    <w:rsid w:val="38DC3B26"/>
    <w:rsid w:val="38DE4FF8"/>
    <w:rsid w:val="38E350FC"/>
    <w:rsid w:val="38E55014"/>
    <w:rsid w:val="38E8E9DA"/>
    <w:rsid w:val="38EA511B"/>
    <w:rsid w:val="38EAFA08"/>
    <w:rsid w:val="38ED71CE"/>
    <w:rsid w:val="38EECC2F"/>
    <w:rsid w:val="38F07546"/>
    <w:rsid w:val="38F3D044"/>
    <w:rsid w:val="38F42981"/>
    <w:rsid w:val="38F4D8EF"/>
    <w:rsid w:val="390215C5"/>
    <w:rsid w:val="39037D95"/>
    <w:rsid w:val="390602B3"/>
    <w:rsid w:val="39068E21"/>
    <w:rsid w:val="390A8752"/>
    <w:rsid w:val="390C8AA8"/>
    <w:rsid w:val="390FE614"/>
    <w:rsid w:val="3911C289"/>
    <w:rsid w:val="3912D915"/>
    <w:rsid w:val="39169EF8"/>
    <w:rsid w:val="391C81D6"/>
    <w:rsid w:val="391DACA9"/>
    <w:rsid w:val="391E1075"/>
    <w:rsid w:val="391F0CAC"/>
    <w:rsid w:val="39208CF6"/>
    <w:rsid w:val="39210582"/>
    <w:rsid w:val="3921159F"/>
    <w:rsid w:val="3923B0A6"/>
    <w:rsid w:val="39299543"/>
    <w:rsid w:val="392A551A"/>
    <w:rsid w:val="392C061F"/>
    <w:rsid w:val="39305DA5"/>
    <w:rsid w:val="393077F7"/>
    <w:rsid w:val="39373FA3"/>
    <w:rsid w:val="393A09B6"/>
    <w:rsid w:val="393A38F1"/>
    <w:rsid w:val="393A6756"/>
    <w:rsid w:val="393A6FD3"/>
    <w:rsid w:val="393E57A8"/>
    <w:rsid w:val="39416095"/>
    <w:rsid w:val="394824EC"/>
    <w:rsid w:val="394B71D0"/>
    <w:rsid w:val="394F50D7"/>
    <w:rsid w:val="3950EDEF"/>
    <w:rsid w:val="3955493A"/>
    <w:rsid w:val="395621BF"/>
    <w:rsid w:val="395F5DDB"/>
    <w:rsid w:val="39645A0D"/>
    <w:rsid w:val="396A30D2"/>
    <w:rsid w:val="39722FF1"/>
    <w:rsid w:val="39725E0E"/>
    <w:rsid w:val="397342DA"/>
    <w:rsid w:val="397428A4"/>
    <w:rsid w:val="397806B4"/>
    <w:rsid w:val="397A649B"/>
    <w:rsid w:val="397B63F5"/>
    <w:rsid w:val="397B6FC3"/>
    <w:rsid w:val="39876E58"/>
    <w:rsid w:val="3987D473"/>
    <w:rsid w:val="398EC5B2"/>
    <w:rsid w:val="39966F43"/>
    <w:rsid w:val="3998DADB"/>
    <w:rsid w:val="399B6F29"/>
    <w:rsid w:val="399C37C1"/>
    <w:rsid w:val="399D954F"/>
    <w:rsid w:val="39A35E04"/>
    <w:rsid w:val="39A603C9"/>
    <w:rsid w:val="39A8E057"/>
    <w:rsid w:val="39AAE6D8"/>
    <w:rsid w:val="39AEE260"/>
    <w:rsid w:val="39B1971E"/>
    <w:rsid w:val="39B24FBB"/>
    <w:rsid w:val="39B39B4E"/>
    <w:rsid w:val="39B5A7F8"/>
    <w:rsid w:val="39B9DF12"/>
    <w:rsid w:val="39BE28FB"/>
    <w:rsid w:val="39BE83AC"/>
    <w:rsid w:val="39BF78D1"/>
    <w:rsid w:val="39C20A15"/>
    <w:rsid w:val="39C20CB3"/>
    <w:rsid w:val="39C26397"/>
    <w:rsid w:val="39C526FF"/>
    <w:rsid w:val="39CC4B5E"/>
    <w:rsid w:val="39CC90E5"/>
    <w:rsid w:val="39D152E3"/>
    <w:rsid w:val="39D3AEFF"/>
    <w:rsid w:val="39D4B2DF"/>
    <w:rsid w:val="39DB7159"/>
    <w:rsid w:val="39DCAA54"/>
    <w:rsid w:val="39DE1EA6"/>
    <w:rsid w:val="39DE5918"/>
    <w:rsid w:val="39DF38D3"/>
    <w:rsid w:val="39E53979"/>
    <w:rsid w:val="39E53E4A"/>
    <w:rsid w:val="39E62794"/>
    <w:rsid w:val="39E6B8A7"/>
    <w:rsid w:val="39E88130"/>
    <w:rsid w:val="39EEA4E4"/>
    <w:rsid w:val="39F1F6DE"/>
    <w:rsid w:val="39F3B023"/>
    <w:rsid w:val="39F8945F"/>
    <w:rsid w:val="39F896B6"/>
    <w:rsid w:val="39FA95AB"/>
    <w:rsid w:val="39FC5BBE"/>
    <w:rsid w:val="39FECCD3"/>
    <w:rsid w:val="39FFC8A8"/>
    <w:rsid w:val="3A036053"/>
    <w:rsid w:val="3A03A1D9"/>
    <w:rsid w:val="3A0829CD"/>
    <w:rsid w:val="3A0C0FBE"/>
    <w:rsid w:val="3A0CFB9F"/>
    <w:rsid w:val="3A0E9D22"/>
    <w:rsid w:val="3A0F9CBB"/>
    <w:rsid w:val="3A0FE158"/>
    <w:rsid w:val="3A1146D8"/>
    <w:rsid w:val="3A13BC8E"/>
    <w:rsid w:val="3A14E37E"/>
    <w:rsid w:val="3A16D709"/>
    <w:rsid w:val="3A1AAB4C"/>
    <w:rsid w:val="3A1C10BD"/>
    <w:rsid w:val="3A1C73F5"/>
    <w:rsid w:val="3A209BBC"/>
    <w:rsid w:val="3A247657"/>
    <w:rsid w:val="3A26C1B9"/>
    <w:rsid w:val="3A294B68"/>
    <w:rsid w:val="3A2B6A4A"/>
    <w:rsid w:val="3A2D25BB"/>
    <w:rsid w:val="3A2DCE2E"/>
    <w:rsid w:val="3A2DEBE5"/>
    <w:rsid w:val="3A2E065C"/>
    <w:rsid w:val="3A308D7F"/>
    <w:rsid w:val="3A31A95E"/>
    <w:rsid w:val="3A33B6D9"/>
    <w:rsid w:val="3A33C00E"/>
    <w:rsid w:val="3A385706"/>
    <w:rsid w:val="3A3DC1ED"/>
    <w:rsid w:val="3A3DE08F"/>
    <w:rsid w:val="3A4550D7"/>
    <w:rsid w:val="3A46A7F8"/>
    <w:rsid w:val="3A488D20"/>
    <w:rsid w:val="3A4BB046"/>
    <w:rsid w:val="3A4D6242"/>
    <w:rsid w:val="3A4DA6DE"/>
    <w:rsid w:val="3A504036"/>
    <w:rsid w:val="3A5AF8C3"/>
    <w:rsid w:val="3A624D0A"/>
    <w:rsid w:val="3A669550"/>
    <w:rsid w:val="3A673BC0"/>
    <w:rsid w:val="3A68C08B"/>
    <w:rsid w:val="3A6A55E2"/>
    <w:rsid w:val="3A6A729E"/>
    <w:rsid w:val="3A6D3568"/>
    <w:rsid w:val="3A70D20D"/>
    <w:rsid w:val="3A72BFCC"/>
    <w:rsid w:val="3A786773"/>
    <w:rsid w:val="3A7F7E12"/>
    <w:rsid w:val="3A808FB4"/>
    <w:rsid w:val="3A80C8C4"/>
    <w:rsid w:val="3A81172C"/>
    <w:rsid w:val="3A838F53"/>
    <w:rsid w:val="3A83B904"/>
    <w:rsid w:val="3A84FC04"/>
    <w:rsid w:val="3A8AF46E"/>
    <w:rsid w:val="3A8BC297"/>
    <w:rsid w:val="3A91B513"/>
    <w:rsid w:val="3A933029"/>
    <w:rsid w:val="3A980E13"/>
    <w:rsid w:val="3A9891A0"/>
    <w:rsid w:val="3A98F2E7"/>
    <w:rsid w:val="3A9E5F9A"/>
    <w:rsid w:val="3A9EFF72"/>
    <w:rsid w:val="3AA9F012"/>
    <w:rsid w:val="3AAD454E"/>
    <w:rsid w:val="3AAEA9F5"/>
    <w:rsid w:val="3AAFE595"/>
    <w:rsid w:val="3AB119D0"/>
    <w:rsid w:val="3AB71651"/>
    <w:rsid w:val="3ABB8958"/>
    <w:rsid w:val="3ABC0281"/>
    <w:rsid w:val="3ABF9895"/>
    <w:rsid w:val="3AC02575"/>
    <w:rsid w:val="3AC0E1A2"/>
    <w:rsid w:val="3AC1C9DC"/>
    <w:rsid w:val="3AC1CE3C"/>
    <w:rsid w:val="3AC3EB61"/>
    <w:rsid w:val="3AC52620"/>
    <w:rsid w:val="3AC6FB3D"/>
    <w:rsid w:val="3AC77E5D"/>
    <w:rsid w:val="3AC91233"/>
    <w:rsid w:val="3ACE15FD"/>
    <w:rsid w:val="3ACE755F"/>
    <w:rsid w:val="3AD07EB8"/>
    <w:rsid w:val="3AD1F7A8"/>
    <w:rsid w:val="3AD47037"/>
    <w:rsid w:val="3AD86C65"/>
    <w:rsid w:val="3AD8ACC9"/>
    <w:rsid w:val="3AD96B7F"/>
    <w:rsid w:val="3AD9E191"/>
    <w:rsid w:val="3ADA2809"/>
    <w:rsid w:val="3ADC88D3"/>
    <w:rsid w:val="3AE04D45"/>
    <w:rsid w:val="3AE9004F"/>
    <w:rsid w:val="3AEB08FB"/>
    <w:rsid w:val="3AEB4961"/>
    <w:rsid w:val="3AED08E0"/>
    <w:rsid w:val="3AEDEA6A"/>
    <w:rsid w:val="3AFAC929"/>
    <w:rsid w:val="3AFFADC4"/>
    <w:rsid w:val="3B026F86"/>
    <w:rsid w:val="3B040F00"/>
    <w:rsid w:val="3B0770B3"/>
    <w:rsid w:val="3B0FFFFD"/>
    <w:rsid w:val="3B135E41"/>
    <w:rsid w:val="3B13F1CB"/>
    <w:rsid w:val="3B1A1525"/>
    <w:rsid w:val="3B1C28D8"/>
    <w:rsid w:val="3B1C9F1C"/>
    <w:rsid w:val="3B1FDCF6"/>
    <w:rsid w:val="3B20A9E0"/>
    <w:rsid w:val="3B24E5B4"/>
    <w:rsid w:val="3B29BFAB"/>
    <w:rsid w:val="3B2AB237"/>
    <w:rsid w:val="3B2F0AE5"/>
    <w:rsid w:val="3B30A250"/>
    <w:rsid w:val="3B370EDB"/>
    <w:rsid w:val="3B3AE3F1"/>
    <w:rsid w:val="3B3C7FD2"/>
    <w:rsid w:val="3B45B3BD"/>
    <w:rsid w:val="3B46D32B"/>
    <w:rsid w:val="3B498870"/>
    <w:rsid w:val="3B55AF73"/>
    <w:rsid w:val="3B604C28"/>
    <w:rsid w:val="3B60836F"/>
    <w:rsid w:val="3B6A0336"/>
    <w:rsid w:val="3B6A85D5"/>
    <w:rsid w:val="3B6D0E6B"/>
    <w:rsid w:val="3B6F0514"/>
    <w:rsid w:val="3B70C5CB"/>
    <w:rsid w:val="3B71ABBE"/>
    <w:rsid w:val="3B76C96D"/>
    <w:rsid w:val="3B79917A"/>
    <w:rsid w:val="3B7BDEAF"/>
    <w:rsid w:val="3B7D833B"/>
    <w:rsid w:val="3B7EB97C"/>
    <w:rsid w:val="3B7EEDA6"/>
    <w:rsid w:val="3B7FB053"/>
    <w:rsid w:val="3B847903"/>
    <w:rsid w:val="3B8CEF15"/>
    <w:rsid w:val="3B90154B"/>
    <w:rsid w:val="3B919420"/>
    <w:rsid w:val="3B91AF28"/>
    <w:rsid w:val="3B925AB0"/>
    <w:rsid w:val="3B92A92C"/>
    <w:rsid w:val="3B98F543"/>
    <w:rsid w:val="3B9923E6"/>
    <w:rsid w:val="3BA4F164"/>
    <w:rsid w:val="3BA52D3B"/>
    <w:rsid w:val="3BA58A9E"/>
    <w:rsid w:val="3BABB1B9"/>
    <w:rsid w:val="3BAD2479"/>
    <w:rsid w:val="3BB36B38"/>
    <w:rsid w:val="3BB3C48F"/>
    <w:rsid w:val="3BB8CE88"/>
    <w:rsid w:val="3BBB1026"/>
    <w:rsid w:val="3BBCDEEC"/>
    <w:rsid w:val="3BBD88B5"/>
    <w:rsid w:val="3BC0E89F"/>
    <w:rsid w:val="3BC18431"/>
    <w:rsid w:val="3BC1A725"/>
    <w:rsid w:val="3BC2DB8A"/>
    <w:rsid w:val="3BC34491"/>
    <w:rsid w:val="3BC764DE"/>
    <w:rsid w:val="3BD2249E"/>
    <w:rsid w:val="3BD3B922"/>
    <w:rsid w:val="3BDAC069"/>
    <w:rsid w:val="3BDB983F"/>
    <w:rsid w:val="3BDEEB8E"/>
    <w:rsid w:val="3BDF6108"/>
    <w:rsid w:val="3BE1A3EE"/>
    <w:rsid w:val="3BE5B0D2"/>
    <w:rsid w:val="3BEA9D91"/>
    <w:rsid w:val="3BEBA75F"/>
    <w:rsid w:val="3BECFB24"/>
    <w:rsid w:val="3BED1FFD"/>
    <w:rsid w:val="3BEE1F08"/>
    <w:rsid w:val="3BEF0C58"/>
    <w:rsid w:val="3BF26195"/>
    <w:rsid w:val="3BF2B3C0"/>
    <w:rsid w:val="3C020169"/>
    <w:rsid w:val="3C030B99"/>
    <w:rsid w:val="3C03E1D7"/>
    <w:rsid w:val="3C04624F"/>
    <w:rsid w:val="3C08EF8D"/>
    <w:rsid w:val="3C0C560D"/>
    <w:rsid w:val="3C0D7A39"/>
    <w:rsid w:val="3C10EFF6"/>
    <w:rsid w:val="3C17AB7F"/>
    <w:rsid w:val="3C195DE7"/>
    <w:rsid w:val="3C1AF1BE"/>
    <w:rsid w:val="3C215AC2"/>
    <w:rsid w:val="3C241413"/>
    <w:rsid w:val="3C2A31A2"/>
    <w:rsid w:val="3C2BAB21"/>
    <w:rsid w:val="3C313678"/>
    <w:rsid w:val="3C34FF53"/>
    <w:rsid w:val="3C371EF7"/>
    <w:rsid w:val="3C38765B"/>
    <w:rsid w:val="3C4126B4"/>
    <w:rsid w:val="3C488975"/>
    <w:rsid w:val="3C48DE6C"/>
    <w:rsid w:val="3C48F037"/>
    <w:rsid w:val="3C49CCA1"/>
    <w:rsid w:val="3C4AF103"/>
    <w:rsid w:val="3C4BCF8F"/>
    <w:rsid w:val="3C4DF2FD"/>
    <w:rsid w:val="3C4FE08A"/>
    <w:rsid w:val="3C52077C"/>
    <w:rsid w:val="3C52FDBF"/>
    <w:rsid w:val="3C53C769"/>
    <w:rsid w:val="3C583419"/>
    <w:rsid w:val="3C58C10A"/>
    <w:rsid w:val="3C5911D9"/>
    <w:rsid w:val="3C5993A1"/>
    <w:rsid w:val="3C61B96F"/>
    <w:rsid w:val="3C64734D"/>
    <w:rsid w:val="3C677D76"/>
    <w:rsid w:val="3C682039"/>
    <w:rsid w:val="3C692290"/>
    <w:rsid w:val="3C695144"/>
    <w:rsid w:val="3C6A53DB"/>
    <w:rsid w:val="3C6DB1E8"/>
    <w:rsid w:val="3C6F3CB8"/>
    <w:rsid w:val="3C746F2C"/>
    <w:rsid w:val="3C756634"/>
    <w:rsid w:val="3C77B666"/>
    <w:rsid w:val="3C7BCBF4"/>
    <w:rsid w:val="3C7D0348"/>
    <w:rsid w:val="3C7E94E3"/>
    <w:rsid w:val="3C85DE55"/>
    <w:rsid w:val="3C88B2DA"/>
    <w:rsid w:val="3C88B862"/>
    <w:rsid w:val="3C8AA17A"/>
    <w:rsid w:val="3C8F13A0"/>
    <w:rsid w:val="3C91B4C4"/>
    <w:rsid w:val="3C92AEC8"/>
    <w:rsid w:val="3C9879D5"/>
    <w:rsid w:val="3C98C6AF"/>
    <w:rsid w:val="3C9AD99F"/>
    <w:rsid w:val="3C9B518C"/>
    <w:rsid w:val="3C9B89FE"/>
    <w:rsid w:val="3C9D0956"/>
    <w:rsid w:val="3CA553F6"/>
    <w:rsid w:val="3CA6C46C"/>
    <w:rsid w:val="3CACE414"/>
    <w:rsid w:val="3CAD2EC4"/>
    <w:rsid w:val="3CAD5104"/>
    <w:rsid w:val="3CAED835"/>
    <w:rsid w:val="3CB5E968"/>
    <w:rsid w:val="3CB7B2C9"/>
    <w:rsid w:val="3CB8F2C4"/>
    <w:rsid w:val="3CBBFB95"/>
    <w:rsid w:val="3CBCB172"/>
    <w:rsid w:val="3CC584EC"/>
    <w:rsid w:val="3CCDB894"/>
    <w:rsid w:val="3CCEB200"/>
    <w:rsid w:val="3CD1B9BD"/>
    <w:rsid w:val="3CDD0E46"/>
    <w:rsid w:val="3CE31867"/>
    <w:rsid w:val="3CE4F68D"/>
    <w:rsid w:val="3CE6B51D"/>
    <w:rsid w:val="3CE6FF2A"/>
    <w:rsid w:val="3CEAF019"/>
    <w:rsid w:val="3CED18B5"/>
    <w:rsid w:val="3CEDF562"/>
    <w:rsid w:val="3CF2E79E"/>
    <w:rsid w:val="3CFC8AFE"/>
    <w:rsid w:val="3CFDC0AC"/>
    <w:rsid w:val="3D0098F0"/>
    <w:rsid w:val="3D05F31B"/>
    <w:rsid w:val="3D0D0689"/>
    <w:rsid w:val="3D0FCDB2"/>
    <w:rsid w:val="3D114926"/>
    <w:rsid w:val="3D127E34"/>
    <w:rsid w:val="3D12C490"/>
    <w:rsid w:val="3D1A9F1A"/>
    <w:rsid w:val="3D23204C"/>
    <w:rsid w:val="3D245EC9"/>
    <w:rsid w:val="3D283DC5"/>
    <w:rsid w:val="3D2AB8A2"/>
    <w:rsid w:val="3D30DFD9"/>
    <w:rsid w:val="3D3476A5"/>
    <w:rsid w:val="3D3728B4"/>
    <w:rsid w:val="3D3AF93F"/>
    <w:rsid w:val="3D40FD9C"/>
    <w:rsid w:val="3D47B815"/>
    <w:rsid w:val="3D498D06"/>
    <w:rsid w:val="3D50CF30"/>
    <w:rsid w:val="3D533075"/>
    <w:rsid w:val="3D545FFE"/>
    <w:rsid w:val="3D58B286"/>
    <w:rsid w:val="3D5F28BF"/>
    <w:rsid w:val="3D5F923B"/>
    <w:rsid w:val="3D61ED01"/>
    <w:rsid w:val="3D641647"/>
    <w:rsid w:val="3D66C4CC"/>
    <w:rsid w:val="3D6C7DCB"/>
    <w:rsid w:val="3D75BC4E"/>
    <w:rsid w:val="3D76DBBD"/>
    <w:rsid w:val="3D7C89F5"/>
    <w:rsid w:val="3D8365CC"/>
    <w:rsid w:val="3D90172E"/>
    <w:rsid w:val="3D90A6DF"/>
    <w:rsid w:val="3D915778"/>
    <w:rsid w:val="3D923A37"/>
    <w:rsid w:val="3D9334B8"/>
    <w:rsid w:val="3D94EC26"/>
    <w:rsid w:val="3D958D3D"/>
    <w:rsid w:val="3D968B50"/>
    <w:rsid w:val="3D99A36A"/>
    <w:rsid w:val="3D9A0BAB"/>
    <w:rsid w:val="3DA0194E"/>
    <w:rsid w:val="3DA0F880"/>
    <w:rsid w:val="3DA58139"/>
    <w:rsid w:val="3DA5B106"/>
    <w:rsid w:val="3DA94D0B"/>
    <w:rsid w:val="3DAA69A4"/>
    <w:rsid w:val="3DAB2AF0"/>
    <w:rsid w:val="3DAB7E1F"/>
    <w:rsid w:val="3DACD682"/>
    <w:rsid w:val="3DADADE3"/>
    <w:rsid w:val="3DAEF267"/>
    <w:rsid w:val="3DAFD2AE"/>
    <w:rsid w:val="3DB3E714"/>
    <w:rsid w:val="3DB80B5A"/>
    <w:rsid w:val="3DB8F892"/>
    <w:rsid w:val="3DBAA158"/>
    <w:rsid w:val="3DBB0CD7"/>
    <w:rsid w:val="3DBDE3B8"/>
    <w:rsid w:val="3DBE0A3F"/>
    <w:rsid w:val="3DBF25BE"/>
    <w:rsid w:val="3DC41AEF"/>
    <w:rsid w:val="3DC8721C"/>
    <w:rsid w:val="3DC89E12"/>
    <w:rsid w:val="3DC98423"/>
    <w:rsid w:val="3DCB7D5B"/>
    <w:rsid w:val="3DCCF1B1"/>
    <w:rsid w:val="3DCD14FC"/>
    <w:rsid w:val="3DCD95D4"/>
    <w:rsid w:val="3DD09113"/>
    <w:rsid w:val="3DD25E75"/>
    <w:rsid w:val="3DD5639E"/>
    <w:rsid w:val="3DD6D361"/>
    <w:rsid w:val="3DDE8678"/>
    <w:rsid w:val="3DE4E5BB"/>
    <w:rsid w:val="3DE5E4D7"/>
    <w:rsid w:val="3DE78981"/>
    <w:rsid w:val="3DED0DBB"/>
    <w:rsid w:val="3DEDCF60"/>
    <w:rsid w:val="3DF0CA8F"/>
    <w:rsid w:val="3DF408F8"/>
    <w:rsid w:val="3DF541E7"/>
    <w:rsid w:val="3DF84C10"/>
    <w:rsid w:val="3DFAB4E2"/>
    <w:rsid w:val="3DFE1017"/>
    <w:rsid w:val="3E02AFE1"/>
    <w:rsid w:val="3E044C81"/>
    <w:rsid w:val="3E044EC6"/>
    <w:rsid w:val="3E067790"/>
    <w:rsid w:val="3E079AA7"/>
    <w:rsid w:val="3E08FFBE"/>
    <w:rsid w:val="3E0A57C6"/>
    <w:rsid w:val="3E10B44D"/>
    <w:rsid w:val="3E12EC0C"/>
    <w:rsid w:val="3E172587"/>
    <w:rsid w:val="3E1C3069"/>
    <w:rsid w:val="3E1E788A"/>
    <w:rsid w:val="3E213136"/>
    <w:rsid w:val="3E22C587"/>
    <w:rsid w:val="3E22FCEF"/>
    <w:rsid w:val="3E259D80"/>
    <w:rsid w:val="3E298820"/>
    <w:rsid w:val="3E2A208E"/>
    <w:rsid w:val="3E2CFF54"/>
    <w:rsid w:val="3E343A6A"/>
    <w:rsid w:val="3E355D6C"/>
    <w:rsid w:val="3E383437"/>
    <w:rsid w:val="3E3840F5"/>
    <w:rsid w:val="3E4525BC"/>
    <w:rsid w:val="3E46E590"/>
    <w:rsid w:val="3E4B4B75"/>
    <w:rsid w:val="3E4C385B"/>
    <w:rsid w:val="3E4D1D2D"/>
    <w:rsid w:val="3E5059BC"/>
    <w:rsid w:val="3E54C681"/>
    <w:rsid w:val="3E558A12"/>
    <w:rsid w:val="3E559A6C"/>
    <w:rsid w:val="3E55E45B"/>
    <w:rsid w:val="3E5748B1"/>
    <w:rsid w:val="3E57FBE3"/>
    <w:rsid w:val="3E59EA57"/>
    <w:rsid w:val="3E5AAA94"/>
    <w:rsid w:val="3E5B5420"/>
    <w:rsid w:val="3E5D10C8"/>
    <w:rsid w:val="3E5E42BE"/>
    <w:rsid w:val="3E66C5B8"/>
    <w:rsid w:val="3E690684"/>
    <w:rsid w:val="3E69302B"/>
    <w:rsid w:val="3E69D74E"/>
    <w:rsid w:val="3E6C955C"/>
    <w:rsid w:val="3E6CFE7C"/>
    <w:rsid w:val="3E6D94F9"/>
    <w:rsid w:val="3E71E4F3"/>
    <w:rsid w:val="3E7586C3"/>
    <w:rsid w:val="3E776531"/>
    <w:rsid w:val="3E78F5E2"/>
    <w:rsid w:val="3E8168FE"/>
    <w:rsid w:val="3E82B6AF"/>
    <w:rsid w:val="3E84B942"/>
    <w:rsid w:val="3E850414"/>
    <w:rsid w:val="3E853754"/>
    <w:rsid w:val="3E8585D0"/>
    <w:rsid w:val="3E8927D0"/>
    <w:rsid w:val="3E8EC5FE"/>
    <w:rsid w:val="3E921E71"/>
    <w:rsid w:val="3E92EDDB"/>
    <w:rsid w:val="3E944B52"/>
    <w:rsid w:val="3E95054C"/>
    <w:rsid w:val="3E9659FE"/>
    <w:rsid w:val="3E98189F"/>
    <w:rsid w:val="3E991FF1"/>
    <w:rsid w:val="3E994324"/>
    <w:rsid w:val="3E99FB2D"/>
    <w:rsid w:val="3E9C554C"/>
    <w:rsid w:val="3EA12DF0"/>
    <w:rsid w:val="3EA181C7"/>
    <w:rsid w:val="3EA186AC"/>
    <w:rsid w:val="3EA5641C"/>
    <w:rsid w:val="3EA8092C"/>
    <w:rsid w:val="3EA8E76C"/>
    <w:rsid w:val="3EA97A0B"/>
    <w:rsid w:val="3EA97BA1"/>
    <w:rsid w:val="3EAF5EF2"/>
    <w:rsid w:val="3EAFEF7F"/>
    <w:rsid w:val="3EB1EBDA"/>
    <w:rsid w:val="3EB256FE"/>
    <w:rsid w:val="3EB91F59"/>
    <w:rsid w:val="3EB9BCBA"/>
    <w:rsid w:val="3EB9DB7B"/>
    <w:rsid w:val="3EBC25F1"/>
    <w:rsid w:val="3EBC8090"/>
    <w:rsid w:val="3EBDE10F"/>
    <w:rsid w:val="3EBED18E"/>
    <w:rsid w:val="3EC45B69"/>
    <w:rsid w:val="3EC747A1"/>
    <w:rsid w:val="3ED0197D"/>
    <w:rsid w:val="3ED0574A"/>
    <w:rsid w:val="3ED4FC64"/>
    <w:rsid w:val="3ED90E8E"/>
    <w:rsid w:val="3EDBFC62"/>
    <w:rsid w:val="3EDC6CAC"/>
    <w:rsid w:val="3EDC7DB3"/>
    <w:rsid w:val="3EDCCDFD"/>
    <w:rsid w:val="3EDEA2B0"/>
    <w:rsid w:val="3EE26CCD"/>
    <w:rsid w:val="3EE648D4"/>
    <w:rsid w:val="3EE6D34B"/>
    <w:rsid w:val="3EE720FE"/>
    <w:rsid w:val="3EE9757F"/>
    <w:rsid w:val="3EEA0920"/>
    <w:rsid w:val="3EF389A9"/>
    <w:rsid w:val="3EF4D2A1"/>
    <w:rsid w:val="3EF90B93"/>
    <w:rsid w:val="3EF90DD8"/>
    <w:rsid w:val="3EFDABF6"/>
    <w:rsid w:val="3F016CB8"/>
    <w:rsid w:val="3F022751"/>
    <w:rsid w:val="3F054CF9"/>
    <w:rsid w:val="3F09529B"/>
    <w:rsid w:val="3F0B67AC"/>
    <w:rsid w:val="3F0DD1D3"/>
    <w:rsid w:val="3F0F507F"/>
    <w:rsid w:val="3F130E21"/>
    <w:rsid w:val="3F1863CE"/>
    <w:rsid w:val="3F1AFBED"/>
    <w:rsid w:val="3F1D8135"/>
    <w:rsid w:val="3F1E4BD5"/>
    <w:rsid w:val="3F211553"/>
    <w:rsid w:val="3F2238DB"/>
    <w:rsid w:val="3F233AF7"/>
    <w:rsid w:val="3F2C17ED"/>
    <w:rsid w:val="3F2FF2D1"/>
    <w:rsid w:val="3F3195EA"/>
    <w:rsid w:val="3F341B77"/>
    <w:rsid w:val="3F349380"/>
    <w:rsid w:val="3F353B0B"/>
    <w:rsid w:val="3F3BA18D"/>
    <w:rsid w:val="3F3E49CD"/>
    <w:rsid w:val="3F41CDC2"/>
    <w:rsid w:val="3F4436D6"/>
    <w:rsid w:val="3F4FB775"/>
    <w:rsid w:val="3F50DBA1"/>
    <w:rsid w:val="3F56D018"/>
    <w:rsid w:val="3F589818"/>
    <w:rsid w:val="3F5CAED9"/>
    <w:rsid w:val="3F5CC7E8"/>
    <w:rsid w:val="3F5CD415"/>
    <w:rsid w:val="3F5DFE06"/>
    <w:rsid w:val="3F6A2A6D"/>
    <w:rsid w:val="3F6C3232"/>
    <w:rsid w:val="3F6D33A8"/>
    <w:rsid w:val="3F79CB19"/>
    <w:rsid w:val="3F7AA615"/>
    <w:rsid w:val="3F7DE2C5"/>
    <w:rsid w:val="3F809E88"/>
    <w:rsid w:val="3F80D22B"/>
    <w:rsid w:val="3F816A96"/>
    <w:rsid w:val="3F82C8A2"/>
    <w:rsid w:val="3F8567F0"/>
    <w:rsid w:val="3F88C969"/>
    <w:rsid w:val="3F8A0575"/>
    <w:rsid w:val="3F8B00F3"/>
    <w:rsid w:val="3F8ECB9A"/>
    <w:rsid w:val="3F8FCE3A"/>
    <w:rsid w:val="3F919A0F"/>
    <w:rsid w:val="3F92E697"/>
    <w:rsid w:val="3F93FB60"/>
    <w:rsid w:val="3F949037"/>
    <w:rsid w:val="3F96675A"/>
    <w:rsid w:val="3F99D79E"/>
    <w:rsid w:val="3F9A6C60"/>
    <w:rsid w:val="3F9AEBD1"/>
    <w:rsid w:val="3F9B6ADD"/>
    <w:rsid w:val="3F9C1C92"/>
    <w:rsid w:val="3FA1E7BB"/>
    <w:rsid w:val="3FA44ABD"/>
    <w:rsid w:val="3FA4F09D"/>
    <w:rsid w:val="3FA598A2"/>
    <w:rsid w:val="3FA784E2"/>
    <w:rsid w:val="3FA9EA7F"/>
    <w:rsid w:val="3FAF2C4C"/>
    <w:rsid w:val="3FB03EE2"/>
    <w:rsid w:val="3FB8E157"/>
    <w:rsid w:val="3FB98880"/>
    <w:rsid w:val="3FB9DEFC"/>
    <w:rsid w:val="3FC1A4CF"/>
    <w:rsid w:val="3FC21B36"/>
    <w:rsid w:val="3FC908DF"/>
    <w:rsid w:val="3FCF2687"/>
    <w:rsid w:val="3FD1375B"/>
    <w:rsid w:val="3FD23FBD"/>
    <w:rsid w:val="3FD96D00"/>
    <w:rsid w:val="3FD9963F"/>
    <w:rsid w:val="3FDA90B5"/>
    <w:rsid w:val="3FE11921"/>
    <w:rsid w:val="3FE53D54"/>
    <w:rsid w:val="3FE6786C"/>
    <w:rsid w:val="3FECD6B3"/>
    <w:rsid w:val="3FEE9D6B"/>
    <w:rsid w:val="3FF383CE"/>
    <w:rsid w:val="3FFA59AF"/>
    <w:rsid w:val="3FFA9416"/>
    <w:rsid w:val="3FFBB0BA"/>
    <w:rsid w:val="4004FA79"/>
    <w:rsid w:val="400B5951"/>
    <w:rsid w:val="400E0A93"/>
    <w:rsid w:val="4012A980"/>
    <w:rsid w:val="40189EF3"/>
    <w:rsid w:val="401AD7EA"/>
    <w:rsid w:val="401F4BFE"/>
    <w:rsid w:val="401FD6CC"/>
    <w:rsid w:val="4020B1DC"/>
    <w:rsid w:val="4021AA55"/>
    <w:rsid w:val="4023EE5A"/>
    <w:rsid w:val="4024D071"/>
    <w:rsid w:val="402CAE27"/>
    <w:rsid w:val="40314A4A"/>
    <w:rsid w:val="403227CF"/>
    <w:rsid w:val="4035EA8A"/>
    <w:rsid w:val="403BC7E6"/>
    <w:rsid w:val="40408ED4"/>
    <w:rsid w:val="4040D1D0"/>
    <w:rsid w:val="404737EC"/>
    <w:rsid w:val="4049BC7E"/>
    <w:rsid w:val="404E39F1"/>
    <w:rsid w:val="404E843F"/>
    <w:rsid w:val="404F805E"/>
    <w:rsid w:val="4053050C"/>
    <w:rsid w:val="40574F48"/>
    <w:rsid w:val="405A6FA4"/>
    <w:rsid w:val="405EA8E2"/>
    <w:rsid w:val="406C0C94"/>
    <w:rsid w:val="40732F94"/>
    <w:rsid w:val="407572DB"/>
    <w:rsid w:val="40760AD1"/>
    <w:rsid w:val="4076BD2D"/>
    <w:rsid w:val="407A57D3"/>
    <w:rsid w:val="407AE411"/>
    <w:rsid w:val="407EDE79"/>
    <w:rsid w:val="407EEF18"/>
    <w:rsid w:val="407FADCE"/>
    <w:rsid w:val="40889412"/>
    <w:rsid w:val="408916BD"/>
    <w:rsid w:val="40892F12"/>
    <w:rsid w:val="40936A3E"/>
    <w:rsid w:val="409DF7C0"/>
    <w:rsid w:val="409F6693"/>
    <w:rsid w:val="40A7C23C"/>
    <w:rsid w:val="40A8AE65"/>
    <w:rsid w:val="40A90705"/>
    <w:rsid w:val="40A9772C"/>
    <w:rsid w:val="40AF3947"/>
    <w:rsid w:val="40B24DD6"/>
    <w:rsid w:val="40BA53D7"/>
    <w:rsid w:val="40BC23AC"/>
    <w:rsid w:val="40C2C2AA"/>
    <w:rsid w:val="40C2F480"/>
    <w:rsid w:val="40C64E7E"/>
    <w:rsid w:val="40C8EB87"/>
    <w:rsid w:val="40CD3453"/>
    <w:rsid w:val="40CE03DE"/>
    <w:rsid w:val="40CE6439"/>
    <w:rsid w:val="40D50D54"/>
    <w:rsid w:val="40D6B283"/>
    <w:rsid w:val="40D7C47A"/>
    <w:rsid w:val="40DB24DB"/>
    <w:rsid w:val="40DF1557"/>
    <w:rsid w:val="40E31C57"/>
    <w:rsid w:val="40EF3D76"/>
    <w:rsid w:val="40F36B3D"/>
    <w:rsid w:val="40F41E8E"/>
    <w:rsid w:val="40F42B1D"/>
    <w:rsid w:val="40F4E5D0"/>
    <w:rsid w:val="40F83739"/>
    <w:rsid w:val="40F838EF"/>
    <w:rsid w:val="40F9CD2E"/>
    <w:rsid w:val="40FAC4ED"/>
    <w:rsid w:val="40FB6631"/>
    <w:rsid w:val="40FC7675"/>
    <w:rsid w:val="40FE531D"/>
    <w:rsid w:val="4102B5D8"/>
    <w:rsid w:val="410383BD"/>
    <w:rsid w:val="410472C8"/>
    <w:rsid w:val="41070E11"/>
    <w:rsid w:val="41080DC5"/>
    <w:rsid w:val="410B54A1"/>
    <w:rsid w:val="4111EECC"/>
    <w:rsid w:val="41144021"/>
    <w:rsid w:val="4116E18B"/>
    <w:rsid w:val="411EB18C"/>
    <w:rsid w:val="41252EAD"/>
    <w:rsid w:val="412F33FB"/>
    <w:rsid w:val="4132E92F"/>
    <w:rsid w:val="4135592B"/>
    <w:rsid w:val="4135E3FF"/>
    <w:rsid w:val="41392484"/>
    <w:rsid w:val="413C4193"/>
    <w:rsid w:val="413E0240"/>
    <w:rsid w:val="413E2A47"/>
    <w:rsid w:val="41437033"/>
    <w:rsid w:val="4144A65C"/>
    <w:rsid w:val="41479AB0"/>
    <w:rsid w:val="4148FDEF"/>
    <w:rsid w:val="414EFFD5"/>
    <w:rsid w:val="414F9116"/>
    <w:rsid w:val="4156017E"/>
    <w:rsid w:val="41565451"/>
    <w:rsid w:val="4156C227"/>
    <w:rsid w:val="415A0F5D"/>
    <w:rsid w:val="415AF7F5"/>
    <w:rsid w:val="416128E2"/>
    <w:rsid w:val="41668C08"/>
    <w:rsid w:val="41673ACB"/>
    <w:rsid w:val="41682736"/>
    <w:rsid w:val="416A8391"/>
    <w:rsid w:val="416CE519"/>
    <w:rsid w:val="416FC3E6"/>
    <w:rsid w:val="417002FD"/>
    <w:rsid w:val="4173053A"/>
    <w:rsid w:val="41730BD7"/>
    <w:rsid w:val="41748622"/>
    <w:rsid w:val="417E1B73"/>
    <w:rsid w:val="41823A47"/>
    <w:rsid w:val="41859029"/>
    <w:rsid w:val="4185A0F9"/>
    <w:rsid w:val="41866845"/>
    <w:rsid w:val="4186C50B"/>
    <w:rsid w:val="418A2D9E"/>
    <w:rsid w:val="418B4EDE"/>
    <w:rsid w:val="418CE229"/>
    <w:rsid w:val="419468A3"/>
    <w:rsid w:val="4197892D"/>
    <w:rsid w:val="419B0AF3"/>
    <w:rsid w:val="41A2C04D"/>
    <w:rsid w:val="41A8F246"/>
    <w:rsid w:val="41A94E81"/>
    <w:rsid w:val="41B13365"/>
    <w:rsid w:val="41B170AD"/>
    <w:rsid w:val="41B3E7F4"/>
    <w:rsid w:val="41B3F63B"/>
    <w:rsid w:val="41B41E45"/>
    <w:rsid w:val="41BCFF54"/>
    <w:rsid w:val="41BE613C"/>
    <w:rsid w:val="41C4EC65"/>
    <w:rsid w:val="41C61D5E"/>
    <w:rsid w:val="41C6CE13"/>
    <w:rsid w:val="41C80487"/>
    <w:rsid w:val="41C86B23"/>
    <w:rsid w:val="41C99267"/>
    <w:rsid w:val="41D2F70B"/>
    <w:rsid w:val="41D56A1B"/>
    <w:rsid w:val="41D57417"/>
    <w:rsid w:val="41D5F1BA"/>
    <w:rsid w:val="41D75C21"/>
    <w:rsid w:val="41DAFBC3"/>
    <w:rsid w:val="41DD2192"/>
    <w:rsid w:val="41DD49F3"/>
    <w:rsid w:val="41DDA300"/>
    <w:rsid w:val="41DE524C"/>
    <w:rsid w:val="41DF1C7C"/>
    <w:rsid w:val="41E03497"/>
    <w:rsid w:val="41E08AD9"/>
    <w:rsid w:val="41E33378"/>
    <w:rsid w:val="41EAA3FE"/>
    <w:rsid w:val="41EB365E"/>
    <w:rsid w:val="41EDA63B"/>
    <w:rsid w:val="41EF046B"/>
    <w:rsid w:val="41F1FD33"/>
    <w:rsid w:val="41F6B3A4"/>
    <w:rsid w:val="41F9E59C"/>
    <w:rsid w:val="41FD7B17"/>
    <w:rsid w:val="42002246"/>
    <w:rsid w:val="4200AAC6"/>
    <w:rsid w:val="4200EF00"/>
    <w:rsid w:val="420207FA"/>
    <w:rsid w:val="4202526D"/>
    <w:rsid w:val="420ADA8D"/>
    <w:rsid w:val="420D3355"/>
    <w:rsid w:val="42126E04"/>
    <w:rsid w:val="4218C2AA"/>
    <w:rsid w:val="421B7798"/>
    <w:rsid w:val="421D720D"/>
    <w:rsid w:val="421EE3D0"/>
    <w:rsid w:val="4222E0C6"/>
    <w:rsid w:val="42252877"/>
    <w:rsid w:val="42273DEA"/>
    <w:rsid w:val="42275566"/>
    <w:rsid w:val="422C09E7"/>
    <w:rsid w:val="422C5857"/>
    <w:rsid w:val="422D8A50"/>
    <w:rsid w:val="422F5405"/>
    <w:rsid w:val="4230B310"/>
    <w:rsid w:val="423766AB"/>
    <w:rsid w:val="42424F13"/>
    <w:rsid w:val="424FF658"/>
    <w:rsid w:val="42523442"/>
    <w:rsid w:val="42527DD8"/>
    <w:rsid w:val="42554BCC"/>
    <w:rsid w:val="42565924"/>
    <w:rsid w:val="425EB454"/>
    <w:rsid w:val="425FB8F0"/>
    <w:rsid w:val="426379B1"/>
    <w:rsid w:val="42671377"/>
    <w:rsid w:val="42698C39"/>
    <w:rsid w:val="426ED8EE"/>
    <w:rsid w:val="4270C970"/>
    <w:rsid w:val="4271A311"/>
    <w:rsid w:val="42748717"/>
    <w:rsid w:val="4275EA8F"/>
    <w:rsid w:val="4275EFA5"/>
    <w:rsid w:val="427617DE"/>
    <w:rsid w:val="4277726C"/>
    <w:rsid w:val="427897A1"/>
    <w:rsid w:val="4278AE95"/>
    <w:rsid w:val="4279D129"/>
    <w:rsid w:val="427B404D"/>
    <w:rsid w:val="427BB001"/>
    <w:rsid w:val="427BF187"/>
    <w:rsid w:val="427FAC10"/>
    <w:rsid w:val="4280A60F"/>
    <w:rsid w:val="4286EC79"/>
    <w:rsid w:val="4288322E"/>
    <w:rsid w:val="4288FE79"/>
    <w:rsid w:val="4289F120"/>
    <w:rsid w:val="428AD194"/>
    <w:rsid w:val="428D766D"/>
    <w:rsid w:val="429165EF"/>
    <w:rsid w:val="4294079A"/>
    <w:rsid w:val="429A878A"/>
    <w:rsid w:val="42A07D5B"/>
    <w:rsid w:val="42A0D848"/>
    <w:rsid w:val="42A0DF1B"/>
    <w:rsid w:val="42A4B267"/>
    <w:rsid w:val="42ACF49B"/>
    <w:rsid w:val="42B444AA"/>
    <w:rsid w:val="42BE4077"/>
    <w:rsid w:val="42BE65B6"/>
    <w:rsid w:val="42C0D24B"/>
    <w:rsid w:val="42C7E393"/>
    <w:rsid w:val="42CC4449"/>
    <w:rsid w:val="42CE340B"/>
    <w:rsid w:val="42D1EA34"/>
    <w:rsid w:val="42D479E6"/>
    <w:rsid w:val="42D946CE"/>
    <w:rsid w:val="42D98651"/>
    <w:rsid w:val="42DA715D"/>
    <w:rsid w:val="42DD9FF9"/>
    <w:rsid w:val="42DFC7EB"/>
    <w:rsid w:val="42DFD494"/>
    <w:rsid w:val="42DFE646"/>
    <w:rsid w:val="42E0C3A8"/>
    <w:rsid w:val="42EB0D78"/>
    <w:rsid w:val="42EE8F3C"/>
    <w:rsid w:val="42FDA9DE"/>
    <w:rsid w:val="42FE6F5E"/>
    <w:rsid w:val="43016AE2"/>
    <w:rsid w:val="43034B78"/>
    <w:rsid w:val="430458C4"/>
    <w:rsid w:val="4305D1D0"/>
    <w:rsid w:val="430CEBAE"/>
    <w:rsid w:val="431283BE"/>
    <w:rsid w:val="431317AA"/>
    <w:rsid w:val="4313C528"/>
    <w:rsid w:val="43143DF3"/>
    <w:rsid w:val="4314942F"/>
    <w:rsid w:val="43149B56"/>
    <w:rsid w:val="431A3FA3"/>
    <w:rsid w:val="43200DC2"/>
    <w:rsid w:val="4321554A"/>
    <w:rsid w:val="43296BD6"/>
    <w:rsid w:val="432BAAF5"/>
    <w:rsid w:val="432C6BC6"/>
    <w:rsid w:val="432C9515"/>
    <w:rsid w:val="432E03BD"/>
    <w:rsid w:val="4334717C"/>
    <w:rsid w:val="43358BA1"/>
    <w:rsid w:val="4335B04A"/>
    <w:rsid w:val="4335CA4F"/>
    <w:rsid w:val="433B8699"/>
    <w:rsid w:val="433C891F"/>
    <w:rsid w:val="433FE9D9"/>
    <w:rsid w:val="433FFF65"/>
    <w:rsid w:val="4341826F"/>
    <w:rsid w:val="4343E8F6"/>
    <w:rsid w:val="434E409D"/>
    <w:rsid w:val="4352AECF"/>
    <w:rsid w:val="435EAB92"/>
    <w:rsid w:val="436174D4"/>
    <w:rsid w:val="43697FF6"/>
    <w:rsid w:val="4369E5A3"/>
    <w:rsid w:val="4375FBBC"/>
    <w:rsid w:val="437953A0"/>
    <w:rsid w:val="43833964"/>
    <w:rsid w:val="4387A105"/>
    <w:rsid w:val="438800DC"/>
    <w:rsid w:val="4389252E"/>
    <w:rsid w:val="438AD2E1"/>
    <w:rsid w:val="438BD134"/>
    <w:rsid w:val="4392B937"/>
    <w:rsid w:val="43967827"/>
    <w:rsid w:val="4397B961"/>
    <w:rsid w:val="4398FC2F"/>
    <w:rsid w:val="439B3159"/>
    <w:rsid w:val="439D5468"/>
    <w:rsid w:val="439F3870"/>
    <w:rsid w:val="43AA24B6"/>
    <w:rsid w:val="43ADE34C"/>
    <w:rsid w:val="43B0CD79"/>
    <w:rsid w:val="43B939D8"/>
    <w:rsid w:val="43BA0A9C"/>
    <w:rsid w:val="43BA9B80"/>
    <w:rsid w:val="43BE918B"/>
    <w:rsid w:val="43BEB124"/>
    <w:rsid w:val="43C2150F"/>
    <w:rsid w:val="43C5ECE4"/>
    <w:rsid w:val="43C95AB1"/>
    <w:rsid w:val="43CA114F"/>
    <w:rsid w:val="43CD08B4"/>
    <w:rsid w:val="43D08748"/>
    <w:rsid w:val="43D27348"/>
    <w:rsid w:val="43D40801"/>
    <w:rsid w:val="43D5C051"/>
    <w:rsid w:val="43D7B472"/>
    <w:rsid w:val="43D7CE1B"/>
    <w:rsid w:val="43DC4E31"/>
    <w:rsid w:val="43DD3F40"/>
    <w:rsid w:val="43E0493B"/>
    <w:rsid w:val="43F35C92"/>
    <w:rsid w:val="43F4E7D7"/>
    <w:rsid w:val="43F519BA"/>
    <w:rsid w:val="43F577C4"/>
    <w:rsid w:val="43F66629"/>
    <w:rsid w:val="43F66850"/>
    <w:rsid w:val="43F6AD92"/>
    <w:rsid w:val="43F89293"/>
    <w:rsid w:val="43FA636C"/>
    <w:rsid w:val="43FBB2DD"/>
    <w:rsid w:val="43FD094D"/>
    <w:rsid w:val="43FD726B"/>
    <w:rsid w:val="43FE72A9"/>
    <w:rsid w:val="440B19B6"/>
    <w:rsid w:val="440DCA42"/>
    <w:rsid w:val="44143531"/>
    <w:rsid w:val="44144447"/>
    <w:rsid w:val="44153EE5"/>
    <w:rsid w:val="441AE0B5"/>
    <w:rsid w:val="441C35C2"/>
    <w:rsid w:val="442B22FB"/>
    <w:rsid w:val="442CFAD2"/>
    <w:rsid w:val="442ECF8B"/>
    <w:rsid w:val="44324D69"/>
    <w:rsid w:val="44336E68"/>
    <w:rsid w:val="44339B9C"/>
    <w:rsid w:val="443442E3"/>
    <w:rsid w:val="44385123"/>
    <w:rsid w:val="4442BC7C"/>
    <w:rsid w:val="4446EA3D"/>
    <w:rsid w:val="4452791D"/>
    <w:rsid w:val="44567EF2"/>
    <w:rsid w:val="4456C903"/>
    <w:rsid w:val="44575FF0"/>
    <w:rsid w:val="44576CDD"/>
    <w:rsid w:val="4459E770"/>
    <w:rsid w:val="445A9693"/>
    <w:rsid w:val="445D1961"/>
    <w:rsid w:val="446389FF"/>
    <w:rsid w:val="4464847C"/>
    <w:rsid w:val="446CBA06"/>
    <w:rsid w:val="447249CC"/>
    <w:rsid w:val="4475CB09"/>
    <w:rsid w:val="4478E366"/>
    <w:rsid w:val="447979FF"/>
    <w:rsid w:val="447CD59A"/>
    <w:rsid w:val="447E1D94"/>
    <w:rsid w:val="447F4EAB"/>
    <w:rsid w:val="44844E53"/>
    <w:rsid w:val="4486DDD9"/>
    <w:rsid w:val="4487961B"/>
    <w:rsid w:val="44879E4B"/>
    <w:rsid w:val="4487C4EF"/>
    <w:rsid w:val="448B5980"/>
    <w:rsid w:val="448BC7A6"/>
    <w:rsid w:val="448C5635"/>
    <w:rsid w:val="448C5A38"/>
    <w:rsid w:val="448CF3D6"/>
    <w:rsid w:val="448FD2DF"/>
    <w:rsid w:val="4491B2F0"/>
    <w:rsid w:val="4494D54A"/>
    <w:rsid w:val="449D59C1"/>
    <w:rsid w:val="449DA6E5"/>
    <w:rsid w:val="44A4507D"/>
    <w:rsid w:val="44AB0871"/>
    <w:rsid w:val="44ABFA31"/>
    <w:rsid w:val="44B510AD"/>
    <w:rsid w:val="44B76A00"/>
    <w:rsid w:val="44BBABDC"/>
    <w:rsid w:val="44BC0202"/>
    <w:rsid w:val="44BDDF15"/>
    <w:rsid w:val="44C3372B"/>
    <w:rsid w:val="44CC145D"/>
    <w:rsid w:val="44D61E8B"/>
    <w:rsid w:val="44D88032"/>
    <w:rsid w:val="44DF8C46"/>
    <w:rsid w:val="44E39E8B"/>
    <w:rsid w:val="44E9039A"/>
    <w:rsid w:val="44EF7518"/>
    <w:rsid w:val="44F20D39"/>
    <w:rsid w:val="44FD86BE"/>
    <w:rsid w:val="44FE10A2"/>
    <w:rsid w:val="4501312D"/>
    <w:rsid w:val="45023973"/>
    <w:rsid w:val="4508D462"/>
    <w:rsid w:val="4508FB60"/>
    <w:rsid w:val="45092959"/>
    <w:rsid w:val="4509A001"/>
    <w:rsid w:val="450CF5EA"/>
    <w:rsid w:val="4514C1BC"/>
    <w:rsid w:val="4514EAB5"/>
    <w:rsid w:val="4519D64C"/>
    <w:rsid w:val="451E3C36"/>
    <w:rsid w:val="4522040A"/>
    <w:rsid w:val="45250E8B"/>
    <w:rsid w:val="4528963B"/>
    <w:rsid w:val="45293FC4"/>
    <w:rsid w:val="452BE79E"/>
    <w:rsid w:val="45364888"/>
    <w:rsid w:val="4537153B"/>
    <w:rsid w:val="453B8AE3"/>
    <w:rsid w:val="453D1165"/>
    <w:rsid w:val="4545397C"/>
    <w:rsid w:val="4546A0B7"/>
    <w:rsid w:val="4548C626"/>
    <w:rsid w:val="45490BFA"/>
    <w:rsid w:val="45499940"/>
    <w:rsid w:val="454D5A20"/>
    <w:rsid w:val="454F8EBC"/>
    <w:rsid w:val="4551829A"/>
    <w:rsid w:val="45519EFA"/>
    <w:rsid w:val="4551B040"/>
    <w:rsid w:val="4554E933"/>
    <w:rsid w:val="45554BD8"/>
    <w:rsid w:val="45558EE3"/>
    <w:rsid w:val="4555E5F7"/>
    <w:rsid w:val="4556C8A5"/>
    <w:rsid w:val="456851CE"/>
    <w:rsid w:val="456CC5C7"/>
    <w:rsid w:val="4581B2CA"/>
    <w:rsid w:val="4583CE08"/>
    <w:rsid w:val="4585512B"/>
    <w:rsid w:val="45858BDC"/>
    <w:rsid w:val="4585ABD6"/>
    <w:rsid w:val="45867C9A"/>
    <w:rsid w:val="458923FB"/>
    <w:rsid w:val="458D4910"/>
    <w:rsid w:val="458FE78C"/>
    <w:rsid w:val="45907A87"/>
    <w:rsid w:val="4590CADB"/>
    <w:rsid w:val="459238B1"/>
    <w:rsid w:val="45931FCD"/>
    <w:rsid w:val="45932945"/>
    <w:rsid w:val="45935D0C"/>
    <w:rsid w:val="45981B1F"/>
    <w:rsid w:val="459A922F"/>
    <w:rsid w:val="459B872A"/>
    <w:rsid w:val="459E0FCB"/>
    <w:rsid w:val="45A39EB9"/>
    <w:rsid w:val="45A51E72"/>
    <w:rsid w:val="45A96C60"/>
    <w:rsid w:val="45AA06CE"/>
    <w:rsid w:val="45AA1145"/>
    <w:rsid w:val="45AB85AB"/>
    <w:rsid w:val="45AC3F94"/>
    <w:rsid w:val="45AD4CC6"/>
    <w:rsid w:val="45AFC90B"/>
    <w:rsid w:val="45B3D1CD"/>
    <w:rsid w:val="45B5A52B"/>
    <w:rsid w:val="45BDC2F2"/>
    <w:rsid w:val="45C0A9A6"/>
    <w:rsid w:val="45C3D101"/>
    <w:rsid w:val="45C46CF2"/>
    <w:rsid w:val="45C4A903"/>
    <w:rsid w:val="45C7777A"/>
    <w:rsid w:val="45CA0578"/>
    <w:rsid w:val="45D26532"/>
    <w:rsid w:val="45D5907E"/>
    <w:rsid w:val="45D8CAAB"/>
    <w:rsid w:val="45DA33BD"/>
    <w:rsid w:val="45DA4A05"/>
    <w:rsid w:val="45DB90A2"/>
    <w:rsid w:val="45E3660C"/>
    <w:rsid w:val="45E402D9"/>
    <w:rsid w:val="45E6010C"/>
    <w:rsid w:val="45E8DDDB"/>
    <w:rsid w:val="45E9BB52"/>
    <w:rsid w:val="45EFF585"/>
    <w:rsid w:val="45F32F05"/>
    <w:rsid w:val="45F5366C"/>
    <w:rsid w:val="45F5375F"/>
    <w:rsid w:val="45FC04ED"/>
    <w:rsid w:val="460098E4"/>
    <w:rsid w:val="4602A8A7"/>
    <w:rsid w:val="4603681E"/>
    <w:rsid w:val="460475E3"/>
    <w:rsid w:val="46069633"/>
    <w:rsid w:val="4608AA2F"/>
    <w:rsid w:val="460B877A"/>
    <w:rsid w:val="460D8324"/>
    <w:rsid w:val="460DF74E"/>
    <w:rsid w:val="46106D43"/>
    <w:rsid w:val="4613A59D"/>
    <w:rsid w:val="4613EE95"/>
    <w:rsid w:val="4614DEC9"/>
    <w:rsid w:val="4615EA2B"/>
    <w:rsid w:val="461A1D6B"/>
    <w:rsid w:val="461C5514"/>
    <w:rsid w:val="461D9BBD"/>
    <w:rsid w:val="4620E561"/>
    <w:rsid w:val="46216B9E"/>
    <w:rsid w:val="4627FF0C"/>
    <w:rsid w:val="4628244C"/>
    <w:rsid w:val="4629E789"/>
    <w:rsid w:val="462D883E"/>
    <w:rsid w:val="462E6918"/>
    <w:rsid w:val="4633C709"/>
    <w:rsid w:val="4633DD91"/>
    <w:rsid w:val="4635B1A5"/>
    <w:rsid w:val="4639F370"/>
    <w:rsid w:val="463A7182"/>
    <w:rsid w:val="463B4719"/>
    <w:rsid w:val="463BC0F2"/>
    <w:rsid w:val="463EEFC2"/>
    <w:rsid w:val="464193C4"/>
    <w:rsid w:val="46463865"/>
    <w:rsid w:val="4649DC34"/>
    <w:rsid w:val="464D1255"/>
    <w:rsid w:val="4650088A"/>
    <w:rsid w:val="46522139"/>
    <w:rsid w:val="46583544"/>
    <w:rsid w:val="465CA9C7"/>
    <w:rsid w:val="4661FE1F"/>
    <w:rsid w:val="466B4333"/>
    <w:rsid w:val="4672ACDD"/>
    <w:rsid w:val="46759C5C"/>
    <w:rsid w:val="467A16F3"/>
    <w:rsid w:val="467C7A6A"/>
    <w:rsid w:val="467C87EA"/>
    <w:rsid w:val="467EEC61"/>
    <w:rsid w:val="4682A930"/>
    <w:rsid w:val="4683F280"/>
    <w:rsid w:val="46846F15"/>
    <w:rsid w:val="468621EF"/>
    <w:rsid w:val="468A3BC4"/>
    <w:rsid w:val="469057A5"/>
    <w:rsid w:val="46916F91"/>
    <w:rsid w:val="46968C02"/>
    <w:rsid w:val="4697DFD2"/>
    <w:rsid w:val="469A8788"/>
    <w:rsid w:val="469BCD2C"/>
    <w:rsid w:val="469EDC4A"/>
    <w:rsid w:val="469EF675"/>
    <w:rsid w:val="469F0E03"/>
    <w:rsid w:val="46A4606D"/>
    <w:rsid w:val="46A5823A"/>
    <w:rsid w:val="46A5D00B"/>
    <w:rsid w:val="46A6A61C"/>
    <w:rsid w:val="46AC581B"/>
    <w:rsid w:val="46AFFA5E"/>
    <w:rsid w:val="46B219DA"/>
    <w:rsid w:val="46B37FB8"/>
    <w:rsid w:val="46B3C18C"/>
    <w:rsid w:val="46B728FD"/>
    <w:rsid w:val="46BC50BD"/>
    <w:rsid w:val="46C0110D"/>
    <w:rsid w:val="46C1F3A8"/>
    <w:rsid w:val="46C63BB2"/>
    <w:rsid w:val="46CBFCCD"/>
    <w:rsid w:val="46CC5AB9"/>
    <w:rsid w:val="46CDC050"/>
    <w:rsid w:val="46D505CA"/>
    <w:rsid w:val="46D9559D"/>
    <w:rsid w:val="46D98696"/>
    <w:rsid w:val="46DB67A3"/>
    <w:rsid w:val="46DCE292"/>
    <w:rsid w:val="46DDA6E6"/>
    <w:rsid w:val="46DE448B"/>
    <w:rsid w:val="46E01CB2"/>
    <w:rsid w:val="46E16B1F"/>
    <w:rsid w:val="46E18F84"/>
    <w:rsid w:val="46E304AF"/>
    <w:rsid w:val="46E42073"/>
    <w:rsid w:val="46E7794D"/>
    <w:rsid w:val="46E90698"/>
    <w:rsid w:val="46EC9D7C"/>
    <w:rsid w:val="46F00E22"/>
    <w:rsid w:val="46F23C42"/>
    <w:rsid w:val="46F34B0F"/>
    <w:rsid w:val="46F55ED8"/>
    <w:rsid w:val="46F651E6"/>
    <w:rsid w:val="46FCEEFC"/>
    <w:rsid w:val="4700FB73"/>
    <w:rsid w:val="4703F8FD"/>
    <w:rsid w:val="47042433"/>
    <w:rsid w:val="4709DADA"/>
    <w:rsid w:val="47181AD6"/>
    <w:rsid w:val="471ABA19"/>
    <w:rsid w:val="471B2433"/>
    <w:rsid w:val="4720E0A2"/>
    <w:rsid w:val="472E33C1"/>
    <w:rsid w:val="4734674B"/>
    <w:rsid w:val="47348880"/>
    <w:rsid w:val="4734EDF3"/>
    <w:rsid w:val="47356D1E"/>
    <w:rsid w:val="4739B029"/>
    <w:rsid w:val="473A410D"/>
    <w:rsid w:val="473C3378"/>
    <w:rsid w:val="473DB6CC"/>
    <w:rsid w:val="4741601D"/>
    <w:rsid w:val="47422C78"/>
    <w:rsid w:val="47464B83"/>
    <w:rsid w:val="474A8008"/>
    <w:rsid w:val="474AAC3A"/>
    <w:rsid w:val="474FD58A"/>
    <w:rsid w:val="475A25E5"/>
    <w:rsid w:val="475BB004"/>
    <w:rsid w:val="475BBD53"/>
    <w:rsid w:val="475C2306"/>
    <w:rsid w:val="475C8255"/>
    <w:rsid w:val="475DC2CD"/>
    <w:rsid w:val="475DF59E"/>
    <w:rsid w:val="47653581"/>
    <w:rsid w:val="476B76E7"/>
    <w:rsid w:val="476CE0F4"/>
    <w:rsid w:val="476EF729"/>
    <w:rsid w:val="47713EC7"/>
    <w:rsid w:val="47723CD2"/>
    <w:rsid w:val="477414B2"/>
    <w:rsid w:val="47792698"/>
    <w:rsid w:val="477BA1D2"/>
    <w:rsid w:val="477E4BD0"/>
    <w:rsid w:val="478279B5"/>
    <w:rsid w:val="478C4A17"/>
    <w:rsid w:val="478E88CC"/>
    <w:rsid w:val="47900596"/>
    <w:rsid w:val="479310E7"/>
    <w:rsid w:val="479312D8"/>
    <w:rsid w:val="4794BA23"/>
    <w:rsid w:val="4795199F"/>
    <w:rsid w:val="479574EA"/>
    <w:rsid w:val="479607D4"/>
    <w:rsid w:val="4797AEFA"/>
    <w:rsid w:val="47983B60"/>
    <w:rsid w:val="479B341E"/>
    <w:rsid w:val="479CB6BA"/>
    <w:rsid w:val="479F4B6C"/>
    <w:rsid w:val="47A0A7F3"/>
    <w:rsid w:val="47A1B2AF"/>
    <w:rsid w:val="47A613BB"/>
    <w:rsid w:val="47AAFD64"/>
    <w:rsid w:val="47AD0682"/>
    <w:rsid w:val="47AD43C4"/>
    <w:rsid w:val="47AD6BCB"/>
    <w:rsid w:val="47AE6453"/>
    <w:rsid w:val="47AF937B"/>
    <w:rsid w:val="47AFD5B0"/>
    <w:rsid w:val="47B0150D"/>
    <w:rsid w:val="47B0ADF1"/>
    <w:rsid w:val="47B2AF7F"/>
    <w:rsid w:val="47B66BF4"/>
    <w:rsid w:val="47B89792"/>
    <w:rsid w:val="47BCCDC8"/>
    <w:rsid w:val="47C515C1"/>
    <w:rsid w:val="47C56038"/>
    <w:rsid w:val="47CA92D2"/>
    <w:rsid w:val="47CC7FC6"/>
    <w:rsid w:val="47CCF83A"/>
    <w:rsid w:val="47D166ED"/>
    <w:rsid w:val="47D24AC4"/>
    <w:rsid w:val="47D473C9"/>
    <w:rsid w:val="47D81403"/>
    <w:rsid w:val="47DEC90E"/>
    <w:rsid w:val="47DEE9FD"/>
    <w:rsid w:val="47DFD3B4"/>
    <w:rsid w:val="47E3AF4E"/>
    <w:rsid w:val="47E4A408"/>
    <w:rsid w:val="47E5D2B5"/>
    <w:rsid w:val="47E64359"/>
    <w:rsid w:val="47EA3692"/>
    <w:rsid w:val="47EC0802"/>
    <w:rsid w:val="47ED4CAC"/>
    <w:rsid w:val="47F14ECA"/>
    <w:rsid w:val="47F4BE66"/>
    <w:rsid w:val="47F64611"/>
    <w:rsid w:val="47F7A949"/>
    <w:rsid w:val="47FBB356"/>
    <w:rsid w:val="47FE6E32"/>
    <w:rsid w:val="47FE95B3"/>
    <w:rsid w:val="4804CD37"/>
    <w:rsid w:val="48065258"/>
    <w:rsid w:val="4806BD62"/>
    <w:rsid w:val="480BBAEB"/>
    <w:rsid w:val="480FF14D"/>
    <w:rsid w:val="481327E6"/>
    <w:rsid w:val="481511B4"/>
    <w:rsid w:val="481ABC6B"/>
    <w:rsid w:val="481C320A"/>
    <w:rsid w:val="481D395B"/>
    <w:rsid w:val="4820BF00"/>
    <w:rsid w:val="4821EDF0"/>
    <w:rsid w:val="48258641"/>
    <w:rsid w:val="4826486E"/>
    <w:rsid w:val="4826996D"/>
    <w:rsid w:val="48292FDA"/>
    <w:rsid w:val="482C2A67"/>
    <w:rsid w:val="482CE0E6"/>
    <w:rsid w:val="482F815B"/>
    <w:rsid w:val="483C1D98"/>
    <w:rsid w:val="483C30B8"/>
    <w:rsid w:val="483CBF14"/>
    <w:rsid w:val="4840FDED"/>
    <w:rsid w:val="484DB691"/>
    <w:rsid w:val="484E3EAE"/>
    <w:rsid w:val="484E8E7C"/>
    <w:rsid w:val="485301C9"/>
    <w:rsid w:val="4855A2A3"/>
    <w:rsid w:val="4858AC91"/>
    <w:rsid w:val="485C4475"/>
    <w:rsid w:val="485CBF97"/>
    <w:rsid w:val="485E147F"/>
    <w:rsid w:val="485EC803"/>
    <w:rsid w:val="4862EF7E"/>
    <w:rsid w:val="48651CE2"/>
    <w:rsid w:val="4866318A"/>
    <w:rsid w:val="4868D40C"/>
    <w:rsid w:val="48752A45"/>
    <w:rsid w:val="487BFF89"/>
    <w:rsid w:val="487C7ABA"/>
    <w:rsid w:val="48863144"/>
    <w:rsid w:val="4888E5DA"/>
    <w:rsid w:val="488C8857"/>
    <w:rsid w:val="488C89F5"/>
    <w:rsid w:val="488DB591"/>
    <w:rsid w:val="489139C2"/>
    <w:rsid w:val="4891F4BB"/>
    <w:rsid w:val="489391D7"/>
    <w:rsid w:val="489763DC"/>
    <w:rsid w:val="4897E908"/>
    <w:rsid w:val="48991931"/>
    <w:rsid w:val="489BB02B"/>
    <w:rsid w:val="489FF494"/>
    <w:rsid w:val="48A20502"/>
    <w:rsid w:val="48A25AB1"/>
    <w:rsid w:val="48A2ACCA"/>
    <w:rsid w:val="48A58670"/>
    <w:rsid w:val="48A653C5"/>
    <w:rsid w:val="48A77924"/>
    <w:rsid w:val="48A8CFBD"/>
    <w:rsid w:val="48AD0A8A"/>
    <w:rsid w:val="48AE8E49"/>
    <w:rsid w:val="48AEA758"/>
    <w:rsid w:val="48B00562"/>
    <w:rsid w:val="48B0D819"/>
    <w:rsid w:val="48B1EA31"/>
    <w:rsid w:val="48B2DC24"/>
    <w:rsid w:val="48B5735A"/>
    <w:rsid w:val="48B5C893"/>
    <w:rsid w:val="48B985B8"/>
    <w:rsid w:val="48C09C40"/>
    <w:rsid w:val="48C4F427"/>
    <w:rsid w:val="48C663FA"/>
    <w:rsid w:val="48C6B56F"/>
    <w:rsid w:val="48C7CD97"/>
    <w:rsid w:val="48CA1738"/>
    <w:rsid w:val="48CE0665"/>
    <w:rsid w:val="48CF2405"/>
    <w:rsid w:val="48D0F6E5"/>
    <w:rsid w:val="48D18ABD"/>
    <w:rsid w:val="48D50720"/>
    <w:rsid w:val="48D6D57F"/>
    <w:rsid w:val="48D824F9"/>
    <w:rsid w:val="48DAA955"/>
    <w:rsid w:val="48DE0556"/>
    <w:rsid w:val="48E61E1B"/>
    <w:rsid w:val="48E6D9B2"/>
    <w:rsid w:val="48E74145"/>
    <w:rsid w:val="48E7428F"/>
    <w:rsid w:val="48ED9950"/>
    <w:rsid w:val="48EEAC0E"/>
    <w:rsid w:val="48F200B2"/>
    <w:rsid w:val="48F2D967"/>
    <w:rsid w:val="48F4F879"/>
    <w:rsid w:val="48F66F70"/>
    <w:rsid w:val="48F72BC3"/>
    <w:rsid w:val="48F78C3B"/>
    <w:rsid w:val="48FEB7F5"/>
    <w:rsid w:val="4900A013"/>
    <w:rsid w:val="4906DF8B"/>
    <w:rsid w:val="4906E879"/>
    <w:rsid w:val="490F6D1F"/>
    <w:rsid w:val="49134C88"/>
    <w:rsid w:val="4915A1A0"/>
    <w:rsid w:val="4918AFD8"/>
    <w:rsid w:val="491B16B3"/>
    <w:rsid w:val="491B7CF7"/>
    <w:rsid w:val="491DFDB5"/>
    <w:rsid w:val="491EBC52"/>
    <w:rsid w:val="49219C4A"/>
    <w:rsid w:val="4921F370"/>
    <w:rsid w:val="4926E99F"/>
    <w:rsid w:val="492C510A"/>
    <w:rsid w:val="492ED293"/>
    <w:rsid w:val="493013CF"/>
    <w:rsid w:val="49308A84"/>
    <w:rsid w:val="493535CE"/>
    <w:rsid w:val="4935767D"/>
    <w:rsid w:val="4938E04E"/>
    <w:rsid w:val="493BB4E2"/>
    <w:rsid w:val="493E4030"/>
    <w:rsid w:val="49427621"/>
    <w:rsid w:val="49427B94"/>
    <w:rsid w:val="49437084"/>
    <w:rsid w:val="4944BAB3"/>
    <w:rsid w:val="49460DB7"/>
    <w:rsid w:val="4948785E"/>
    <w:rsid w:val="495343D3"/>
    <w:rsid w:val="4956C2C8"/>
    <w:rsid w:val="495A986B"/>
    <w:rsid w:val="495BA37C"/>
    <w:rsid w:val="495EFF98"/>
    <w:rsid w:val="49616636"/>
    <w:rsid w:val="4961C2F2"/>
    <w:rsid w:val="4962ED2D"/>
    <w:rsid w:val="496318CC"/>
    <w:rsid w:val="49634909"/>
    <w:rsid w:val="4964CCE8"/>
    <w:rsid w:val="4965617C"/>
    <w:rsid w:val="4968F032"/>
    <w:rsid w:val="496CFD23"/>
    <w:rsid w:val="4974C9A7"/>
    <w:rsid w:val="4978B634"/>
    <w:rsid w:val="497D565E"/>
    <w:rsid w:val="4981D2EA"/>
    <w:rsid w:val="498606F3"/>
    <w:rsid w:val="498C06CD"/>
    <w:rsid w:val="498D33FF"/>
    <w:rsid w:val="498EB885"/>
    <w:rsid w:val="49948E6D"/>
    <w:rsid w:val="4995184D"/>
    <w:rsid w:val="499CB971"/>
    <w:rsid w:val="499E9D47"/>
    <w:rsid w:val="499F064E"/>
    <w:rsid w:val="499F8580"/>
    <w:rsid w:val="49A100C0"/>
    <w:rsid w:val="49A54533"/>
    <w:rsid w:val="49A9F6A9"/>
    <w:rsid w:val="49ABE0AE"/>
    <w:rsid w:val="49AC2FE6"/>
    <w:rsid w:val="49B18EDE"/>
    <w:rsid w:val="49BD5BCB"/>
    <w:rsid w:val="49BFA382"/>
    <w:rsid w:val="49BFC6A9"/>
    <w:rsid w:val="49C01F53"/>
    <w:rsid w:val="49C09F0B"/>
    <w:rsid w:val="49C22367"/>
    <w:rsid w:val="49C314AB"/>
    <w:rsid w:val="49C3BB1B"/>
    <w:rsid w:val="49CDDC9C"/>
    <w:rsid w:val="49CE79DD"/>
    <w:rsid w:val="49D073CE"/>
    <w:rsid w:val="49D3BC27"/>
    <w:rsid w:val="49D562BA"/>
    <w:rsid w:val="49D5B4A8"/>
    <w:rsid w:val="49DD4EEA"/>
    <w:rsid w:val="49DE39A6"/>
    <w:rsid w:val="49E2CE24"/>
    <w:rsid w:val="49E64BF3"/>
    <w:rsid w:val="49E8900A"/>
    <w:rsid w:val="49EA927A"/>
    <w:rsid w:val="49ECB1F6"/>
    <w:rsid w:val="49ED009D"/>
    <w:rsid w:val="49EEF813"/>
    <w:rsid w:val="49F0D75E"/>
    <w:rsid w:val="49F1974D"/>
    <w:rsid w:val="49F2E223"/>
    <w:rsid w:val="49F38BF7"/>
    <w:rsid w:val="49F3D080"/>
    <w:rsid w:val="49F54BB0"/>
    <w:rsid w:val="49F795BA"/>
    <w:rsid w:val="49F954C4"/>
    <w:rsid w:val="49FE5FEB"/>
    <w:rsid w:val="49FF0575"/>
    <w:rsid w:val="4A00A6E3"/>
    <w:rsid w:val="4A020FD7"/>
    <w:rsid w:val="4A039D8F"/>
    <w:rsid w:val="4A03BC3D"/>
    <w:rsid w:val="4A03C474"/>
    <w:rsid w:val="4A04B8A9"/>
    <w:rsid w:val="4A06FAB5"/>
    <w:rsid w:val="4A07626C"/>
    <w:rsid w:val="4A08D948"/>
    <w:rsid w:val="4A0E0EDF"/>
    <w:rsid w:val="4A0EE3C0"/>
    <w:rsid w:val="4A0FEE08"/>
    <w:rsid w:val="4A139A25"/>
    <w:rsid w:val="4A160A51"/>
    <w:rsid w:val="4A1A6DEB"/>
    <w:rsid w:val="4A1B4F28"/>
    <w:rsid w:val="4A1D5A7E"/>
    <w:rsid w:val="4A25B9B7"/>
    <w:rsid w:val="4A260EE0"/>
    <w:rsid w:val="4A27AEE4"/>
    <w:rsid w:val="4A296274"/>
    <w:rsid w:val="4A2A2128"/>
    <w:rsid w:val="4A2D88EC"/>
    <w:rsid w:val="4A2E4CE4"/>
    <w:rsid w:val="4A2EFA63"/>
    <w:rsid w:val="4A357E7C"/>
    <w:rsid w:val="4A36D2C3"/>
    <w:rsid w:val="4A3B7675"/>
    <w:rsid w:val="4A3E7151"/>
    <w:rsid w:val="4A3EF342"/>
    <w:rsid w:val="4A3F99D2"/>
    <w:rsid w:val="4A41275B"/>
    <w:rsid w:val="4A433FE6"/>
    <w:rsid w:val="4A45C9D5"/>
    <w:rsid w:val="4A478E8E"/>
    <w:rsid w:val="4A47CE12"/>
    <w:rsid w:val="4A4A7B50"/>
    <w:rsid w:val="4A4CF274"/>
    <w:rsid w:val="4A52827F"/>
    <w:rsid w:val="4A5845A9"/>
    <w:rsid w:val="4A594909"/>
    <w:rsid w:val="4A59F21D"/>
    <w:rsid w:val="4A5DA1DD"/>
    <w:rsid w:val="4A5F8B7B"/>
    <w:rsid w:val="4A60C764"/>
    <w:rsid w:val="4A60F656"/>
    <w:rsid w:val="4A644EBD"/>
    <w:rsid w:val="4A663AAC"/>
    <w:rsid w:val="4A675260"/>
    <w:rsid w:val="4A68DC13"/>
    <w:rsid w:val="4A6A9CAF"/>
    <w:rsid w:val="4A6AA53A"/>
    <w:rsid w:val="4A6AB43D"/>
    <w:rsid w:val="4A6BC60A"/>
    <w:rsid w:val="4A6C3136"/>
    <w:rsid w:val="4A6D1DE5"/>
    <w:rsid w:val="4A6FFE31"/>
    <w:rsid w:val="4A70D5E7"/>
    <w:rsid w:val="4A753798"/>
    <w:rsid w:val="4A764B5A"/>
    <w:rsid w:val="4A7E2117"/>
    <w:rsid w:val="4A7F55DA"/>
    <w:rsid w:val="4A80D831"/>
    <w:rsid w:val="4A8242BD"/>
    <w:rsid w:val="4A829AD1"/>
    <w:rsid w:val="4A854D10"/>
    <w:rsid w:val="4A858561"/>
    <w:rsid w:val="4A8BAC55"/>
    <w:rsid w:val="4A940BF0"/>
    <w:rsid w:val="4A9F4FA4"/>
    <w:rsid w:val="4A9F8B1A"/>
    <w:rsid w:val="4AA0C16F"/>
    <w:rsid w:val="4AA15A6D"/>
    <w:rsid w:val="4AA3A52A"/>
    <w:rsid w:val="4AAB7D04"/>
    <w:rsid w:val="4AB05254"/>
    <w:rsid w:val="4AB0ED54"/>
    <w:rsid w:val="4AB7F273"/>
    <w:rsid w:val="4AB8201E"/>
    <w:rsid w:val="4ABB5CD7"/>
    <w:rsid w:val="4ABC4EFE"/>
    <w:rsid w:val="4AC10BDE"/>
    <w:rsid w:val="4AC1B565"/>
    <w:rsid w:val="4AC2EDF1"/>
    <w:rsid w:val="4AC6E3EF"/>
    <w:rsid w:val="4ACC5AE5"/>
    <w:rsid w:val="4ACE3AF6"/>
    <w:rsid w:val="4AD76A70"/>
    <w:rsid w:val="4AD8CF70"/>
    <w:rsid w:val="4ADB053C"/>
    <w:rsid w:val="4ADCBFF8"/>
    <w:rsid w:val="4AE06523"/>
    <w:rsid w:val="4AE3C9E5"/>
    <w:rsid w:val="4AE6F51B"/>
    <w:rsid w:val="4AE7C946"/>
    <w:rsid w:val="4AEA3558"/>
    <w:rsid w:val="4AEBFF57"/>
    <w:rsid w:val="4AF2A12E"/>
    <w:rsid w:val="4AF591F4"/>
    <w:rsid w:val="4AF9A283"/>
    <w:rsid w:val="4AFA6D0F"/>
    <w:rsid w:val="4AFD3697"/>
    <w:rsid w:val="4AFF74ED"/>
    <w:rsid w:val="4B042002"/>
    <w:rsid w:val="4B0B8475"/>
    <w:rsid w:val="4B0CA822"/>
    <w:rsid w:val="4B0E2EDC"/>
    <w:rsid w:val="4B12C7FC"/>
    <w:rsid w:val="4B138100"/>
    <w:rsid w:val="4B153C6F"/>
    <w:rsid w:val="4B1F4A2F"/>
    <w:rsid w:val="4B201A21"/>
    <w:rsid w:val="4B215FD6"/>
    <w:rsid w:val="4B2640B2"/>
    <w:rsid w:val="4B26EABF"/>
    <w:rsid w:val="4B272D50"/>
    <w:rsid w:val="4B277B9E"/>
    <w:rsid w:val="4B278079"/>
    <w:rsid w:val="4B279A62"/>
    <w:rsid w:val="4B2EF718"/>
    <w:rsid w:val="4B33D0F7"/>
    <w:rsid w:val="4B33D376"/>
    <w:rsid w:val="4B3685A9"/>
    <w:rsid w:val="4B3B2B76"/>
    <w:rsid w:val="4B4035FE"/>
    <w:rsid w:val="4B4149BC"/>
    <w:rsid w:val="4B4B9284"/>
    <w:rsid w:val="4B4E5C96"/>
    <w:rsid w:val="4B5359FE"/>
    <w:rsid w:val="4B54161C"/>
    <w:rsid w:val="4B62CC66"/>
    <w:rsid w:val="4B648677"/>
    <w:rsid w:val="4B65E7FB"/>
    <w:rsid w:val="4B667BF4"/>
    <w:rsid w:val="4B670AE3"/>
    <w:rsid w:val="4B67C7D5"/>
    <w:rsid w:val="4B685FAA"/>
    <w:rsid w:val="4B6AAE79"/>
    <w:rsid w:val="4B6C2EAF"/>
    <w:rsid w:val="4B6CA7AC"/>
    <w:rsid w:val="4B6D236A"/>
    <w:rsid w:val="4B713B8C"/>
    <w:rsid w:val="4B72F0D9"/>
    <w:rsid w:val="4B72F162"/>
    <w:rsid w:val="4B73E5CD"/>
    <w:rsid w:val="4B74B682"/>
    <w:rsid w:val="4B76FD8B"/>
    <w:rsid w:val="4B776839"/>
    <w:rsid w:val="4B784E37"/>
    <w:rsid w:val="4B7FB3C7"/>
    <w:rsid w:val="4B842C39"/>
    <w:rsid w:val="4B86B372"/>
    <w:rsid w:val="4B888257"/>
    <w:rsid w:val="4B8CBB94"/>
    <w:rsid w:val="4B8D117E"/>
    <w:rsid w:val="4B8D6115"/>
    <w:rsid w:val="4B8D7244"/>
    <w:rsid w:val="4B8E41D1"/>
    <w:rsid w:val="4B900740"/>
    <w:rsid w:val="4B904D53"/>
    <w:rsid w:val="4B90A3CE"/>
    <w:rsid w:val="4B91DC5D"/>
    <w:rsid w:val="4B92B471"/>
    <w:rsid w:val="4B9304CB"/>
    <w:rsid w:val="4B940CEF"/>
    <w:rsid w:val="4B945AE2"/>
    <w:rsid w:val="4B982795"/>
    <w:rsid w:val="4B9A1DB6"/>
    <w:rsid w:val="4B9C4C75"/>
    <w:rsid w:val="4B9C6FC2"/>
    <w:rsid w:val="4B9FC9C1"/>
    <w:rsid w:val="4BA16AED"/>
    <w:rsid w:val="4BA6F952"/>
    <w:rsid w:val="4BA89B47"/>
    <w:rsid w:val="4BB6F04F"/>
    <w:rsid w:val="4BB7067A"/>
    <w:rsid w:val="4BB80268"/>
    <w:rsid w:val="4BBB2FEA"/>
    <w:rsid w:val="4BBB5B91"/>
    <w:rsid w:val="4BBBE66A"/>
    <w:rsid w:val="4BBEDCF2"/>
    <w:rsid w:val="4BBFDC79"/>
    <w:rsid w:val="4BC18A18"/>
    <w:rsid w:val="4BC1FB3B"/>
    <w:rsid w:val="4BC2CDA2"/>
    <w:rsid w:val="4BC515A8"/>
    <w:rsid w:val="4BC52719"/>
    <w:rsid w:val="4BC54F52"/>
    <w:rsid w:val="4BCD9841"/>
    <w:rsid w:val="4BD05AD2"/>
    <w:rsid w:val="4BD27C0C"/>
    <w:rsid w:val="4BD78D49"/>
    <w:rsid w:val="4BD79556"/>
    <w:rsid w:val="4BD86FE0"/>
    <w:rsid w:val="4BE59668"/>
    <w:rsid w:val="4BE72BB9"/>
    <w:rsid w:val="4BE76016"/>
    <w:rsid w:val="4BE90C04"/>
    <w:rsid w:val="4BEB7E4B"/>
    <w:rsid w:val="4BEF0900"/>
    <w:rsid w:val="4BF463D3"/>
    <w:rsid w:val="4BF4CBCE"/>
    <w:rsid w:val="4BF4CD60"/>
    <w:rsid w:val="4BFAE543"/>
    <w:rsid w:val="4BFC208A"/>
    <w:rsid w:val="4BFC6A2F"/>
    <w:rsid w:val="4BFC97C5"/>
    <w:rsid w:val="4BFD1331"/>
    <w:rsid w:val="4BFF65D2"/>
    <w:rsid w:val="4C00B74C"/>
    <w:rsid w:val="4C0967BB"/>
    <w:rsid w:val="4C0A7AB8"/>
    <w:rsid w:val="4C0D1E7E"/>
    <w:rsid w:val="4C0EC984"/>
    <w:rsid w:val="4C106AC4"/>
    <w:rsid w:val="4C1337B4"/>
    <w:rsid w:val="4C1690F5"/>
    <w:rsid w:val="4C178D5C"/>
    <w:rsid w:val="4C17A16C"/>
    <w:rsid w:val="4C1BC717"/>
    <w:rsid w:val="4C1BE298"/>
    <w:rsid w:val="4C1C18D0"/>
    <w:rsid w:val="4C1C2059"/>
    <w:rsid w:val="4C1C81AD"/>
    <w:rsid w:val="4C1D059B"/>
    <w:rsid w:val="4C223C55"/>
    <w:rsid w:val="4C239D56"/>
    <w:rsid w:val="4C290E07"/>
    <w:rsid w:val="4C2A9166"/>
    <w:rsid w:val="4C2E463D"/>
    <w:rsid w:val="4C2F2E76"/>
    <w:rsid w:val="4C379D1C"/>
    <w:rsid w:val="4C380AB3"/>
    <w:rsid w:val="4C3F2683"/>
    <w:rsid w:val="4C426C85"/>
    <w:rsid w:val="4C443F4E"/>
    <w:rsid w:val="4C4AF058"/>
    <w:rsid w:val="4C4B217E"/>
    <w:rsid w:val="4C4B45F1"/>
    <w:rsid w:val="4C4C6892"/>
    <w:rsid w:val="4C4CD56E"/>
    <w:rsid w:val="4C4EBB6E"/>
    <w:rsid w:val="4C4EF64F"/>
    <w:rsid w:val="4C50CAE3"/>
    <w:rsid w:val="4C54309D"/>
    <w:rsid w:val="4C54E73D"/>
    <w:rsid w:val="4C5798FA"/>
    <w:rsid w:val="4C5815E7"/>
    <w:rsid w:val="4C5FDCF7"/>
    <w:rsid w:val="4C608DBD"/>
    <w:rsid w:val="4C625C87"/>
    <w:rsid w:val="4C65AAA1"/>
    <w:rsid w:val="4C65BB19"/>
    <w:rsid w:val="4C69C746"/>
    <w:rsid w:val="4C6C73A5"/>
    <w:rsid w:val="4C6D15DF"/>
    <w:rsid w:val="4C6E5681"/>
    <w:rsid w:val="4C746DE8"/>
    <w:rsid w:val="4C77FC11"/>
    <w:rsid w:val="4C7AE187"/>
    <w:rsid w:val="4C7C8339"/>
    <w:rsid w:val="4C810A88"/>
    <w:rsid w:val="4C83B2A3"/>
    <w:rsid w:val="4C84A980"/>
    <w:rsid w:val="4C86035B"/>
    <w:rsid w:val="4C874E6B"/>
    <w:rsid w:val="4C89564E"/>
    <w:rsid w:val="4C8B7A09"/>
    <w:rsid w:val="4C8BD959"/>
    <w:rsid w:val="4C8F14DA"/>
    <w:rsid w:val="4C98196E"/>
    <w:rsid w:val="4C9C573F"/>
    <w:rsid w:val="4C9F2E16"/>
    <w:rsid w:val="4CA0F1D2"/>
    <w:rsid w:val="4CA7C91E"/>
    <w:rsid w:val="4CA93FAF"/>
    <w:rsid w:val="4CAA79A1"/>
    <w:rsid w:val="4CAD0449"/>
    <w:rsid w:val="4CAF59EA"/>
    <w:rsid w:val="4CB33543"/>
    <w:rsid w:val="4CB559E3"/>
    <w:rsid w:val="4CB7AE3F"/>
    <w:rsid w:val="4CB9E6AE"/>
    <w:rsid w:val="4CBA0ADD"/>
    <w:rsid w:val="4CC2A6D4"/>
    <w:rsid w:val="4CC67617"/>
    <w:rsid w:val="4CCB1AAC"/>
    <w:rsid w:val="4CCCFAB1"/>
    <w:rsid w:val="4CCF28A4"/>
    <w:rsid w:val="4CD054C1"/>
    <w:rsid w:val="4CD2443F"/>
    <w:rsid w:val="4CD6463E"/>
    <w:rsid w:val="4CD8DFB4"/>
    <w:rsid w:val="4CDBC25F"/>
    <w:rsid w:val="4CDC7D97"/>
    <w:rsid w:val="4CDF8D70"/>
    <w:rsid w:val="4CDFB8A5"/>
    <w:rsid w:val="4CE2A858"/>
    <w:rsid w:val="4CE5FBD6"/>
    <w:rsid w:val="4CECC350"/>
    <w:rsid w:val="4CED5A42"/>
    <w:rsid w:val="4CFA8999"/>
    <w:rsid w:val="4CFD1FEF"/>
    <w:rsid w:val="4D0007B4"/>
    <w:rsid w:val="4D0D2712"/>
    <w:rsid w:val="4D0EA94C"/>
    <w:rsid w:val="4D0FEC96"/>
    <w:rsid w:val="4D11951A"/>
    <w:rsid w:val="4D1375CE"/>
    <w:rsid w:val="4D137993"/>
    <w:rsid w:val="4D15BFDD"/>
    <w:rsid w:val="4D17695A"/>
    <w:rsid w:val="4D1A7427"/>
    <w:rsid w:val="4D1BD9CF"/>
    <w:rsid w:val="4D1C18D1"/>
    <w:rsid w:val="4D1F5251"/>
    <w:rsid w:val="4D200ED5"/>
    <w:rsid w:val="4D2058C4"/>
    <w:rsid w:val="4D24D87B"/>
    <w:rsid w:val="4D27BD87"/>
    <w:rsid w:val="4D2C1DB4"/>
    <w:rsid w:val="4D2D613D"/>
    <w:rsid w:val="4D3399DE"/>
    <w:rsid w:val="4D34000E"/>
    <w:rsid w:val="4D34EB3C"/>
    <w:rsid w:val="4D35B6E8"/>
    <w:rsid w:val="4D381CE9"/>
    <w:rsid w:val="4D381D13"/>
    <w:rsid w:val="4D38CC8A"/>
    <w:rsid w:val="4D3D6920"/>
    <w:rsid w:val="4D3F9214"/>
    <w:rsid w:val="4D3FCB04"/>
    <w:rsid w:val="4D405F7F"/>
    <w:rsid w:val="4D446BA8"/>
    <w:rsid w:val="4D4761F9"/>
    <w:rsid w:val="4D48083C"/>
    <w:rsid w:val="4D4D3368"/>
    <w:rsid w:val="4D4DB9CD"/>
    <w:rsid w:val="4D4F1596"/>
    <w:rsid w:val="4D526284"/>
    <w:rsid w:val="4D579F5B"/>
    <w:rsid w:val="4D5824FB"/>
    <w:rsid w:val="4D5858EC"/>
    <w:rsid w:val="4D5AB6CC"/>
    <w:rsid w:val="4D5ADE0A"/>
    <w:rsid w:val="4D62F4D6"/>
    <w:rsid w:val="4D6642D9"/>
    <w:rsid w:val="4D6734C3"/>
    <w:rsid w:val="4D6EADD6"/>
    <w:rsid w:val="4D71A47C"/>
    <w:rsid w:val="4D73D0F2"/>
    <w:rsid w:val="4D7C972E"/>
    <w:rsid w:val="4D7DD629"/>
    <w:rsid w:val="4D802C6A"/>
    <w:rsid w:val="4D8654A8"/>
    <w:rsid w:val="4D898750"/>
    <w:rsid w:val="4D8B33F6"/>
    <w:rsid w:val="4D8F4BAF"/>
    <w:rsid w:val="4D8FC1DF"/>
    <w:rsid w:val="4D94E161"/>
    <w:rsid w:val="4D984A0A"/>
    <w:rsid w:val="4D9AB580"/>
    <w:rsid w:val="4D9BF035"/>
    <w:rsid w:val="4D9C1DC3"/>
    <w:rsid w:val="4D9C2D64"/>
    <w:rsid w:val="4D9D7861"/>
    <w:rsid w:val="4D9F8F14"/>
    <w:rsid w:val="4DA05C7E"/>
    <w:rsid w:val="4DA4CCFF"/>
    <w:rsid w:val="4DA70950"/>
    <w:rsid w:val="4DAA5A33"/>
    <w:rsid w:val="4DAB802A"/>
    <w:rsid w:val="4DACF695"/>
    <w:rsid w:val="4DAD05AD"/>
    <w:rsid w:val="4DADE992"/>
    <w:rsid w:val="4DAEBB68"/>
    <w:rsid w:val="4DB39157"/>
    <w:rsid w:val="4DB3B66A"/>
    <w:rsid w:val="4DBA6372"/>
    <w:rsid w:val="4DBABD9C"/>
    <w:rsid w:val="4DBEE3B2"/>
    <w:rsid w:val="4DC0AA5D"/>
    <w:rsid w:val="4DC43F62"/>
    <w:rsid w:val="4DC96224"/>
    <w:rsid w:val="4DC9BD3F"/>
    <w:rsid w:val="4DCCB3A8"/>
    <w:rsid w:val="4DD331EA"/>
    <w:rsid w:val="4DD709BF"/>
    <w:rsid w:val="4DD71B51"/>
    <w:rsid w:val="4DDA9450"/>
    <w:rsid w:val="4DE1505A"/>
    <w:rsid w:val="4DED60D1"/>
    <w:rsid w:val="4DF2A552"/>
    <w:rsid w:val="4DF563B4"/>
    <w:rsid w:val="4DFC9284"/>
    <w:rsid w:val="4DFE84B1"/>
    <w:rsid w:val="4E0003B5"/>
    <w:rsid w:val="4E00B5AA"/>
    <w:rsid w:val="4E03BD1A"/>
    <w:rsid w:val="4E081840"/>
    <w:rsid w:val="4E0D3693"/>
    <w:rsid w:val="4E0D8B79"/>
    <w:rsid w:val="4E0D8FD6"/>
    <w:rsid w:val="4E0FCBB9"/>
    <w:rsid w:val="4E126B7A"/>
    <w:rsid w:val="4E1604F4"/>
    <w:rsid w:val="4E179570"/>
    <w:rsid w:val="4E1DCA4A"/>
    <w:rsid w:val="4E1DF2EA"/>
    <w:rsid w:val="4E204596"/>
    <w:rsid w:val="4E253B21"/>
    <w:rsid w:val="4E26B9AF"/>
    <w:rsid w:val="4E273DA9"/>
    <w:rsid w:val="4E27CA1F"/>
    <w:rsid w:val="4E2BFAC1"/>
    <w:rsid w:val="4E2E1A82"/>
    <w:rsid w:val="4E34D759"/>
    <w:rsid w:val="4E37FD51"/>
    <w:rsid w:val="4E3A26B2"/>
    <w:rsid w:val="4E3A37F6"/>
    <w:rsid w:val="4E3B1798"/>
    <w:rsid w:val="4E3B6255"/>
    <w:rsid w:val="4E3DA50D"/>
    <w:rsid w:val="4E3F7B0A"/>
    <w:rsid w:val="4E40041A"/>
    <w:rsid w:val="4E418973"/>
    <w:rsid w:val="4E425602"/>
    <w:rsid w:val="4E42BD56"/>
    <w:rsid w:val="4E487364"/>
    <w:rsid w:val="4E4B07F3"/>
    <w:rsid w:val="4E4EB511"/>
    <w:rsid w:val="4E5367A0"/>
    <w:rsid w:val="4E54C24D"/>
    <w:rsid w:val="4E5574D9"/>
    <w:rsid w:val="4E561182"/>
    <w:rsid w:val="4E574A73"/>
    <w:rsid w:val="4E599975"/>
    <w:rsid w:val="4E5B138A"/>
    <w:rsid w:val="4E5B484D"/>
    <w:rsid w:val="4E5C38E0"/>
    <w:rsid w:val="4E621ADA"/>
    <w:rsid w:val="4E6B7EC6"/>
    <w:rsid w:val="4E6BDFA3"/>
    <w:rsid w:val="4E6C88EE"/>
    <w:rsid w:val="4E743C07"/>
    <w:rsid w:val="4E762AC3"/>
    <w:rsid w:val="4E7C54D4"/>
    <w:rsid w:val="4E7E2DB0"/>
    <w:rsid w:val="4E84AA07"/>
    <w:rsid w:val="4E884E7E"/>
    <w:rsid w:val="4E892AA3"/>
    <w:rsid w:val="4E8B825C"/>
    <w:rsid w:val="4E8ED983"/>
    <w:rsid w:val="4E9453A9"/>
    <w:rsid w:val="4E95F4D1"/>
    <w:rsid w:val="4E96DDC2"/>
    <w:rsid w:val="4E9AD84E"/>
    <w:rsid w:val="4E9EDD7B"/>
    <w:rsid w:val="4EA316F3"/>
    <w:rsid w:val="4EA5D97A"/>
    <w:rsid w:val="4EA7D713"/>
    <w:rsid w:val="4EA81899"/>
    <w:rsid w:val="4EAA919B"/>
    <w:rsid w:val="4EACB0DB"/>
    <w:rsid w:val="4EACBB31"/>
    <w:rsid w:val="4EACFE81"/>
    <w:rsid w:val="4EAD56C6"/>
    <w:rsid w:val="4EAF7CBD"/>
    <w:rsid w:val="4EB0CAD8"/>
    <w:rsid w:val="4EB22083"/>
    <w:rsid w:val="4EB4E30A"/>
    <w:rsid w:val="4EB4EFCF"/>
    <w:rsid w:val="4EBCC686"/>
    <w:rsid w:val="4EBF277D"/>
    <w:rsid w:val="4EBF3598"/>
    <w:rsid w:val="4EC30749"/>
    <w:rsid w:val="4EC3BA81"/>
    <w:rsid w:val="4EC6D587"/>
    <w:rsid w:val="4EC74411"/>
    <w:rsid w:val="4EC79558"/>
    <w:rsid w:val="4ECAB168"/>
    <w:rsid w:val="4ECBA50A"/>
    <w:rsid w:val="4ECF8CAD"/>
    <w:rsid w:val="4ED0CCB0"/>
    <w:rsid w:val="4ED37A36"/>
    <w:rsid w:val="4ED4EC2A"/>
    <w:rsid w:val="4ED63978"/>
    <w:rsid w:val="4ED6D30B"/>
    <w:rsid w:val="4EE1942B"/>
    <w:rsid w:val="4EE437F1"/>
    <w:rsid w:val="4EEB1C30"/>
    <w:rsid w:val="4EECF943"/>
    <w:rsid w:val="4EEE1923"/>
    <w:rsid w:val="4EEF6F47"/>
    <w:rsid w:val="4EF3C37B"/>
    <w:rsid w:val="4EF899F6"/>
    <w:rsid w:val="4EFF368B"/>
    <w:rsid w:val="4F009EC7"/>
    <w:rsid w:val="4F00D5CD"/>
    <w:rsid w:val="4F0142D9"/>
    <w:rsid w:val="4F01A580"/>
    <w:rsid w:val="4F04A9CE"/>
    <w:rsid w:val="4F0A78D1"/>
    <w:rsid w:val="4F0F3618"/>
    <w:rsid w:val="4F118D0B"/>
    <w:rsid w:val="4F15562C"/>
    <w:rsid w:val="4F16C734"/>
    <w:rsid w:val="4F2082A4"/>
    <w:rsid w:val="4F21BCE7"/>
    <w:rsid w:val="4F245DF0"/>
    <w:rsid w:val="4F2859FF"/>
    <w:rsid w:val="4F2AEEE8"/>
    <w:rsid w:val="4F2F5D6C"/>
    <w:rsid w:val="4F3186C3"/>
    <w:rsid w:val="4F377F44"/>
    <w:rsid w:val="4F392AC9"/>
    <w:rsid w:val="4F3961F5"/>
    <w:rsid w:val="4F396DB0"/>
    <w:rsid w:val="4F3D9C03"/>
    <w:rsid w:val="4F41087D"/>
    <w:rsid w:val="4F477721"/>
    <w:rsid w:val="4F493FF0"/>
    <w:rsid w:val="4F4D9234"/>
    <w:rsid w:val="4F4F2D3C"/>
    <w:rsid w:val="4F551C17"/>
    <w:rsid w:val="4F5AB413"/>
    <w:rsid w:val="4F5BBBC3"/>
    <w:rsid w:val="4F5C4722"/>
    <w:rsid w:val="4F5F7FF7"/>
    <w:rsid w:val="4F61C7E3"/>
    <w:rsid w:val="4F6245EC"/>
    <w:rsid w:val="4F63DB3D"/>
    <w:rsid w:val="4F6734EB"/>
    <w:rsid w:val="4F6A31B1"/>
    <w:rsid w:val="4F6EB296"/>
    <w:rsid w:val="4F750010"/>
    <w:rsid w:val="4F761CF2"/>
    <w:rsid w:val="4F7C9B92"/>
    <w:rsid w:val="4F812613"/>
    <w:rsid w:val="4F86094D"/>
    <w:rsid w:val="4F88C422"/>
    <w:rsid w:val="4F8926BE"/>
    <w:rsid w:val="4F893132"/>
    <w:rsid w:val="4F8A28DD"/>
    <w:rsid w:val="4F8C6EB8"/>
    <w:rsid w:val="4F8FDDE7"/>
    <w:rsid w:val="4F90DB40"/>
    <w:rsid w:val="4F9194FE"/>
    <w:rsid w:val="4F95274B"/>
    <w:rsid w:val="4F966FFA"/>
    <w:rsid w:val="4F97FD43"/>
    <w:rsid w:val="4F986EDC"/>
    <w:rsid w:val="4F98CBE1"/>
    <w:rsid w:val="4F9E1417"/>
    <w:rsid w:val="4FA177E5"/>
    <w:rsid w:val="4FA4B00B"/>
    <w:rsid w:val="4FA55A25"/>
    <w:rsid w:val="4FA86498"/>
    <w:rsid w:val="4FA9650C"/>
    <w:rsid w:val="4FAF262D"/>
    <w:rsid w:val="4FAF5B1B"/>
    <w:rsid w:val="4FB47E33"/>
    <w:rsid w:val="4FB4FC73"/>
    <w:rsid w:val="4FB520E2"/>
    <w:rsid w:val="4FB834CC"/>
    <w:rsid w:val="4FC4081E"/>
    <w:rsid w:val="4FC5B818"/>
    <w:rsid w:val="4FC62ECD"/>
    <w:rsid w:val="4FC7BCF1"/>
    <w:rsid w:val="4FCA7796"/>
    <w:rsid w:val="4FCDB6B1"/>
    <w:rsid w:val="4FD1556E"/>
    <w:rsid w:val="4FD99D27"/>
    <w:rsid w:val="4FDD2F80"/>
    <w:rsid w:val="4FDE1F99"/>
    <w:rsid w:val="4FDED8F4"/>
    <w:rsid w:val="4FE501B5"/>
    <w:rsid w:val="4FE95B64"/>
    <w:rsid w:val="4FF184A8"/>
    <w:rsid w:val="4FF18770"/>
    <w:rsid w:val="4FF57FC1"/>
    <w:rsid w:val="4FF5AD65"/>
    <w:rsid w:val="4FF91A64"/>
    <w:rsid w:val="4FF987D0"/>
    <w:rsid w:val="4FFB2CBD"/>
    <w:rsid w:val="4FFBFFD5"/>
    <w:rsid w:val="5000AD31"/>
    <w:rsid w:val="5008E830"/>
    <w:rsid w:val="500AAFCD"/>
    <w:rsid w:val="500AD77B"/>
    <w:rsid w:val="50117BBD"/>
    <w:rsid w:val="50150728"/>
    <w:rsid w:val="501698D7"/>
    <w:rsid w:val="50175455"/>
    <w:rsid w:val="501782BB"/>
    <w:rsid w:val="501D6B3E"/>
    <w:rsid w:val="501F1E02"/>
    <w:rsid w:val="501F4A41"/>
    <w:rsid w:val="501F5516"/>
    <w:rsid w:val="501F9FE2"/>
    <w:rsid w:val="5022657A"/>
    <w:rsid w:val="502516E1"/>
    <w:rsid w:val="5026FB95"/>
    <w:rsid w:val="5026FFC8"/>
    <w:rsid w:val="502CC412"/>
    <w:rsid w:val="50306AE7"/>
    <w:rsid w:val="5032DAC7"/>
    <w:rsid w:val="5039EADF"/>
    <w:rsid w:val="50409BF1"/>
    <w:rsid w:val="5042061B"/>
    <w:rsid w:val="50438CE9"/>
    <w:rsid w:val="5043B1AD"/>
    <w:rsid w:val="5045830C"/>
    <w:rsid w:val="504AE50A"/>
    <w:rsid w:val="504B05A3"/>
    <w:rsid w:val="504CAA36"/>
    <w:rsid w:val="505AFCA7"/>
    <w:rsid w:val="505CFBB2"/>
    <w:rsid w:val="50608559"/>
    <w:rsid w:val="5060DF55"/>
    <w:rsid w:val="50610D89"/>
    <w:rsid w:val="506231E3"/>
    <w:rsid w:val="5065D0A5"/>
    <w:rsid w:val="506AE064"/>
    <w:rsid w:val="506D44E1"/>
    <w:rsid w:val="506D8034"/>
    <w:rsid w:val="506DC0CF"/>
    <w:rsid w:val="507320D1"/>
    <w:rsid w:val="507A10DB"/>
    <w:rsid w:val="507C0C6A"/>
    <w:rsid w:val="50814B35"/>
    <w:rsid w:val="508541B8"/>
    <w:rsid w:val="50858502"/>
    <w:rsid w:val="5088AC11"/>
    <w:rsid w:val="5089702A"/>
    <w:rsid w:val="508D395B"/>
    <w:rsid w:val="509A7DC0"/>
    <w:rsid w:val="509D133A"/>
    <w:rsid w:val="509E4F04"/>
    <w:rsid w:val="509E74FB"/>
    <w:rsid w:val="50A04F83"/>
    <w:rsid w:val="50A0A057"/>
    <w:rsid w:val="50A3A14F"/>
    <w:rsid w:val="50A5FBFD"/>
    <w:rsid w:val="50A64461"/>
    <w:rsid w:val="50AA6A59"/>
    <w:rsid w:val="50AB0679"/>
    <w:rsid w:val="50AB19EB"/>
    <w:rsid w:val="50B3B0DB"/>
    <w:rsid w:val="50B40FA8"/>
    <w:rsid w:val="50B426AA"/>
    <w:rsid w:val="50B6E1F3"/>
    <w:rsid w:val="50BA4AD4"/>
    <w:rsid w:val="50BCD452"/>
    <w:rsid w:val="50C15D28"/>
    <w:rsid w:val="50C3C213"/>
    <w:rsid w:val="50D27755"/>
    <w:rsid w:val="50D47ECE"/>
    <w:rsid w:val="50D53F19"/>
    <w:rsid w:val="50D742EA"/>
    <w:rsid w:val="50DDF18D"/>
    <w:rsid w:val="50E7360A"/>
    <w:rsid w:val="50E8D7D0"/>
    <w:rsid w:val="50ECC666"/>
    <w:rsid w:val="50EFF2D0"/>
    <w:rsid w:val="50F0C9B6"/>
    <w:rsid w:val="50F5A974"/>
    <w:rsid w:val="50F6DB7B"/>
    <w:rsid w:val="50F6EB11"/>
    <w:rsid w:val="50F87FA2"/>
    <w:rsid w:val="50F92A3B"/>
    <w:rsid w:val="50FFB240"/>
    <w:rsid w:val="5101383D"/>
    <w:rsid w:val="5101BE4B"/>
    <w:rsid w:val="51024E55"/>
    <w:rsid w:val="5103B76D"/>
    <w:rsid w:val="5104DC50"/>
    <w:rsid w:val="510A2CF5"/>
    <w:rsid w:val="510AF2D2"/>
    <w:rsid w:val="510CD462"/>
    <w:rsid w:val="510F559F"/>
    <w:rsid w:val="51103CA7"/>
    <w:rsid w:val="5110A727"/>
    <w:rsid w:val="51126E5D"/>
    <w:rsid w:val="511288D1"/>
    <w:rsid w:val="511360AD"/>
    <w:rsid w:val="5118D44B"/>
    <w:rsid w:val="51193CE6"/>
    <w:rsid w:val="51194FF7"/>
    <w:rsid w:val="511CF368"/>
    <w:rsid w:val="511CF379"/>
    <w:rsid w:val="511D990A"/>
    <w:rsid w:val="511F38FF"/>
    <w:rsid w:val="511F9838"/>
    <w:rsid w:val="512A8703"/>
    <w:rsid w:val="51328984"/>
    <w:rsid w:val="5132C28D"/>
    <w:rsid w:val="51340416"/>
    <w:rsid w:val="5135C548"/>
    <w:rsid w:val="5138FAA5"/>
    <w:rsid w:val="5139E478"/>
    <w:rsid w:val="513A86EB"/>
    <w:rsid w:val="513D8E85"/>
    <w:rsid w:val="513E9CF5"/>
    <w:rsid w:val="513ED562"/>
    <w:rsid w:val="51422847"/>
    <w:rsid w:val="5145616A"/>
    <w:rsid w:val="514761FB"/>
    <w:rsid w:val="51477F6A"/>
    <w:rsid w:val="51484204"/>
    <w:rsid w:val="514A3078"/>
    <w:rsid w:val="51528F04"/>
    <w:rsid w:val="5153E8C8"/>
    <w:rsid w:val="5157AB98"/>
    <w:rsid w:val="515BC07F"/>
    <w:rsid w:val="515E5A71"/>
    <w:rsid w:val="515FC46F"/>
    <w:rsid w:val="51641ED3"/>
    <w:rsid w:val="516759C6"/>
    <w:rsid w:val="51690031"/>
    <w:rsid w:val="51690E9E"/>
    <w:rsid w:val="516D46C6"/>
    <w:rsid w:val="516D58E6"/>
    <w:rsid w:val="51716F80"/>
    <w:rsid w:val="51738A9C"/>
    <w:rsid w:val="5178798C"/>
    <w:rsid w:val="517A75CF"/>
    <w:rsid w:val="517D300E"/>
    <w:rsid w:val="5182D9A8"/>
    <w:rsid w:val="5189FED0"/>
    <w:rsid w:val="518DB11A"/>
    <w:rsid w:val="51936A20"/>
    <w:rsid w:val="519449D5"/>
    <w:rsid w:val="51967901"/>
    <w:rsid w:val="5198DD09"/>
    <w:rsid w:val="519BD552"/>
    <w:rsid w:val="51A545E0"/>
    <w:rsid w:val="51A898F2"/>
    <w:rsid w:val="51A8E8A6"/>
    <w:rsid w:val="51AA7893"/>
    <w:rsid w:val="51AA9765"/>
    <w:rsid w:val="51AFBA15"/>
    <w:rsid w:val="51B09282"/>
    <w:rsid w:val="51B0A86F"/>
    <w:rsid w:val="51B105DA"/>
    <w:rsid w:val="51B2F633"/>
    <w:rsid w:val="51B8E7DD"/>
    <w:rsid w:val="51BA4093"/>
    <w:rsid w:val="51BE8070"/>
    <w:rsid w:val="51BE96A3"/>
    <w:rsid w:val="51BFF38E"/>
    <w:rsid w:val="51C53DE3"/>
    <w:rsid w:val="51C64F78"/>
    <w:rsid w:val="51D3691D"/>
    <w:rsid w:val="51D3EB1D"/>
    <w:rsid w:val="51D40618"/>
    <w:rsid w:val="51D616B0"/>
    <w:rsid w:val="51D6D84C"/>
    <w:rsid w:val="51DA3030"/>
    <w:rsid w:val="51DCA46F"/>
    <w:rsid w:val="51DCDA8E"/>
    <w:rsid w:val="51DEE24A"/>
    <w:rsid w:val="51DFB95B"/>
    <w:rsid w:val="51E5EE34"/>
    <w:rsid w:val="51E7E785"/>
    <w:rsid w:val="51E8BC5E"/>
    <w:rsid w:val="51E93FF8"/>
    <w:rsid w:val="51ED2828"/>
    <w:rsid w:val="51F67345"/>
    <w:rsid w:val="51F92D37"/>
    <w:rsid w:val="51FEB662"/>
    <w:rsid w:val="51FEF312"/>
    <w:rsid w:val="520019EC"/>
    <w:rsid w:val="52006298"/>
    <w:rsid w:val="520143FD"/>
    <w:rsid w:val="5201A106"/>
    <w:rsid w:val="5206E8D9"/>
    <w:rsid w:val="5209CF33"/>
    <w:rsid w:val="5209EDDB"/>
    <w:rsid w:val="520D4B60"/>
    <w:rsid w:val="520DD838"/>
    <w:rsid w:val="52103F88"/>
    <w:rsid w:val="521107AA"/>
    <w:rsid w:val="52123058"/>
    <w:rsid w:val="5216ACC2"/>
    <w:rsid w:val="5217DCCB"/>
    <w:rsid w:val="521A5653"/>
    <w:rsid w:val="521CCEAA"/>
    <w:rsid w:val="5220BC3F"/>
    <w:rsid w:val="52290DD6"/>
    <w:rsid w:val="5229AA34"/>
    <w:rsid w:val="522CB553"/>
    <w:rsid w:val="5234DA91"/>
    <w:rsid w:val="5235412E"/>
    <w:rsid w:val="523AABB2"/>
    <w:rsid w:val="523B59C1"/>
    <w:rsid w:val="523D52C5"/>
    <w:rsid w:val="523DAE6C"/>
    <w:rsid w:val="5241A860"/>
    <w:rsid w:val="52442C14"/>
    <w:rsid w:val="5250362C"/>
    <w:rsid w:val="52542972"/>
    <w:rsid w:val="5254E3C8"/>
    <w:rsid w:val="5265E218"/>
    <w:rsid w:val="52665DE9"/>
    <w:rsid w:val="5268080F"/>
    <w:rsid w:val="526977CF"/>
    <w:rsid w:val="526A988B"/>
    <w:rsid w:val="526FD4B6"/>
    <w:rsid w:val="527068F1"/>
    <w:rsid w:val="527104E2"/>
    <w:rsid w:val="5271888E"/>
    <w:rsid w:val="5271D9C3"/>
    <w:rsid w:val="52726BF9"/>
    <w:rsid w:val="5273FC1C"/>
    <w:rsid w:val="52754277"/>
    <w:rsid w:val="52772C00"/>
    <w:rsid w:val="527869FF"/>
    <w:rsid w:val="5278BCBC"/>
    <w:rsid w:val="527903C8"/>
    <w:rsid w:val="527DDE37"/>
    <w:rsid w:val="528317AF"/>
    <w:rsid w:val="52844B2C"/>
    <w:rsid w:val="528691A8"/>
    <w:rsid w:val="5288478D"/>
    <w:rsid w:val="528B9456"/>
    <w:rsid w:val="528D7E8F"/>
    <w:rsid w:val="5293DCD8"/>
    <w:rsid w:val="529ED5AD"/>
    <w:rsid w:val="52A6C333"/>
    <w:rsid w:val="52AE6ECE"/>
    <w:rsid w:val="52B26E7C"/>
    <w:rsid w:val="52B37847"/>
    <w:rsid w:val="52B73F57"/>
    <w:rsid w:val="52B9E5D2"/>
    <w:rsid w:val="52BD3445"/>
    <w:rsid w:val="52C48406"/>
    <w:rsid w:val="52C84019"/>
    <w:rsid w:val="52CCE711"/>
    <w:rsid w:val="52D0E601"/>
    <w:rsid w:val="52D6AACA"/>
    <w:rsid w:val="52D7DD8C"/>
    <w:rsid w:val="52E4BFBB"/>
    <w:rsid w:val="52E5CFB7"/>
    <w:rsid w:val="52E63031"/>
    <w:rsid w:val="52E94BCB"/>
    <w:rsid w:val="52E9F3F5"/>
    <w:rsid w:val="52EA8A6D"/>
    <w:rsid w:val="52EB71C6"/>
    <w:rsid w:val="52F286D1"/>
    <w:rsid w:val="52F57B8E"/>
    <w:rsid w:val="52F66A73"/>
    <w:rsid w:val="52FB3EDE"/>
    <w:rsid w:val="52FBB149"/>
    <w:rsid w:val="5306CB80"/>
    <w:rsid w:val="530A4451"/>
    <w:rsid w:val="530E5EC8"/>
    <w:rsid w:val="53104EF2"/>
    <w:rsid w:val="5312285F"/>
    <w:rsid w:val="53152634"/>
    <w:rsid w:val="53159CA6"/>
    <w:rsid w:val="5318C4C4"/>
    <w:rsid w:val="531C0DE0"/>
    <w:rsid w:val="531F8D72"/>
    <w:rsid w:val="5320225F"/>
    <w:rsid w:val="53203C7B"/>
    <w:rsid w:val="5323E9AA"/>
    <w:rsid w:val="53274ACC"/>
    <w:rsid w:val="532B1E9F"/>
    <w:rsid w:val="532BCEB9"/>
    <w:rsid w:val="532F760B"/>
    <w:rsid w:val="532F83F0"/>
    <w:rsid w:val="53314402"/>
    <w:rsid w:val="5336F9FE"/>
    <w:rsid w:val="533AEFEC"/>
    <w:rsid w:val="533E7762"/>
    <w:rsid w:val="5340E837"/>
    <w:rsid w:val="5341F818"/>
    <w:rsid w:val="53481408"/>
    <w:rsid w:val="5348510C"/>
    <w:rsid w:val="534BBE17"/>
    <w:rsid w:val="5351B9E3"/>
    <w:rsid w:val="535268CE"/>
    <w:rsid w:val="5353BED4"/>
    <w:rsid w:val="5356D4EF"/>
    <w:rsid w:val="5358D381"/>
    <w:rsid w:val="535CD5EF"/>
    <w:rsid w:val="535E0AA0"/>
    <w:rsid w:val="535EDA03"/>
    <w:rsid w:val="536396CA"/>
    <w:rsid w:val="53670696"/>
    <w:rsid w:val="536B1F6A"/>
    <w:rsid w:val="536CC701"/>
    <w:rsid w:val="536E20B9"/>
    <w:rsid w:val="536F2EB1"/>
    <w:rsid w:val="53797FC9"/>
    <w:rsid w:val="537C4FBD"/>
    <w:rsid w:val="537D21C9"/>
    <w:rsid w:val="537D8617"/>
    <w:rsid w:val="537E4B65"/>
    <w:rsid w:val="537E759C"/>
    <w:rsid w:val="53835541"/>
    <w:rsid w:val="53851658"/>
    <w:rsid w:val="53862E36"/>
    <w:rsid w:val="538D48DA"/>
    <w:rsid w:val="539275ED"/>
    <w:rsid w:val="5392EE0F"/>
    <w:rsid w:val="53948365"/>
    <w:rsid w:val="53951585"/>
    <w:rsid w:val="53957F84"/>
    <w:rsid w:val="5398763F"/>
    <w:rsid w:val="53A184C4"/>
    <w:rsid w:val="53AEDDF8"/>
    <w:rsid w:val="53AEF0AD"/>
    <w:rsid w:val="53B4ED08"/>
    <w:rsid w:val="53B660F3"/>
    <w:rsid w:val="53B78C6E"/>
    <w:rsid w:val="53B8EC46"/>
    <w:rsid w:val="53BFC530"/>
    <w:rsid w:val="53C3CB25"/>
    <w:rsid w:val="53C44071"/>
    <w:rsid w:val="53CB867D"/>
    <w:rsid w:val="53CD1BE8"/>
    <w:rsid w:val="53CDF661"/>
    <w:rsid w:val="53CF5211"/>
    <w:rsid w:val="53D07882"/>
    <w:rsid w:val="53D2C4E6"/>
    <w:rsid w:val="53D8011D"/>
    <w:rsid w:val="53DA253D"/>
    <w:rsid w:val="53DB0EF2"/>
    <w:rsid w:val="53DC1475"/>
    <w:rsid w:val="53DC5656"/>
    <w:rsid w:val="53DC5789"/>
    <w:rsid w:val="53DCEBBB"/>
    <w:rsid w:val="53DEB464"/>
    <w:rsid w:val="53E17BB9"/>
    <w:rsid w:val="53E3CB21"/>
    <w:rsid w:val="53E4E5F0"/>
    <w:rsid w:val="53E8B78C"/>
    <w:rsid w:val="53E978AF"/>
    <w:rsid w:val="53EE189A"/>
    <w:rsid w:val="53F2E4C6"/>
    <w:rsid w:val="53F55731"/>
    <w:rsid w:val="53F78832"/>
    <w:rsid w:val="53F88FE4"/>
    <w:rsid w:val="53F94C3C"/>
    <w:rsid w:val="53FBAB7F"/>
    <w:rsid w:val="53FC6E53"/>
    <w:rsid w:val="53FF9ADB"/>
    <w:rsid w:val="5404EB59"/>
    <w:rsid w:val="5405F447"/>
    <w:rsid w:val="540719FF"/>
    <w:rsid w:val="5407C0DA"/>
    <w:rsid w:val="540AF6C3"/>
    <w:rsid w:val="540BB4CA"/>
    <w:rsid w:val="540FC6D4"/>
    <w:rsid w:val="541034FB"/>
    <w:rsid w:val="54105882"/>
    <w:rsid w:val="541306F9"/>
    <w:rsid w:val="541479A0"/>
    <w:rsid w:val="5417C924"/>
    <w:rsid w:val="54215035"/>
    <w:rsid w:val="54235BF0"/>
    <w:rsid w:val="54268B87"/>
    <w:rsid w:val="5427A2A4"/>
    <w:rsid w:val="542ADAFE"/>
    <w:rsid w:val="542F48D6"/>
    <w:rsid w:val="543031E0"/>
    <w:rsid w:val="54314302"/>
    <w:rsid w:val="54356778"/>
    <w:rsid w:val="54363B30"/>
    <w:rsid w:val="5438CE69"/>
    <w:rsid w:val="54398549"/>
    <w:rsid w:val="543C7950"/>
    <w:rsid w:val="54411C2D"/>
    <w:rsid w:val="544599A7"/>
    <w:rsid w:val="544EF902"/>
    <w:rsid w:val="5451766D"/>
    <w:rsid w:val="54537E71"/>
    <w:rsid w:val="54582ABC"/>
    <w:rsid w:val="54588F05"/>
    <w:rsid w:val="545A20B1"/>
    <w:rsid w:val="545A8B83"/>
    <w:rsid w:val="54611DC3"/>
    <w:rsid w:val="54681764"/>
    <w:rsid w:val="5469C126"/>
    <w:rsid w:val="546D6BBC"/>
    <w:rsid w:val="547114E5"/>
    <w:rsid w:val="5475500D"/>
    <w:rsid w:val="5476311D"/>
    <w:rsid w:val="547A2D97"/>
    <w:rsid w:val="547AB0FF"/>
    <w:rsid w:val="547D4A2D"/>
    <w:rsid w:val="547E4349"/>
    <w:rsid w:val="547E85D0"/>
    <w:rsid w:val="5483D212"/>
    <w:rsid w:val="5484341E"/>
    <w:rsid w:val="54843B91"/>
    <w:rsid w:val="5484FF09"/>
    <w:rsid w:val="548B2BF5"/>
    <w:rsid w:val="5497ECE8"/>
    <w:rsid w:val="549E8D62"/>
    <w:rsid w:val="54A16606"/>
    <w:rsid w:val="54A29BE1"/>
    <w:rsid w:val="54A442CD"/>
    <w:rsid w:val="54A6A2E0"/>
    <w:rsid w:val="54A6D540"/>
    <w:rsid w:val="54AA950F"/>
    <w:rsid w:val="54B8E4F8"/>
    <w:rsid w:val="54BAD99E"/>
    <w:rsid w:val="54C18AE0"/>
    <w:rsid w:val="54C3C8DD"/>
    <w:rsid w:val="54C4ADC2"/>
    <w:rsid w:val="54C4F893"/>
    <w:rsid w:val="54C7DB5A"/>
    <w:rsid w:val="54C87A2F"/>
    <w:rsid w:val="54C8A6C3"/>
    <w:rsid w:val="54CF187D"/>
    <w:rsid w:val="54D15C5E"/>
    <w:rsid w:val="54D336DC"/>
    <w:rsid w:val="54D37C62"/>
    <w:rsid w:val="54D4A017"/>
    <w:rsid w:val="54D60749"/>
    <w:rsid w:val="54D6C04D"/>
    <w:rsid w:val="54D6DBA1"/>
    <w:rsid w:val="54DB2F25"/>
    <w:rsid w:val="54DF24D8"/>
    <w:rsid w:val="54E15EE3"/>
    <w:rsid w:val="54E48F8C"/>
    <w:rsid w:val="54E65EF8"/>
    <w:rsid w:val="54EB02E1"/>
    <w:rsid w:val="54EB5EF2"/>
    <w:rsid w:val="54EC79A1"/>
    <w:rsid w:val="54F3BBFA"/>
    <w:rsid w:val="54F644FA"/>
    <w:rsid w:val="54F9CD73"/>
    <w:rsid w:val="54FAF9E3"/>
    <w:rsid w:val="54FDF96F"/>
    <w:rsid w:val="5506BC07"/>
    <w:rsid w:val="5509A84D"/>
    <w:rsid w:val="550A0745"/>
    <w:rsid w:val="550AEB25"/>
    <w:rsid w:val="550E1546"/>
    <w:rsid w:val="55139959"/>
    <w:rsid w:val="55159856"/>
    <w:rsid w:val="551A9896"/>
    <w:rsid w:val="551C8F93"/>
    <w:rsid w:val="551CBB2A"/>
    <w:rsid w:val="551CC5C0"/>
    <w:rsid w:val="551F1B74"/>
    <w:rsid w:val="55201FBF"/>
    <w:rsid w:val="55204571"/>
    <w:rsid w:val="552045F8"/>
    <w:rsid w:val="5520A809"/>
    <w:rsid w:val="552403AF"/>
    <w:rsid w:val="5524B089"/>
    <w:rsid w:val="5528764C"/>
    <w:rsid w:val="552DE862"/>
    <w:rsid w:val="552E5C06"/>
    <w:rsid w:val="553366E4"/>
    <w:rsid w:val="55357FE5"/>
    <w:rsid w:val="553941C8"/>
    <w:rsid w:val="553A3525"/>
    <w:rsid w:val="553C1DFB"/>
    <w:rsid w:val="5540C6B4"/>
    <w:rsid w:val="5542112E"/>
    <w:rsid w:val="55457D80"/>
    <w:rsid w:val="55476928"/>
    <w:rsid w:val="5547BD71"/>
    <w:rsid w:val="5547EAEB"/>
    <w:rsid w:val="554C49F0"/>
    <w:rsid w:val="554E54AE"/>
    <w:rsid w:val="554F4AA6"/>
    <w:rsid w:val="554F5D08"/>
    <w:rsid w:val="555201A4"/>
    <w:rsid w:val="55528AD2"/>
    <w:rsid w:val="555440C1"/>
    <w:rsid w:val="5557B3ED"/>
    <w:rsid w:val="55596A42"/>
    <w:rsid w:val="555A8071"/>
    <w:rsid w:val="555B8ECD"/>
    <w:rsid w:val="555E5E9A"/>
    <w:rsid w:val="555F1A0E"/>
    <w:rsid w:val="555F466F"/>
    <w:rsid w:val="555F7C57"/>
    <w:rsid w:val="556072FE"/>
    <w:rsid w:val="556083D7"/>
    <w:rsid w:val="5560AE98"/>
    <w:rsid w:val="556108A7"/>
    <w:rsid w:val="5561CE0C"/>
    <w:rsid w:val="5565780C"/>
    <w:rsid w:val="556B343B"/>
    <w:rsid w:val="556BDD09"/>
    <w:rsid w:val="55722201"/>
    <w:rsid w:val="5574D7AD"/>
    <w:rsid w:val="5574F387"/>
    <w:rsid w:val="558127D5"/>
    <w:rsid w:val="5581EB07"/>
    <w:rsid w:val="5586EA33"/>
    <w:rsid w:val="558748E4"/>
    <w:rsid w:val="55883827"/>
    <w:rsid w:val="558E4392"/>
    <w:rsid w:val="5591C6C5"/>
    <w:rsid w:val="5591FF06"/>
    <w:rsid w:val="5592B008"/>
    <w:rsid w:val="5595691D"/>
    <w:rsid w:val="559B9795"/>
    <w:rsid w:val="559E6537"/>
    <w:rsid w:val="55A662BA"/>
    <w:rsid w:val="55A69B58"/>
    <w:rsid w:val="55A6CCC3"/>
    <w:rsid w:val="55AB8EF1"/>
    <w:rsid w:val="55AD0885"/>
    <w:rsid w:val="55B1635E"/>
    <w:rsid w:val="55B331D8"/>
    <w:rsid w:val="55B36AE1"/>
    <w:rsid w:val="55B4D803"/>
    <w:rsid w:val="55B732DB"/>
    <w:rsid w:val="55B7FBC7"/>
    <w:rsid w:val="55B83469"/>
    <w:rsid w:val="55BC3887"/>
    <w:rsid w:val="55BDE113"/>
    <w:rsid w:val="55C47842"/>
    <w:rsid w:val="55CC0864"/>
    <w:rsid w:val="55CE7630"/>
    <w:rsid w:val="55D27BF8"/>
    <w:rsid w:val="55D37D2F"/>
    <w:rsid w:val="55D771DE"/>
    <w:rsid w:val="55D80983"/>
    <w:rsid w:val="55DD5CE2"/>
    <w:rsid w:val="55DD9BEE"/>
    <w:rsid w:val="55E0F67C"/>
    <w:rsid w:val="55E12F94"/>
    <w:rsid w:val="55E5A448"/>
    <w:rsid w:val="55E65B1B"/>
    <w:rsid w:val="55E6B50B"/>
    <w:rsid w:val="55EB8642"/>
    <w:rsid w:val="55ECEF6B"/>
    <w:rsid w:val="55EF12D3"/>
    <w:rsid w:val="55F015F4"/>
    <w:rsid w:val="55F2E82F"/>
    <w:rsid w:val="55F85130"/>
    <w:rsid w:val="55FC2076"/>
    <w:rsid w:val="55FDC173"/>
    <w:rsid w:val="55FDD2B5"/>
    <w:rsid w:val="56038EE9"/>
    <w:rsid w:val="560932A5"/>
    <w:rsid w:val="5609B22F"/>
    <w:rsid w:val="56131538"/>
    <w:rsid w:val="561905AE"/>
    <w:rsid w:val="56191CD0"/>
    <w:rsid w:val="561CB316"/>
    <w:rsid w:val="561D4456"/>
    <w:rsid w:val="56215DAD"/>
    <w:rsid w:val="562392B2"/>
    <w:rsid w:val="5624BD42"/>
    <w:rsid w:val="562567CF"/>
    <w:rsid w:val="5627297F"/>
    <w:rsid w:val="5627BF34"/>
    <w:rsid w:val="5627DE75"/>
    <w:rsid w:val="5629B27A"/>
    <w:rsid w:val="562A2793"/>
    <w:rsid w:val="562D7B1F"/>
    <w:rsid w:val="5632F829"/>
    <w:rsid w:val="5633520B"/>
    <w:rsid w:val="5634AC83"/>
    <w:rsid w:val="563B6A44"/>
    <w:rsid w:val="563BD0B6"/>
    <w:rsid w:val="563C04EB"/>
    <w:rsid w:val="563D0E8A"/>
    <w:rsid w:val="563DB397"/>
    <w:rsid w:val="563F1C41"/>
    <w:rsid w:val="563FC904"/>
    <w:rsid w:val="5642601D"/>
    <w:rsid w:val="564302AD"/>
    <w:rsid w:val="56446C09"/>
    <w:rsid w:val="56460400"/>
    <w:rsid w:val="56473676"/>
    <w:rsid w:val="5648FC56"/>
    <w:rsid w:val="564B3C94"/>
    <w:rsid w:val="564C7FEB"/>
    <w:rsid w:val="56510289"/>
    <w:rsid w:val="56546DCE"/>
    <w:rsid w:val="565E8ADF"/>
    <w:rsid w:val="565F8ACC"/>
    <w:rsid w:val="5661F55F"/>
    <w:rsid w:val="56647F21"/>
    <w:rsid w:val="5666A018"/>
    <w:rsid w:val="566DCA9D"/>
    <w:rsid w:val="566F3E7C"/>
    <w:rsid w:val="5670A530"/>
    <w:rsid w:val="567344F5"/>
    <w:rsid w:val="5675DE19"/>
    <w:rsid w:val="5676948A"/>
    <w:rsid w:val="567EF6DD"/>
    <w:rsid w:val="568330E6"/>
    <w:rsid w:val="56836DF4"/>
    <w:rsid w:val="5684597A"/>
    <w:rsid w:val="5685692E"/>
    <w:rsid w:val="5685A8AF"/>
    <w:rsid w:val="56870518"/>
    <w:rsid w:val="568887DF"/>
    <w:rsid w:val="56896BB8"/>
    <w:rsid w:val="5691BEFB"/>
    <w:rsid w:val="5695A922"/>
    <w:rsid w:val="5698E122"/>
    <w:rsid w:val="5699642E"/>
    <w:rsid w:val="569A6721"/>
    <w:rsid w:val="569D47E4"/>
    <w:rsid w:val="56A16E55"/>
    <w:rsid w:val="56A34B1C"/>
    <w:rsid w:val="56A429C7"/>
    <w:rsid w:val="56A51550"/>
    <w:rsid w:val="56A55CD4"/>
    <w:rsid w:val="56A5BF60"/>
    <w:rsid w:val="56A5F733"/>
    <w:rsid w:val="56A65C10"/>
    <w:rsid w:val="56A85178"/>
    <w:rsid w:val="56ACA5D1"/>
    <w:rsid w:val="56ACAD06"/>
    <w:rsid w:val="56B2739A"/>
    <w:rsid w:val="56B2DBDD"/>
    <w:rsid w:val="56B74AB3"/>
    <w:rsid w:val="56B99F92"/>
    <w:rsid w:val="56BAD30B"/>
    <w:rsid w:val="56BBF1A5"/>
    <w:rsid w:val="56BD278D"/>
    <w:rsid w:val="56BD6F21"/>
    <w:rsid w:val="56C29455"/>
    <w:rsid w:val="56C74142"/>
    <w:rsid w:val="56C9D3AF"/>
    <w:rsid w:val="56CB32CC"/>
    <w:rsid w:val="56D1327B"/>
    <w:rsid w:val="56D1C74D"/>
    <w:rsid w:val="56D3DB45"/>
    <w:rsid w:val="56DB66C0"/>
    <w:rsid w:val="56DEE36B"/>
    <w:rsid w:val="56E5E301"/>
    <w:rsid w:val="56EB4DC7"/>
    <w:rsid w:val="56ECC2B6"/>
    <w:rsid w:val="56ECC9E1"/>
    <w:rsid w:val="56ED628E"/>
    <w:rsid w:val="56EF49D6"/>
    <w:rsid w:val="56EF601B"/>
    <w:rsid w:val="56EFD3B9"/>
    <w:rsid w:val="56F886B5"/>
    <w:rsid w:val="56FB5769"/>
    <w:rsid w:val="56FC7EF9"/>
    <w:rsid w:val="5704224D"/>
    <w:rsid w:val="57067EB5"/>
    <w:rsid w:val="57078037"/>
    <w:rsid w:val="57078A96"/>
    <w:rsid w:val="5709A028"/>
    <w:rsid w:val="570CCC55"/>
    <w:rsid w:val="570ECAE4"/>
    <w:rsid w:val="571069AF"/>
    <w:rsid w:val="5718902E"/>
    <w:rsid w:val="571B6BE3"/>
    <w:rsid w:val="571C7BC3"/>
    <w:rsid w:val="571FCCE4"/>
    <w:rsid w:val="5727CBD1"/>
    <w:rsid w:val="5728478A"/>
    <w:rsid w:val="572A37E0"/>
    <w:rsid w:val="57309242"/>
    <w:rsid w:val="5732DD02"/>
    <w:rsid w:val="57332E53"/>
    <w:rsid w:val="5738D56C"/>
    <w:rsid w:val="573BF579"/>
    <w:rsid w:val="5747C755"/>
    <w:rsid w:val="57486B85"/>
    <w:rsid w:val="574F317C"/>
    <w:rsid w:val="5750A864"/>
    <w:rsid w:val="5753023E"/>
    <w:rsid w:val="57542A21"/>
    <w:rsid w:val="5754891F"/>
    <w:rsid w:val="57572A9F"/>
    <w:rsid w:val="5759819A"/>
    <w:rsid w:val="575C879F"/>
    <w:rsid w:val="575EAF05"/>
    <w:rsid w:val="5763A164"/>
    <w:rsid w:val="57659690"/>
    <w:rsid w:val="57660D3C"/>
    <w:rsid w:val="576CAC0F"/>
    <w:rsid w:val="576FF81D"/>
    <w:rsid w:val="5775663E"/>
    <w:rsid w:val="577B320D"/>
    <w:rsid w:val="577EFFAB"/>
    <w:rsid w:val="577FC796"/>
    <w:rsid w:val="57812ED7"/>
    <w:rsid w:val="5782A231"/>
    <w:rsid w:val="57835169"/>
    <w:rsid w:val="57847B55"/>
    <w:rsid w:val="57862D80"/>
    <w:rsid w:val="5789207A"/>
    <w:rsid w:val="578935A9"/>
    <w:rsid w:val="578951CA"/>
    <w:rsid w:val="578B76D4"/>
    <w:rsid w:val="579674A4"/>
    <w:rsid w:val="5799E813"/>
    <w:rsid w:val="579BC1CE"/>
    <w:rsid w:val="579D3860"/>
    <w:rsid w:val="579DD2B7"/>
    <w:rsid w:val="579F41A0"/>
    <w:rsid w:val="57A20656"/>
    <w:rsid w:val="57A49D84"/>
    <w:rsid w:val="57A6D4B8"/>
    <w:rsid w:val="57AB88AD"/>
    <w:rsid w:val="57AFC9C8"/>
    <w:rsid w:val="57B050D8"/>
    <w:rsid w:val="57B19942"/>
    <w:rsid w:val="57B269DB"/>
    <w:rsid w:val="57B278A3"/>
    <w:rsid w:val="57B31A75"/>
    <w:rsid w:val="57C00C56"/>
    <w:rsid w:val="57C11F15"/>
    <w:rsid w:val="57C83CC5"/>
    <w:rsid w:val="57CB17D2"/>
    <w:rsid w:val="57CB474D"/>
    <w:rsid w:val="57CB829B"/>
    <w:rsid w:val="57CC11EC"/>
    <w:rsid w:val="57CD23E0"/>
    <w:rsid w:val="57CF0D25"/>
    <w:rsid w:val="57D4DFB5"/>
    <w:rsid w:val="57D55A87"/>
    <w:rsid w:val="57D5E1B7"/>
    <w:rsid w:val="57D7A021"/>
    <w:rsid w:val="57D989AA"/>
    <w:rsid w:val="57DA3CA3"/>
    <w:rsid w:val="57DD6C58"/>
    <w:rsid w:val="57E08BEC"/>
    <w:rsid w:val="57E1E0BD"/>
    <w:rsid w:val="57E61B18"/>
    <w:rsid w:val="57E7A5D0"/>
    <w:rsid w:val="57E8AB24"/>
    <w:rsid w:val="57F5C0A1"/>
    <w:rsid w:val="57F65D77"/>
    <w:rsid w:val="57FAABB2"/>
    <w:rsid w:val="57FAC58D"/>
    <w:rsid w:val="57FB5B2D"/>
    <w:rsid w:val="58018883"/>
    <w:rsid w:val="580358F0"/>
    <w:rsid w:val="580997EC"/>
    <w:rsid w:val="580E610F"/>
    <w:rsid w:val="580E7CEC"/>
    <w:rsid w:val="58155310"/>
    <w:rsid w:val="58164699"/>
    <w:rsid w:val="581B9AF1"/>
    <w:rsid w:val="581BE308"/>
    <w:rsid w:val="581CAA4C"/>
    <w:rsid w:val="581CB27A"/>
    <w:rsid w:val="5821C66F"/>
    <w:rsid w:val="5823ED87"/>
    <w:rsid w:val="582DC5BA"/>
    <w:rsid w:val="58340EED"/>
    <w:rsid w:val="583DC008"/>
    <w:rsid w:val="583F067E"/>
    <w:rsid w:val="584044B0"/>
    <w:rsid w:val="58438165"/>
    <w:rsid w:val="5843F16B"/>
    <w:rsid w:val="5844607B"/>
    <w:rsid w:val="58493410"/>
    <w:rsid w:val="58495CA6"/>
    <w:rsid w:val="58532088"/>
    <w:rsid w:val="58547186"/>
    <w:rsid w:val="5855FDDC"/>
    <w:rsid w:val="5859F003"/>
    <w:rsid w:val="585DE06C"/>
    <w:rsid w:val="585EE3BE"/>
    <w:rsid w:val="586660C4"/>
    <w:rsid w:val="586A3A56"/>
    <w:rsid w:val="586A9CC7"/>
    <w:rsid w:val="586C60F4"/>
    <w:rsid w:val="586F319B"/>
    <w:rsid w:val="5871F855"/>
    <w:rsid w:val="5873836F"/>
    <w:rsid w:val="58779E0E"/>
    <w:rsid w:val="587C1D74"/>
    <w:rsid w:val="587CF844"/>
    <w:rsid w:val="587DACBB"/>
    <w:rsid w:val="587DCD97"/>
    <w:rsid w:val="5880CBAF"/>
    <w:rsid w:val="5880EA14"/>
    <w:rsid w:val="5881B362"/>
    <w:rsid w:val="5882E050"/>
    <w:rsid w:val="58868A8A"/>
    <w:rsid w:val="588D37DB"/>
    <w:rsid w:val="5890E746"/>
    <w:rsid w:val="58955F54"/>
    <w:rsid w:val="589574E9"/>
    <w:rsid w:val="5896CA47"/>
    <w:rsid w:val="589A36F5"/>
    <w:rsid w:val="589D645B"/>
    <w:rsid w:val="58A18645"/>
    <w:rsid w:val="58A2ADBF"/>
    <w:rsid w:val="58A5232D"/>
    <w:rsid w:val="58AA9B45"/>
    <w:rsid w:val="58ACCE7A"/>
    <w:rsid w:val="58AE1571"/>
    <w:rsid w:val="58AFC16F"/>
    <w:rsid w:val="58B1968C"/>
    <w:rsid w:val="58BC7F61"/>
    <w:rsid w:val="58C5498B"/>
    <w:rsid w:val="58C60BEC"/>
    <w:rsid w:val="58C7BCF7"/>
    <w:rsid w:val="58CBBB8E"/>
    <w:rsid w:val="58CF0EC3"/>
    <w:rsid w:val="58D2DDD7"/>
    <w:rsid w:val="58D63FB2"/>
    <w:rsid w:val="58D6AB5B"/>
    <w:rsid w:val="58DFEA3C"/>
    <w:rsid w:val="58E09A0D"/>
    <w:rsid w:val="58E13D43"/>
    <w:rsid w:val="58E3D873"/>
    <w:rsid w:val="58E7B1A4"/>
    <w:rsid w:val="58EA6FAB"/>
    <w:rsid w:val="58EAD257"/>
    <w:rsid w:val="58EB51FC"/>
    <w:rsid w:val="58EC78C5"/>
    <w:rsid w:val="58EECC3A"/>
    <w:rsid w:val="58EF86C3"/>
    <w:rsid w:val="58F23978"/>
    <w:rsid w:val="58F29A02"/>
    <w:rsid w:val="58F2C114"/>
    <w:rsid w:val="58F81513"/>
    <w:rsid w:val="58FAB700"/>
    <w:rsid w:val="58FB8AA7"/>
    <w:rsid w:val="58FEA571"/>
    <w:rsid w:val="59003E6F"/>
    <w:rsid w:val="590137BD"/>
    <w:rsid w:val="590239F5"/>
    <w:rsid w:val="59060EA1"/>
    <w:rsid w:val="590C17E4"/>
    <w:rsid w:val="590C3F8C"/>
    <w:rsid w:val="5911296B"/>
    <w:rsid w:val="5911AC9B"/>
    <w:rsid w:val="5918973E"/>
    <w:rsid w:val="591DB356"/>
    <w:rsid w:val="591DDF25"/>
    <w:rsid w:val="591F000C"/>
    <w:rsid w:val="5923C866"/>
    <w:rsid w:val="59297A92"/>
    <w:rsid w:val="5929F2B5"/>
    <w:rsid w:val="592AA828"/>
    <w:rsid w:val="592E7A21"/>
    <w:rsid w:val="592EC5B0"/>
    <w:rsid w:val="5931BD67"/>
    <w:rsid w:val="5935E0D4"/>
    <w:rsid w:val="5936E30B"/>
    <w:rsid w:val="593E581F"/>
    <w:rsid w:val="59424300"/>
    <w:rsid w:val="5945E785"/>
    <w:rsid w:val="594777B2"/>
    <w:rsid w:val="5949E747"/>
    <w:rsid w:val="594AD787"/>
    <w:rsid w:val="594ECDAA"/>
    <w:rsid w:val="5951A68F"/>
    <w:rsid w:val="595A0024"/>
    <w:rsid w:val="595A8812"/>
    <w:rsid w:val="595BAECC"/>
    <w:rsid w:val="595FD10D"/>
    <w:rsid w:val="59666270"/>
    <w:rsid w:val="5966E833"/>
    <w:rsid w:val="5967EDC8"/>
    <w:rsid w:val="596CE11A"/>
    <w:rsid w:val="596E0D75"/>
    <w:rsid w:val="596EA4AA"/>
    <w:rsid w:val="597159DC"/>
    <w:rsid w:val="59746A86"/>
    <w:rsid w:val="5976EFA4"/>
    <w:rsid w:val="597DB11E"/>
    <w:rsid w:val="597DFF5F"/>
    <w:rsid w:val="59811625"/>
    <w:rsid w:val="598704A5"/>
    <w:rsid w:val="599216BA"/>
    <w:rsid w:val="59922DD8"/>
    <w:rsid w:val="599478FD"/>
    <w:rsid w:val="5994A848"/>
    <w:rsid w:val="59973A00"/>
    <w:rsid w:val="599B0A3B"/>
    <w:rsid w:val="599C46FC"/>
    <w:rsid w:val="599FCBF4"/>
    <w:rsid w:val="59A1D3FE"/>
    <w:rsid w:val="59A46A13"/>
    <w:rsid w:val="59A49900"/>
    <w:rsid w:val="59ABFC0E"/>
    <w:rsid w:val="59AC4555"/>
    <w:rsid w:val="59AF71B7"/>
    <w:rsid w:val="59B65C90"/>
    <w:rsid w:val="59B85563"/>
    <w:rsid w:val="59BC1209"/>
    <w:rsid w:val="59BC2431"/>
    <w:rsid w:val="59BEA91A"/>
    <w:rsid w:val="59BEEF19"/>
    <w:rsid w:val="59C2FC37"/>
    <w:rsid w:val="59C30B72"/>
    <w:rsid w:val="59C439E0"/>
    <w:rsid w:val="59C7E13B"/>
    <w:rsid w:val="59C7FF01"/>
    <w:rsid w:val="59CA73B6"/>
    <w:rsid w:val="59CEB174"/>
    <w:rsid w:val="59CFDF4E"/>
    <w:rsid w:val="59D1528F"/>
    <w:rsid w:val="59D26519"/>
    <w:rsid w:val="59D98811"/>
    <w:rsid w:val="59DBD432"/>
    <w:rsid w:val="59DE055E"/>
    <w:rsid w:val="59E0C915"/>
    <w:rsid w:val="59E70A7C"/>
    <w:rsid w:val="59E9A95C"/>
    <w:rsid w:val="59E9C4BC"/>
    <w:rsid w:val="59EEAE62"/>
    <w:rsid w:val="59F0C3C3"/>
    <w:rsid w:val="59F0FD4A"/>
    <w:rsid w:val="59F45A30"/>
    <w:rsid w:val="59F5B111"/>
    <w:rsid w:val="59FE546E"/>
    <w:rsid w:val="5A040DB5"/>
    <w:rsid w:val="5A08C268"/>
    <w:rsid w:val="5A0937DB"/>
    <w:rsid w:val="5A0A1724"/>
    <w:rsid w:val="5A0D28C1"/>
    <w:rsid w:val="5A0EE4BB"/>
    <w:rsid w:val="5A0F8563"/>
    <w:rsid w:val="5A102A66"/>
    <w:rsid w:val="5A10C785"/>
    <w:rsid w:val="5A11F837"/>
    <w:rsid w:val="5A139165"/>
    <w:rsid w:val="5A141712"/>
    <w:rsid w:val="5A16AFFD"/>
    <w:rsid w:val="5A17D85E"/>
    <w:rsid w:val="5A1ACF69"/>
    <w:rsid w:val="5A1B2F48"/>
    <w:rsid w:val="5A1CC99A"/>
    <w:rsid w:val="5A1F3A7B"/>
    <w:rsid w:val="5A1FFC5C"/>
    <w:rsid w:val="5A2553FF"/>
    <w:rsid w:val="5A266D68"/>
    <w:rsid w:val="5A26EA98"/>
    <w:rsid w:val="5A2874F5"/>
    <w:rsid w:val="5A28D503"/>
    <w:rsid w:val="5A28D742"/>
    <w:rsid w:val="5A298701"/>
    <w:rsid w:val="5A29FDB6"/>
    <w:rsid w:val="5A2D1123"/>
    <w:rsid w:val="5A2E29FD"/>
    <w:rsid w:val="5A30CD5F"/>
    <w:rsid w:val="5A341BA1"/>
    <w:rsid w:val="5A35E13A"/>
    <w:rsid w:val="5A35FD22"/>
    <w:rsid w:val="5A368D30"/>
    <w:rsid w:val="5A379383"/>
    <w:rsid w:val="5A399543"/>
    <w:rsid w:val="5A4057F9"/>
    <w:rsid w:val="5A428725"/>
    <w:rsid w:val="5A429B0E"/>
    <w:rsid w:val="5A44F29A"/>
    <w:rsid w:val="5A467681"/>
    <w:rsid w:val="5A499631"/>
    <w:rsid w:val="5A4A1881"/>
    <w:rsid w:val="5A4ABC2E"/>
    <w:rsid w:val="5A4B911D"/>
    <w:rsid w:val="5A4DD942"/>
    <w:rsid w:val="5A51069C"/>
    <w:rsid w:val="5A527081"/>
    <w:rsid w:val="5A5322E9"/>
    <w:rsid w:val="5A558186"/>
    <w:rsid w:val="5A5CBA8A"/>
    <w:rsid w:val="5A5CF426"/>
    <w:rsid w:val="5A602239"/>
    <w:rsid w:val="5A608274"/>
    <w:rsid w:val="5A623780"/>
    <w:rsid w:val="5A6941B3"/>
    <w:rsid w:val="5A69E31E"/>
    <w:rsid w:val="5A6A81E1"/>
    <w:rsid w:val="5A73D949"/>
    <w:rsid w:val="5A765D38"/>
    <w:rsid w:val="5A77E16C"/>
    <w:rsid w:val="5A780F35"/>
    <w:rsid w:val="5A7CA334"/>
    <w:rsid w:val="5A7D8320"/>
    <w:rsid w:val="5A7DDD2F"/>
    <w:rsid w:val="5A7F6817"/>
    <w:rsid w:val="5A7FCED8"/>
    <w:rsid w:val="5A8B2474"/>
    <w:rsid w:val="5A8E4A3F"/>
    <w:rsid w:val="5A8EA226"/>
    <w:rsid w:val="5A923938"/>
    <w:rsid w:val="5A95A34F"/>
    <w:rsid w:val="5A95B223"/>
    <w:rsid w:val="5A96699B"/>
    <w:rsid w:val="5A97FAA0"/>
    <w:rsid w:val="5AA053B3"/>
    <w:rsid w:val="5AA08F1C"/>
    <w:rsid w:val="5AA115B0"/>
    <w:rsid w:val="5AA12539"/>
    <w:rsid w:val="5AA2F9F7"/>
    <w:rsid w:val="5AA5B469"/>
    <w:rsid w:val="5AA64FE3"/>
    <w:rsid w:val="5AA67165"/>
    <w:rsid w:val="5AA798DF"/>
    <w:rsid w:val="5AA80FED"/>
    <w:rsid w:val="5AA838ED"/>
    <w:rsid w:val="5AAC51A2"/>
    <w:rsid w:val="5AB00080"/>
    <w:rsid w:val="5AB0CB0B"/>
    <w:rsid w:val="5AB1D518"/>
    <w:rsid w:val="5AB3929F"/>
    <w:rsid w:val="5AB8E6F5"/>
    <w:rsid w:val="5AB8FF6D"/>
    <w:rsid w:val="5ABA5DCD"/>
    <w:rsid w:val="5AC36962"/>
    <w:rsid w:val="5AC3EB4E"/>
    <w:rsid w:val="5AC4DC0F"/>
    <w:rsid w:val="5AC5D57C"/>
    <w:rsid w:val="5AC71A30"/>
    <w:rsid w:val="5AC7E479"/>
    <w:rsid w:val="5ACA821C"/>
    <w:rsid w:val="5ACC2687"/>
    <w:rsid w:val="5ACD21AC"/>
    <w:rsid w:val="5AD143D8"/>
    <w:rsid w:val="5AD5CA29"/>
    <w:rsid w:val="5ADCD4F8"/>
    <w:rsid w:val="5AE6ACB9"/>
    <w:rsid w:val="5AE76138"/>
    <w:rsid w:val="5AF26E8F"/>
    <w:rsid w:val="5AF78A3A"/>
    <w:rsid w:val="5AF8079E"/>
    <w:rsid w:val="5AF84691"/>
    <w:rsid w:val="5AFA1BB3"/>
    <w:rsid w:val="5AFA6C0C"/>
    <w:rsid w:val="5AFC57EA"/>
    <w:rsid w:val="5B018250"/>
    <w:rsid w:val="5B024EEE"/>
    <w:rsid w:val="5B037A5E"/>
    <w:rsid w:val="5B03BE29"/>
    <w:rsid w:val="5B04CD78"/>
    <w:rsid w:val="5B08BA57"/>
    <w:rsid w:val="5B09097B"/>
    <w:rsid w:val="5B097AE4"/>
    <w:rsid w:val="5B09AC21"/>
    <w:rsid w:val="5B0AB6D4"/>
    <w:rsid w:val="5B0B9EE3"/>
    <w:rsid w:val="5B0CE660"/>
    <w:rsid w:val="5B0E5EE2"/>
    <w:rsid w:val="5B11F6E4"/>
    <w:rsid w:val="5B12749D"/>
    <w:rsid w:val="5B13105B"/>
    <w:rsid w:val="5B137E78"/>
    <w:rsid w:val="5B163684"/>
    <w:rsid w:val="5B1B3707"/>
    <w:rsid w:val="5B1CCAC2"/>
    <w:rsid w:val="5B1DA53C"/>
    <w:rsid w:val="5B1E474C"/>
    <w:rsid w:val="5B1EA69D"/>
    <w:rsid w:val="5B22ABFB"/>
    <w:rsid w:val="5B253FA9"/>
    <w:rsid w:val="5B2A5D10"/>
    <w:rsid w:val="5B2B0923"/>
    <w:rsid w:val="5B2CD4E4"/>
    <w:rsid w:val="5B2DFE39"/>
    <w:rsid w:val="5B398041"/>
    <w:rsid w:val="5B3B83CC"/>
    <w:rsid w:val="5B417378"/>
    <w:rsid w:val="5B418F0D"/>
    <w:rsid w:val="5B46BEE5"/>
    <w:rsid w:val="5B47D357"/>
    <w:rsid w:val="5B52CD64"/>
    <w:rsid w:val="5B54C6DA"/>
    <w:rsid w:val="5B570428"/>
    <w:rsid w:val="5B5D4CD2"/>
    <w:rsid w:val="5B6419B9"/>
    <w:rsid w:val="5B65D306"/>
    <w:rsid w:val="5B667C5D"/>
    <w:rsid w:val="5B6FCE17"/>
    <w:rsid w:val="5B748370"/>
    <w:rsid w:val="5B758BC1"/>
    <w:rsid w:val="5B83F2CF"/>
    <w:rsid w:val="5B872B15"/>
    <w:rsid w:val="5B89C11B"/>
    <w:rsid w:val="5B8AA4A6"/>
    <w:rsid w:val="5B91748A"/>
    <w:rsid w:val="5B9230AA"/>
    <w:rsid w:val="5B95E948"/>
    <w:rsid w:val="5B96EA35"/>
    <w:rsid w:val="5B9BC39F"/>
    <w:rsid w:val="5BA23D89"/>
    <w:rsid w:val="5BA69426"/>
    <w:rsid w:val="5BAB9877"/>
    <w:rsid w:val="5BAD0D5E"/>
    <w:rsid w:val="5BB3438D"/>
    <w:rsid w:val="5BB96680"/>
    <w:rsid w:val="5BBD6AD7"/>
    <w:rsid w:val="5BBE4E05"/>
    <w:rsid w:val="5BC2D525"/>
    <w:rsid w:val="5BCAB667"/>
    <w:rsid w:val="5BD43BCF"/>
    <w:rsid w:val="5BD471F6"/>
    <w:rsid w:val="5BD48D48"/>
    <w:rsid w:val="5BD7D5FB"/>
    <w:rsid w:val="5BE39278"/>
    <w:rsid w:val="5BEBF09C"/>
    <w:rsid w:val="5BF232C8"/>
    <w:rsid w:val="5BF2989B"/>
    <w:rsid w:val="5BF4D7A4"/>
    <w:rsid w:val="5BF5BDDB"/>
    <w:rsid w:val="5BF79516"/>
    <w:rsid w:val="5BF7972E"/>
    <w:rsid w:val="5BFCE5B3"/>
    <w:rsid w:val="5BFE7E59"/>
    <w:rsid w:val="5BFF1E03"/>
    <w:rsid w:val="5C06D0D3"/>
    <w:rsid w:val="5C09B0B5"/>
    <w:rsid w:val="5C0AF12A"/>
    <w:rsid w:val="5C0C6CAD"/>
    <w:rsid w:val="5C0F1B8A"/>
    <w:rsid w:val="5C100EAD"/>
    <w:rsid w:val="5C116FF9"/>
    <w:rsid w:val="5C13A883"/>
    <w:rsid w:val="5C177909"/>
    <w:rsid w:val="5C1A0058"/>
    <w:rsid w:val="5C1AAF71"/>
    <w:rsid w:val="5C1E040F"/>
    <w:rsid w:val="5C22D3A3"/>
    <w:rsid w:val="5C23FE33"/>
    <w:rsid w:val="5C2ADA63"/>
    <w:rsid w:val="5C2C7B0D"/>
    <w:rsid w:val="5C2F831B"/>
    <w:rsid w:val="5C2FDC1C"/>
    <w:rsid w:val="5C321E50"/>
    <w:rsid w:val="5C329D93"/>
    <w:rsid w:val="5C34D41D"/>
    <w:rsid w:val="5C3E0551"/>
    <w:rsid w:val="5C3EFFE8"/>
    <w:rsid w:val="5C3FD6E9"/>
    <w:rsid w:val="5C443C1F"/>
    <w:rsid w:val="5C451C60"/>
    <w:rsid w:val="5C48802F"/>
    <w:rsid w:val="5C489395"/>
    <w:rsid w:val="5C56588A"/>
    <w:rsid w:val="5C57DD53"/>
    <w:rsid w:val="5C5B1431"/>
    <w:rsid w:val="5C5B3752"/>
    <w:rsid w:val="5C64104C"/>
    <w:rsid w:val="5C645FA4"/>
    <w:rsid w:val="5C669B64"/>
    <w:rsid w:val="5C681C0B"/>
    <w:rsid w:val="5C714B19"/>
    <w:rsid w:val="5C730F01"/>
    <w:rsid w:val="5C78D46D"/>
    <w:rsid w:val="5C78DD31"/>
    <w:rsid w:val="5C7F382A"/>
    <w:rsid w:val="5C8579AA"/>
    <w:rsid w:val="5C8A7FD3"/>
    <w:rsid w:val="5C8CC55E"/>
    <w:rsid w:val="5C8F5ADC"/>
    <w:rsid w:val="5C91A5F4"/>
    <w:rsid w:val="5C960D2F"/>
    <w:rsid w:val="5C97424D"/>
    <w:rsid w:val="5C999D21"/>
    <w:rsid w:val="5C9ABF93"/>
    <w:rsid w:val="5C9CEC56"/>
    <w:rsid w:val="5CA0154D"/>
    <w:rsid w:val="5CA4D9DC"/>
    <w:rsid w:val="5CA50D47"/>
    <w:rsid w:val="5CAD3D77"/>
    <w:rsid w:val="5CAE9066"/>
    <w:rsid w:val="5CB0E270"/>
    <w:rsid w:val="5CB30B64"/>
    <w:rsid w:val="5CB33B3A"/>
    <w:rsid w:val="5CB44548"/>
    <w:rsid w:val="5CB60DF7"/>
    <w:rsid w:val="5CB66520"/>
    <w:rsid w:val="5CB6AA85"/>
    <w:rsid w:val="5CBA0E8E"/>
    <w:rsid w:val="5CBA9492"/>
    <w:rsid w:val="5CBC377D"/>
    <w:rsid w:val="5CBD74D3"/>
    <w:rsid w:val="5CBF6D78"/>
    <w:rsid w:val="5CC3905E"/>
    <w:rsid w:val="5CC8338B"/>
    <w:rsid w:val="5CC9CE9A"/>
    <w:rsid w:val="5CCA7582"/>
    <w:rsid w:val="5CCEDAC2"/>
    <w:rsid w:val="5CD1EF8F"/>
    <w:rsid w:val="5CD47AAA"/>
    <w:rsid w:val="5CD591CE"/>
    <w:rsid w:val="5CDAC520"/>
    <w:rsid w:val="5CE1779D"/>
    <w:rsid w:val="5CE30907"/>
    <w:rsid w:val="5CE58BC0"/>
    <w:rsid w:val="5CE60D3F"/>
    <w:rsid w:val="5CE8DEBE"/>
    <w:rsid w:val="5CE9B60C"/>
    <w:rsid w:val="5CEDECD4"/>
    <w:rsid w:val="5CF63BEB"/>
    <w:rsid w:val="5CF8B7DC"/>
    <w:rsid w:val="5CF946CF"/>
    <w:rsid w:val="5CFE1561"/>
    <w:rsid w:val="5D048F5B"/>
    <w:rsid w:val="5D0A634C"/>
    <w:rsid w:val="5D0B4BEF"/>
    <w:rsid w:val="5D0B9F19"/>
    <w:rsid w:val="5D0BC9A7"/>
    <w:rsid w:val="5D0D5EE2"/>
    <w:rsid w:val="5D114ACC"/>
    <w:rsid w:val="5D1193B4"/>
    <w:rsid w:val="5D13D86F"/>
    <w:rsid w:val="5D1964EE"/>
    <w:rsid w:val="5D1DC132"/>
    <w:rsid w:val="5D1F8C53"/>
    <w:rsid w:val="5D1FCB8F"/>
    <w:rsid w:val="5D1FD2B3"/>
    <w:rsid w:val="5D23B49B"/>
    <w:rsid w:val="5D264451"/>
    <w:rsid w:val="5D29A615"/>
    <w:rsid w:val="5D2CDDAB"/>
    <w:rsid w:val="5D3105F7"/>
    <w:rsid w:val="5D369B36"/>
    <w:rsid w:val="5D371C83"/>
    <w:rsid w:val="5D3AF322"/>
    <w:rsid w:val="5D47FADB"/>
    <w:rsid w:val="5D4896DE"/>
    <w:rsid w:val="5D49DC7F"/>
    <w:rsid w:val="5D4F0F34"/>
    <w:rsid w:val="5D52127E"/>
    <w:rsid w:val="5D553743"/>
    <w:rsid w:val="5D58B826"/>
    <w:rsid w:val="5D599706"/>
    <w:rsid w:val="5D5C12EF"/>
    <w:rsid w:val="5D5D1ACD"/>
    <w:rsid w:val="5D60BBAB"/>
    <w:rsid w:val="5D6199D2"/>
    <w:rsid w:val="5D62F4A6"/>
    <w:rsid w:val="5D6373D1"/>
    <w:rsid w:val="5D64281F"/>
    <w:rsid w:val="5D65B9AE"/>
    <w:rsid w:val="5D65F8B3"/>
    <w:rsid w:val="5D67778F"/>
    <w:rsid w:val="5D6DCA3E"/>
    <w:rsid w:val="5D705388"/>
    <w:rsid w:val="5D7072D9"/>
    <w:rsid w:val="5D74EF3D"/>
    <w:rsid w:val="5D774D4C"/>
    <w:rsid w:val="5D7A563E"/>
    <w:rsid w:val="5D7C0B19"/>
    <w:rsid w:val="5D7FAB33"/>
    <w:rsid w:val="5D7FD33A"/>
    <w:rsid w:val="5D82B018"/>
    <w:rsid w:val="5D88F629"/>
    <w:rsid w:val="5D8C5357"/>
    <w:rsid w:val="5D8DBEDC"/>
    <w:rsid w:val="5D8DEBF9"/>
    <w:rsid w:val="5D96D0FB"/>
    <w:rsid w:val="5D975FEF"/>
    <w:rsid w:val="5D9A14F3"/>
    <w:rsid w:val="5D9B5B77"/>
    <w:rsid w:val="5D9E79D3"/>
    <w:rsid w:val="5DA1DC1B"/>
    <w:rsid w:val="5DA20007"/>
    <w:rsid w:val="5DA28BDD"/>
    <w:rsid w:val="5DA456B5"/>
    <w:rsid w:val="5DA48D1D"/>
    <w:rsid w:val="5DAA72DC"/>
    <w:rsid w:val="5DABDF0E"/>
    <w:rsid w:val="5DADDB05"/>
    <w:rsid w:val="5DAE3D3B"/>
    <w:rsid w:val="5DB1BD67"/>
    <w:rsid w:val="5DB66187"/>
    <w:rsid w:val="5DC1319F"/>
    <w:rsid w:val="5DC6C572"/>
    <w:rsid w:val="5DC77C3D"/>
    <w:rsid w:val="5DC8A1DC"/>
    <w:rsid w:val="5DCA78D9"/>
    <w:rsid w:val="5DD89FC6"/>
    <w:rsid w:val="5DDBA334"/>
    <w:rsid w:val="5DE3AA47"/>
    <w:rsid w:val="5DE62F73"/>
    <w:rsid w:val="5DF0BFD2"/>
    <w:rsid w:val="5DF4EFD2"/>
    <w:rsid w:val="5DFD13FB"/>
    <w:rsid w:val="5DFE4E85"/>
    <w:rsid w:val="5E014C32"/>
    <w:rsid w:val="5E025F50"/>
    <w:rsid w:val="5E04BC49"/>
    <w:rsid w:val="5E081E18"/>
    <w:rsid w:val="5E0B392F"/>
    <w:rsid w:val="5E0B512F"/>
    <w:rsid w:val="5E0EACF6"/>
    <w:rsid w:val="5E1853AD"/>
    <w:rsid w:val="5E186780"/>
    <w:rsid w:val="5E199CEB"/>
    <w:rsid w:val="5E1C9601"/>
    <w:rsid w:val="5E1D586A"/>
    <w:rsid w:val="5E1E1505"/>
    <w:rsid w:val="5E264DE8"/>
    <w:rsid w:val="5E287AE1"/>
    <w:rsid w:val="5E2A5363"/>
    <w:rsid w:val="5E31369F"/>
    <w:rsid w:val="5E32B496"/>
    <w:rsid w:val="5E343624"/>
    <w:rsid w:val="5E364D3E"/>
    <w:rsid w:val="5E37610F"/>
    <w:rsid w:val="5E383888"/>
    <w:rsid w:val="5E3A6362"/>
    <w:rsid w:val="5E41CEEC"/>
    <w:rsid w:val="5E44E894"/>
    <w:rsid w:val="5E461CFE"/>
    <w:rsid w:val="5E46716B"/>
    <w:rsid w:val="5E476430"/>
    <w:rsid w:val="5E48646C"/>
    <w:rsid w:val="5E49295A"/>
    <w:rsid w:val="5E4934C5"/>
    <w:rsid w:val="5E509F1B"/>
    <w:rsid w:val="5E570F62"/>
    <w:rsid w:val="5E590274"/>
    <w:rsid w:val="5E59ABC9"/>
    <w:rsid w:val="5E5D3115"/>
    <w:rsid w:val="5E5D48B4"/>
    <w:rsid w:val="5E607961"/>
    <w:rsid w:val="5E6B0230"/>
    <w:rsid w:val="5E6D238E"/>
    <w:rsid w:val="5E6E0FF6"/>
    <w:rsid w:val="5E6E4351"/>
    <w:rsid w:val="5E7821A8"/>
    <w:rsid w:val="5E7B8811"/>
    <w:rsid w:val="5E7C7AFA"/>
    <w:rsid w:val="5E80BE68"/>
    <w:rsid w:val="5E8321C0"/>
    <w:rsid w:val="5E879269"/>
    <w:rsid w:val="5E87C43F"/>
    <w:rsid w:val="5E88988F"/>
    <w:rsid w:val="5E892686"/>
    <w:rsid w:val="5E8C9E6D"/>
    <w:rsid w:val="5E8CF87A"/>
    <w:rsid w:val="5E8D186A"/>
    <w:rsid w:val="5E8F9832"/>
    <w:rsid w:val="5E91A069"/>
    <w:rsid w:val="5E920412"/>
    <w:rsid w:val="5E923C19"/>
    <w:rsid w:val="5E933FB5"/>
    <w:rsid w:val="5E945C97"/>
    <w:rsid w:val="5E9BCF2F"/>
    <w:rsid w:val="5E9F407C"/>
    <w:rsid w:val="5E9FF8D0"/>
    <w:rsid w:val="5EA0D07C"/>
    <w:rsid w:val="5EA3B9BB"/>
    <w:rsid w:val="5EA3F522"/>
    <w:rsid w:val="5EA95B96"/>
    <w:rsid w:val="5EABDB32"/>
    <w:rsid w:val="5EABEF42"/>
    <w:rsid w:val="5EAD4985"/>
    <w:rsid w:val="5EAE0C3C"/>
    <w:rsid w:val="5EB1333E"/>
    <w:rsid w:val="5EB2F8D5"/>
    <w:rsid w:val="5EB70FAE"/>
    <w:rsid w:val="5EC9EBB1"/>
    <w:rsid w:val="5ECB76CB"/>
    <w:rsid w:val="5ECC2DE9"/>
    <w:rsid w:val="5ECCA86B"/>
    <w:rsid w:val="5ECCD658"/>
    <w:rsid w:val="5ECD9516"/>
    <w:rsid w:val="5ED0BCD2"/>
    <w:rsid w:val="5ED1FD41"/>
    <w:rsid w:val="5ED5F362"/>
    <w:rsid w:val="5ED7EBFC"/>
    <w:rsid w:val="5EE38DFE"/>
    <w:rsid w:val="5EE5B47A"/>
    <w:rsid w:val="5EE5C76B"/>
    <w:rsid w:val="5EEC2F4B"/>
    <w:rsid w:val="5EEE4BE1"/>
    <w:rsid w:val="5EEF5C5D"/>
    <w:rsid w:val="5EF30216"/>
    <w:rsid w:val="5EF5D3DE"/>
    <w:rsid w:val="5EF75E1F"/>
    <w:rsid w:val="5EFAEF7A"/>
    <w:rsid w:val="5EFC08D1"/>
    <w:rsid w:val="5EFE822C"/>
    <w:rsid w:val="5F0014BA"/>
    <w:rsid w:val="5F0132D5"/>
    <w:rsid w:val="5F025364"/>
    <w:rsid w:val="5F09B384"/>
    <w:rsid w:val="5F0ACE64"/>
    <w:rsid w:val="5F0BD99F"/>
    <w:rsid w:val="5F0D1F56"/>
    <w:rsid w:val="5F0DA716"/>
    <w:rsid w:val="5F0F40B0"/>
    <w:rsid w:val="5F1049FA"/>
    <w:rsid w:val="5F111100"/>
    <w:rsid w:val="5F14A982"/>
    <w:rsid w:val="5F17446A"/>
    <w:rsid w:val="5F184516"/>
    <w:rsid w:val="5F19C066"/>
    <w:rsid w:val="5F19FDCF"/>
    <w:rsid w:val="5F1E8755"/>
    <w:rsid w:val="5F1F092B"/>
    <w:rsid w:val="5F210FE0"/>
    <w:rsid w:val="5F2576A8"/>
    <w:rsid w:val="5F268349"/>
    <w:rsid w:val="5F2725AB"/>
    <w:rsid w:val="5F2B82C2"/>
    <w:rsid w:val="5F31989B"/>
    <w:rsid w:val="5F3379E1"/>
    <w:rsid w:val="5F34B3B0"/>
    <w:rsid w:val="5F378BDC"/>
    <w:rsid w:val="5F3BBECA"/>
    <w:rsid w:val="5F3F3307"/>
    <w:rsid w:val="5F40E9CC"/>
    <w:rsid w:val="5F40F2F4"/>
    <w:rsid w:val="5F41AD4A"/>
    <w:rsid w:val="5F4291EC"/>
    <w:rsid w:val="5F42ABAE"/>
    <w:rsid w:val="5F46377D"/>
    <w:rsid w:val="5F46DE16"/>
    <w:rsid w:val="5F47F27A"/>
    <w:rsid w:val="5F4AEDE8"/>
    <w:rsid w:val="5F4E6B5E"/>
    <w:rsid w:val="5F4F5816"/>
    <w:rsid w:val="5F523152"/>
    <w:rsid w:val="5F564680"/>
    <w:rsid w:val="5F5681B9"/>
    <w:rsid w:val="5F6CCF6A"/>
    <w:rsid w:val="5F6E2034"/>
    <w:rsid w:val="5F7321CE"/>
    <w:rsid w:val="5F7BF5AE"/>
    <w:rsid w:val="5F7D2E38"/>
    <w:rsid w:val="5F893D95"/>
    <w:rsid w:val="5F8BAF9C"/>
    <w:rsid w:val="5F8D345E"/>
    <w:rsid w:val="5F91BD72"/>
    <w:rsid w:val="5F923D43"/>
    <w:rsid w:val="5F94325F"/>
    <w:rsid w:val="5F96B569"/>
    <w:rsid w:val="5F970786"/>
    <w:rsid w:val="5F992A5A"/>
    <w:rsid w:val="5FA22A01"/>
    <w:rsid w:val="5FA5A35B"/>
    <w:rsid w:val="5FAA6872"/>
    <w:rsid w:val="5FAB4C6B"/>
    <w:rsid w:val="5FACEB55"/>
    <w:rsid w:val="5FB19200"/>
    <w:rsid w:val="5FB30A43"/>
    <w:rsid w:val="5FB4620B"/>
    <w:rsid w:val="5FB860E0"/>
    <w:rsid w:val="5FBAB294"/>
    <w:rsid w:val="5FBC9E75"/>
    <w:rsid w:val="5FBCDDE6"/>
    <w:rsid w:val="5FBCE7B3"/>
    <w:rsid w:val="5FBF7969"/>
    <w:rsid w:val="5FC1BFA8"/>
    <w:rsid w:val="5FC1C810"/>
    <w:rsid w:val="5FC1CAD6"/>
    <w:rsid w:val="5FC50E68"/>
    <w:rsid w:val="5FC776E0"/>
    <w:rsid w:val="5FD08B31"/>
    <w:rsid w:val="5FD3CA45"/>
    <w:rsid w:val="5FD48D18"/>
    <w:rsid w:val="5FD629B7"/>
    <w:rsid w:val="5FDA3451"/>
    <w:rsid w:val="5FDEC03A"/>
    <w:rsid w:val="5FE09B60"/>
    <w:rsid w:val="5FE1E185"/>
    <w:rsid w:val="5FE4348A"/>
    <w:rsid w:val="5FE8267B"/>
    <w:rsid w:val="5FE9B147"/>
    <w:rsid w:val="5FEC7B66"/>
    <w:rsid w:val="5FED44B5"/>
    <w:rsid w:val="5FF057A9"/>
    <w:rsid w:val="5FF093EB"/>
    <w:rsid w:val="5FF150FA"/>
    <w:rsid w:val="5FF18048"/>
    <w:rsid w:val="5FF1B86F"/>
    <w:rsid w:val="5FF299AC"/>
    <w:rsid w:val="5FF9385F"/>
    <w:rsid w:val="5FFE6CFD"/>
    <w:rsid w:val="5FFEFE45"/>
    <w:rsid w:val="60040AD0"/>
    <w:rsid w:val="60046BBE"/>
    <w:rsid w:val="60053FE1"/>
    <w:rsid w:val="60060B05"/>
    <w:rsid w:val="60077A78"/>
    <w:rsid w:val="60080D32"/>
    <w:rsid w:val="60081D0C"/>
    <w:rsid w:val="6008801E"/>
    <w:rsid w:val="600A13B2"/>
    <w:rsid w:val="600C9FFE"/>
    <w:rsid w:val="60126CCA"/>
    <w:rsid w:val="6012D72A"/>
    <w:rsid w:val="6015C094"/>
    <w:rsid w:val="601624BC"/>
    <w:rsid w:val="601972F4"/>
    <w:rsid w:val="601ABC28"/>
    <w:rsid w:val="601C2183"/>
    <w:rsid w:val="601F6BBA"/>
    <w:rsid w:val="6023CE24"/>
    <w:rsid w:val="602D86F8"/>
    <w:rsid w:val="602F20C5"/>
    <w:rsid w:val="60306846"/>
    <w:rsid w:val="6031742E"/>
    <w:rsid w:val="60322BA1"/>
    <w:rsid w:val="60390313"/>
    <w:rsid w:val="603D1238"/>
    <w:rsid w:val="603EAE49"/>
    <w:rsid w:val="603F3E55"/>
    <w:rsid w:val="6040A2E1"/>
    <w:rsid w:val="604348C7"/>
    <w:rsid w:val="60438853"/>
    <w:rsid w:val="6044951E"/>
    <w:rsid w:val="604AD1DF"/>
    <w:rsid w:val="604B552F"/>
    <w:rsid w:val="60518E01"/>
    <w:rsid w:val="605A361D"/>
    <w:rsid w:val="605AF542"/>
    <w:rsid w:val="60639361"/>
    <w:rsid w:val="60679D02"/>
    <w:rsid w:val="606AC8D5"/>
    <w:rsid w:val="6072C4E7"/>
    <w:rsid w:val="607A726D"/>
    <w:rsid w:val="607D6F99"/>
    <w:rsid w:val="607EC5DA"/>
    <w:rsid w:val="607F73B4"/>
    <w:rsid w:val="60859D72"/>
    <w:rsid w:val="60864893"/>
    <w:rsid w:val="608869D2"/>
    <w:rsid w:val="608AEED9"/>
    <w:rsid w:val="608CF48B"/>
    <w:rsid w:val="608DF38C"/>
    <w:rsid w:val="608F4ABE"/>
    <w:rsid w:val="609591A7"/>
    <w:rsid w:val="6096CA8F"/>
    <w:rsid w:val="60988AA7"/>
    <w:rsid w:val="60999755"/>
    <w:rsid w:val="609A5F68"/>
    <w:rsid w:val="609E740F"/>
    <w:rsid w:val="609F5EE2"/>
    <w:rsid w:val="609FAAAA"/>
    <w:rsid w:val="60A7CC45"/>
    <w:rsid w:val="60A9523B"/>
    <w:rsid w:val="60A95F64"/>
    <w:rsid w:val="60ACA528"/>
    <w:rsid w:val="60B5207E"/>
    <w:rsid w:val="60BA4BF0"/>
    <w:rsid w:val="60BC5298"/>
    <w:rsid w:val="60C029AE"/>
    <w:rsid w:val="60C2646D"/>
    <w:rsid w:val="60C35972"/>
    <w:rsid w:val="60C65BEA"/>
    <w:rsid w:val="60C7E65E"/>
    <w:rsid w:val="60C9DE8F"/>
    <w:rsid w:val="60CA340F"/>
    <w:rsid w:val="60CA5773"/>
    <w:rsid w:val="60D3971D"/>
    <w:rsid w:val="60D48C1A"/>
    <w:rsid w:val="60D6C9DC"/>
    <w:rsid w:val="60D6D9A0"/>
    <w:rsid w:val="60D80215"/>
    <w:rsid w:val="60D8C10E"/>
    <w:rsid w:val="60D8CCBF"/>
    <w:rsid w:val="60D980F4"/>
    <w:rsid w:val="60D9BA94"/>
    <w:rsid w:val="60DB0D66"/>
    <w:rsid w:val="60DC67C6"/>
    <w:rsid w:val="60DEE860"/>
    <w:rsid w:val="60DF3867"/>
    <w:rsid w:val="60DFD37E"/>
    <w:rsid w:val="60EC3B68"/>
    <w:rsid w:val="60EE85F4"/>
    <w:rsid w:val="60EEA99B"/>
    <w:rsid w:val="60EF644D"/>
    <w:rsid w:val="60F86F13"/>
    <w:rsid w:val="60FD9521"/>
    <w:rsid w:val="61044CC9"/>
    <w:rsid w:val="6107BB9D"/>
    <w:rsid w:val="61090AF7"/>
    <w:rsid w:val="610A887C"/>
    <w:rsid w:val="610F32B5"/>
    <w:rsid w:val="611170E7"/>
    <w:rsid w:val="611721D1"/>
    <w:rsid w:val="611ADC4B"/>
    <w:rsid w:val="611E6D97"/>
    <w:rsid w:val="611F1EAB"/>
    <w:rsid w:val="6120EE66"/>
    <w:rsid w:val="6121EC1A"/>
    <w:rsid w:val="61225A39"/>
    <w:rsid w:val="61249868"/>
    <w:rsid w:val="6125A36E"/>
    <w:rsid w:val="612FB324"/>
    <w:rsid w:val="6132767B"/>
    <w:rsid w:val="6133C3C4"/>
    <w:rsid w:val="61385F82"/>
    <w:rsid w:val="6139E9E7"/>
    <w:rsid w:val="613B83AE"/>
    <w:rsid w:val="613C03E5"/>
    <w:rsid w:val="614045F1"/>
    <w:rsid w:val="61426EE5"/>
    <w:rsid w:val="6142D3B3"/>
    <w:rsid w:val="6143CACA"/>
    <w:rsid w:val="6148D972"/>
    <w:rsid w:val="6149741D"/>
    <w:rsid w:val="6149AFA5"/>
    <w:rsid w:val="6152BC52"/>
    <w:rsid w:val="6164B0DB"/>
    <w:rsid w:val="6164E342"/>
    <w:rsid w:val="616CADFD"/>
    <w:rsid w:val="6172D92D"/>
    <w:rsid w:val="6172FFAD"/>
    <w:rsid w:val="6178375E"/>
    <w:rsid w:val="6179BBC7"/>
    <w:rsid w:val="617D95F8"/>
    <w:rsid w:val="617D963B"/>
    <w:rsid w:val="6184E99C"/>
    <w:rsid w:val="61854D97"/>
    <w:rsid w:val="618630F5"/>
    <w:rsid w:val="6186B3B4"/>
    <w:rsid w:val="618810F1"/>
    <w:rsid w:val="6189006C"/>
    <w:rsid w:val="6196903A"/>
    <w:rsid w:val="6196B722"/>
    <w:rsid w:val="619BBCCC"/>
    <w:rsid w:val="619BFFE7"/>
    <w:rsid w:val="619C9A5C"/>
    <w:rsid w:val="619D62AE"/>
    <w:rsid w:val="619F094F"/>
    <w:rsid w:val="619F1B45"/>
    <w:rsid w:val="61A0904E"/>
    <w:rsid w:val="61A2F112"/>
    <w:rsid w:val="61A3CB82"/>
    <w:rsid w:val="61A5E416"/>
    <w:rsid w:val="61A7953D"/>
    <w:rsid w:val="61A7FCA3"/>
    <w:rsid w:val="61AD3B87"/>
    <w:rsid w:val="61AE2650"/>
    <w:rsid w:val="61AFE2BD"/>
    <w:rsid w:val="61B84B55"/>
    <w:rsid w:val="61B8CE36"/>
    <w:rsid w:val="61BA006A"/>
    <w:rsid w:val="61BC4669"/>
    <w:rsid w:val="61C1F354"/>
    <w:rsid w:val="61C8A8B5"/>
    <w:rsid w:val="61CB0634"/>
    <w:rsid w:val="61CD973E"/>
    <w:rsid w:val="61CE6AE3"/>
    <w:rsid w:val="61CF0464"/>
    <w:rsid w:val="61D19D2A"/>
    <w:rsid w:val="61D4D374"/>
    <w:rsid w:val="61D54E00"/>
    <w:rsid w:val="61D5CA88"/>
    <w:rsid w:val="61D635FB"/>
    <w:rsid w:val="61D8C3AA"/>
    <w:rsid w:val="61DC7C85"/>
    <w:rsid w:val="61DD7532"/>
    <w:rsid w:val="61DFC7E6"/>
    <w:rsid w:val="61E57B58"/>
    <w:rsid w:val="61E5E46C"/>
    <w:rsid w:val="61E602B9"/>
    <w:rsid w:val="61E742D4"/>
    <w:rsid w:val="61EA8933"/>
    <w:rsid w:val="61F21C61"/>
    <w:rsid w:val="61F60AF7"/>
    <w:rsid w:val="61F67B18"/>
    <w:rsid w:val="61FADFEB"/>
    <w:rsid w:val="61FC8275"/>
    <w:rsid w:val="620043AD"/>
    <w:rsid w:val="620ED09F"/>
    <w:rsid w:val="620F4FE1"/>
    <w:rsid w:val="62139FAE"/>
    <w:rsid w:val="62176C16"/>
    <w:rsid w:val="621AB0EF"/>
    <w:rsid w:val="621D476A"/>
    <w:rsid w:val="621F81ED"/>
    <w:rsid w:val="62226095"/>
    <w:rsid w:val="6224D9FE"/>
    <w:rsid w:val="622D01EB"/>
    <w:rsid w:val="622DCD0F"/>
    <w:rsid w:val="622FD27E"/>
    <w:rsid w:val="6234EC1E"/>
    <w:rsid w:val="623567B6"/>
    <w:rsid w:val="62389F8D"/>
    <w:rsid w:val="6238ADEB"/>
    <w:rsid w:val="624261D7"/>
    <w:rsid w:val="6244AA24"/>
    <w:rsid w:val="6247C92A"/>
    <w:rsid w:val="624DBCCA"/>
    <w:rsid w:val="625008DC"/>
    <w:rsid w:val="62596BE4"/>
    <w:rsid w:val="626483DE"/>
    <w:rsid w:val="6264CB12"/>
    <w:rsid w:val="6266980E"/>
    <w:rsid w:val="6268A677"/>
    <w:rsid w:val="62695769"/>
    <w:rsid w:val="626EEF3F"/>
    <w:rsid w:val="626F476C"/>
    <w:rsid w:val="62725157"/>
    <w:rsid w:val="62726DD1"/>
    <w:rsid w:val="6275CAA3"/>
    <w:rsid w:val="62768AA3"/>
    <w:rsid w:val="6276C9B7"/>
    <w:rsid w:val="62788703"/>
    <w:rsid w:val="627993F2"/>
    <w:rsid w:val="627DAF05"/>
    <w:rsid w:val="627F3A06"/>
    <w:rsid w:val="6280C158"/>
    <w:rsid w:val="62842E26"/>
    <w:rsid w:val="6289FC86"/>
    <w:rsid w:val="628B34AE"/>
    <w:rsid w:val="628DDDCA"/>
    <w:rsid w:val="6292F9FB"/>
    <w:rsid w:val="6293DBF5"/>
    <w:rsid w:val="62946F83"/>
    <w:rsid w:val="629CE9F9"/>
    <w:rsid w:val="629D0AC2"/>
    <w:rsid w:val="629E10CA"/>
    <w:rsid w:val="629F4B59"/>
    <w:rsid w:val="62A1D1BA"/>
    <w:rsid w:val="62A3CA7E"/>
    <w:rsid w:val="62A59BC6"/>
    <w:rsid w:val="62A90218"/>
    <w:rsid w:val="62AA2129"/>
    <w:rsid w:val="62AFD83A"/>
    <w:rsid w:val="62B05877"/>
    <w:rsid w:val="62B08E99"/>
    <w:rsid w:val="62B189C5"/>
    <w:rsid w:val="62B2A28A"/>
    <w:rsid w:val="62B3FA2E"/>
    <w:rsid w:val="62BAB711"/>
    <w:rsid w:val="62BABD86"/>
    <w:rsid w:val="62BCA8CE"/>
    <w:rsid w:val="62BF4ED6"/>
    <w:rsid w:val="62C30205"/>
    <w:rsid w:val="62C3E17E"/>
    <w:rsid w:val="62C68BBF"/>
    <w:rsid w:val="62D92AF8"/>
    <w:rsid w:val="62DBB701"/>
    <w:rsid w:val="62DF8E8B"/>
    <w:rsid w:val="62E17DA0"/>
    <w:rsid w:val="62E386E6"/>
    <w:rsid w:val="62E5C945"/>
    <w:rsid w:val="62EC220C"/>
    <w:rsid w:val="62F2FD3B"/>
    <w:rsid w:val="62F8B039"/>
    <w:rsid w:val="62FE7E68"/>
    <w:rsid w:val="6300CF7D"/>
    <w:rsid w:val="630342E4"/>
    <w:rsid w:val="6303EA6D"/>
    <w:rsid w:val="6304E07B"/>
    <w:rsid w:val="63054C98"/>
    <w:rsid w:val="63069F86"/>
    <w:rsid w:val="630759DC"/>
    <w:rsid w:val="630ACC8E"/>
    <w:rsid w:val="630E7822"/>
    <w:rsid w:val="6311DC5A"/>
    <w:rsid w:val="63187013"/>
    <w:rsid w:val="6318831E"/>
    <w:rsid w:val="631B86FF"/>
    <w:rsid w:val="631CA45B"/>
    <w:rsid w:val="631CC6F8"/>
    <w:rsid w:val="631D7DCB"/>
    <w:rsid w:val="6324D59E"/>
    <w:rsid w:val="6326B9B4"/>
    <w:rsid w:val="632ABDD4"/>
    <w:rsid w:val="632BCFA1"/>
    <w:rsid w:val="6330B9D7"/>
    <w:rsid w:val="633A35B9"/>
    <w:rsid w:val="633EE7D6"/>
    <w:rsid w:val="63427AFA"/>
    <w:rsid w:val="63435FE1"/>
    <w:rsid w:val="6343B49B"/>
    <w:rsid w:val="63493BB3"/>
    <w:rsid w:val="634970C1"/>
    <w:rsid w:val="6350B58A"/>
    <w:rsid w:val="6354F6C4"/>
    <w:rsid w:val="6356A078"/>
    <w:rsid w:val="6357BC8E"/>
    <w:rsid w:val="635DFCE8"/>
    <w:rsid w:val="635F0593"/>
    <w:rsid w:val="636408FE"/>
    <w:rsid w:val="63647302"/>
    <w:rsid w:val="6366C6D6"/>
    <w:rsid w:val="63674411"/>
    <w:rsid w:val="636DF5A1"/>
    <w:rsid w:val="636FB186"/>
    <w:rsid w:val="6371D024"/>
    <w:rsid w:val="6373AA27"/>
    <w:rsid w:val="6379BA51"/>
    <w:rsid w:val="637BAEB5"/>
    <w:rsid w:val="637EF6A6"/>
    <w:rsid w:val="6381E640"/>
    <w:rsid w:val="6385D3BA"/>
    <w:rsid w:val="6385E36B"/>
    <w:rsid w:val="6385EC2A"/>
    <w:rsid w:val="6387683C"/>
    <w:rsid w:val="6387AE89"/>
    <w:rsid w:val="6389E873"/>
    <w:rsid w:val="638CD809"/>
    <w:rsid w:val="638DBC68"/>
    <w:rsid w:val="638DECC2"/>
    <w:rsid w:val="63929D63"/>
    <w:rsid w:val="639320B0"/>
    <w:rsid w:val="639349B3"/>
    <w:rsid w:val="6397F5F8"/>
    <w:rsid w:val="639C119A"/>
    <w:rsid w:val="639D4B5F"/>
    <w:rsid w:val="63ADAB07"/>
    <w:rsid w:val="63ADCD24"/>
    <w:rsid w:val="63B100F5"/>
    <w:rsid w:val="63C10FE7"/>
    <w:rsid w:val="63C19594"/>
    <w:rsid w:val="63C1C243"/>
    <w:rsid w:val="63C4DCB6"/>
    <w:rsid w:val="63C893B5"/>
    <w:rsid w:val="63C9C72A"/>
    <w:rsid w:val="63CAECF7"/>
    <w:rsid w:val="63CE3813"/>
    <w:rsid w:val="63D13817"/>
    <w:rsid w:val="63D13D7F"/>
    <w:rsid w:val="63D1BE7C"/>
    <w:rsid w:val="63D4EFE2"/>
    <w:rsid w:val="63D54B4A"/>
    <w:rsid w:val="63D5B2F6"/>
    <w:rsid w:val="63D5EC61"/>
    <w:rsid w:val="63D67246"/>
    <w:rsid w:val="63D81856"/>
    <w:rsid w:val="63DC9CDF"/>
    <w:rsid w:val="63E0CB20"/>
    <w:rsid w:val="63E1A613"/>
    <w:rsid w:val="63E2B4C7"/>
    <w:rsid w:val="63E6FCD6"/>
    <w:rsid w:val="63ECB3BA"/>
    <w:rsid w:val="63F0F4DD"/>
    <w:rsid w:val="63F45C09"/>
    <w:rsid w:val="63F6D08A"/>
    <w:rsid w:val="63FE8135"/>
    <w:rsid w:val="63FE8D7C"/>
    <w:rsid w:val="640371E7"/>
    <w:rsid w:val="640E3E32"/>
    <w:rsid w:val="640FC221"/>
    <w:rsid w:val="641215FF"/>
    <w:rsid w:val="64125BE6"/>
    <w:rsid w:val="641A2C9B"/>
    <w:rsid w:val="641DF095"/>
    <w:rsid w:val="6424486B"/>
    <w:rsid w:val="64261BC2"/>
    <w:rsid w:val="64275EA9"/>
    <w:rsid w:val="642A5E13"/>
    <w:rsid w:val="642B3E60"/>
    <w:rsid w:val="642F76C1"/>
    <w:rsid w:val="643370CE"/>
    <w:rsid w:val="643C3389"/>
    <w:rsid w:val="6440ABB9"/>
    <w:rsid w:val="64434249"/>
    <w:rsid w:val="6447E6D7"/>
    <w:rsid w:val="644A186D"/>
    <w:rsid w:val="644A38BB"/>
    <w:rsid w:val="6450C879"/>
    <w:rsid w:val="64525CEC"/>
    <w:rsid w:val="6453C8C9"/>
    <w:rsid w:val="6454A010"/>
    <w:rsid w:val="645535EE"/>
    <w:rsid w:val="645B4762"/>
    <w:rsid w:val="645F1388"/>
    <w:rsid w:val="6461640A"/>
    <w:rsid w:val="6461B12B"/>
    <w:rsid w:val="6462873D"/>
    <w:rsid w:val="64644FFE"/>
    <w:rsid w:val="6465F1C3"/>
    <w:rsid w:val="64681A37"/>
    <w:rsid w:val="646856FE"/>
    <w:rsid w:val="6477C594"/>
    <w:rsid w:val="647BA2FB"/>
    <w:rsid w:val="647E145D"/>
    <w:rsid w:val="647F5747"/>
    <w:rsid w:val="647FD5BE"/>
    <w:rsid w:val="64812D89"/>
    <w:rsid w:val="64858EDA"/>
    <w:rsid w:val="64886E0D"/>
    <w:rsid w:val="648CB17C"/>
    <w:rsid w:val="649402A4"/>
    <w:rsid w:val="64944D89"/>
    <w:rsid w:val="649DACCF"/>
    <w:rsid w:val="64A0DC50"/>
    <w:rsid w:val="64A2FF02"/>
    <w:rsid w:val="64A311AD"/>
    <w:rsid w:val="64A6BB54"/>
    <w:rsid w:val="64A9BFBD"/>
    <w:rsid w:val="64AC876E"/>
    <w:rsid w:val="64AFEBC1"/>
    <w:rsid w:val="64B0E975"/>
    <w:rsid w:val="64B0F903"/>
    <w:rsid w:val="64B458F9"/>
    <w:rsid w:val="64BB9887"/>
    <w:rsid w:val="64BC5B5A"/>
    <w:rsid w:val="64CC8A38"/>
    <w:rsid w:val="64D3EBA7"/>
    <w:rsid w:val="64D7EA14"/>
    <w:rsid w:val="64DB2212"/>
    <w:rsid w:val="64DBB9CD"/>
    <w:rsid w:val="64DCA8D1"/>
    <w:rsid w:val="64E8E107"/>
    <w:rsid w:val="64EC0FA3"/>
    <w:rsid w:val="64EC50DA"/>
    <w:rsid w:val="64F507DC"/>
    <w:rsid w:val="64FA1EBF"/>
    <w:rsid w:val="6502C03D"/>
    <w:rsid w:val="6505072F"/>
    <w:rsid w:val="6507092D"/>
    <w:rsid w:val="65085E5F"/>
    <w:rsid w:val="650A94D9"/>
    <w:rsid w:val="650CF1AA"/>
    <w:rsid w:val="651211E3"/>
    <w:rsid w:val="6515F808"/>
    <w:rsid w:val="651A514D"/>
    <w:rsid w:val="651C37FB"/>
    <w:rsid w:val="651E2CBC"/>
    <w:rsid w:val="6522AB73"/>
    <w:rsid w:val="6522D49E"/>
    <w:rsid w:val="65271E79"/>
    <w:rsid w:val="6529545B"/>
    <w:rsid w:val="652D185E"/>
    <w:rsid w:val="652E1341"/>
    <w:rsid w:val="65311DC9"/>
    <w:rsid w:val="6532B7B4"/>
    <w:rsid w:val="6534E338"/>
    <w:rsid w:val="6536347D"/>
    <w:rsid w:val="65364C06"/>
    <w:rsid w:val="6537E46F"/>
    <w:rsid w:val="653B653A"/>
    <w:rsid w:val="653BB8CE"/>
    <w:rsid w:val="653C8DE1"/>
    <w:rsid w:val="653ED18A"/>
    <w:rsid w:val="653F9AEC"/>
    <w:rsid w:val="65410DFD"/>
    <w:rsid w:val="6548B3B2"/>
    <w:rsid w:val="654E08BB"/>
    <w:rsid w:val="654EE366"/>
    <w:rsid w:val="6552C5AF"/>
    <w:rsid w:val="65558BD1"/>
    <w:rsid w:val="65564036"/>
    <w:rsid w:val="655C9D2F"/>
    <w:rsid w:val="655CC539"/>
    <w:rsid w:val="655E3482"/>
    <w:rsid w:val="65629C56"/>
    <w:rsid w:val="6563FB8B"/>
    <w:rsid w:val="65656C1A"/>
    <w:rsid w:val="65659AB5"/>
    <w:rsid w:val="6567C235"/>
    <w:rsid w:val="656A8C5C"/>
    <w:rsid w:val="656D39E4"/>
    <w:rsid w:val="656F4A7E"/>
    <w:rsid w:val="6570166C"/>
    <w:rsid w:val="657016F6"/>
    <w:rsid w:val="65757EBC"/>
    <w:rsid w:val="6577833B"/>
    <w:rsid w:val="65783FDA"/>
    <w:rsid w:val="657A5DEA"/>
    <w:rsid w:val="657D5A45"/>
    <w:rsid w:val="657EEE6D"/>
    <w:rsid w:val="6585CB0C"/>
    <w:rsid w:val="65891E4D"/>
    <w:rsid w:val="658C0879"/>
    <w:rsid w:val="658CD5C3"/>
    <w:rsid w:val="658DDF17"/>
    <w:rsid w:val="659461DA"/>
    <w:rsid w:val="659CE3C2"/>
    <w:rsid w:val="65A9FE40"/>
    <w:rsid w:val="65AB3B99"/>
    <w:rsid w:val="65B0E1C2"/>
    <w:rsid w:val="65B584C1"/>
    <w:rsid w:val="65B6B04A"/>
    <w:rsid w:val="65B6DA85"/>
    <w:rsid w:val="65B6F510"/>
    <w:rsid w:val="65BC72C1"/>
    <w:rsid w:val="65C0719B"/>
    <w:rsid w:val="65C1B424"/>
    <w:rsid w:val="65CAAE2D"/>
    <w:rsid w:val="65CF575F"/>
    <w:rsid w:val="65D29FDA"/>
    <w:rsid w:val="65D8CF28"/>
    <w:rsid w:val="65DBCC1A"/>
    <w:rsid w:val="65DDFA89"/>
    <w:rsid w:val="65E143D8"/>
    <w:rsid w:val="65E1B58E"/>
    <w:rsid w:val="65E1D695"/>
    <w:rsid w:val="65EA60D0"/>
    <w:rsid w:val="65EC8EDB"/>
    <w:rsid w:val="65EEBBA9"/>
    <w:rsid w:val="65EF371A"/>
    <w:rsid w:val="65F16094"/>
    <w:rsid w:val="65F4EB3B"/>
    <w:rsid w:val="65F574B8"/>
    <w:rsid w:val="65F6C419"/>
    <w:rsid w:val="65F6EFDB"/>
    <w:rsid w:val="65F7F886"/>
    <w:rsid w:val="65F80FD1"/>
    <w:rsid w:val="65FA0D6D"/>
    <w:rsid w:val="65FD12F7"/>
    <w:rsid w:val="66038215"/>
    <w:rsid w:val="660441AA"/>
    <w:rsid w:val="6607B2D3"/>
    <w:rsid w:val="660B8673"/>
    <w:rsid w:val="6611616D"/>
    <w:rsid w:val="661456A3"/>
    <w:rsid w:val="66165614"/>
    <w:rsid w:val="6617CC02"/>
    <w:rsid w:val="661948BC"/>
    <w:rsid w:val="661C4A95"/>
    <w:rsid w:val="6623BA65"/>
    <w:rsid w:val="662601CC"/>
    <w:rsid w:val="66272A36"/>
    <w:rsid w:val="662926EA"/>
    <w:rsid w:val="6629E2CB"/>
    <w:rsid w:val="662AA671"/>
    <w:rsid w:val="662DAEDE"/>
    <w:rsid w:val="66312286"/>
    <w:rsid w:val="663ADEF1"/>
    <w:rsid w:val="663F0A91"/>
    <w:rsid w:val="6640150E"/>
    <w:rsid w:val="66417BC9"/>
    <w:rsid w:val="6642B084"/>
    <w:rsid w:val="664437D5"/>
    <w:rsid w:val="664555D9"/>
    <w:rsid w:val="6647DCB5"/>
    <w:rsid w:val="6648F7ED"/>
    <w:rsid w:val="664A8631"/>
    <w:rsid w:val="664BBC22"/>
    <w:rsid w:val="664CB9D6"/>
    <w:rsid w:val="6657C29B"/>
    <w:rsid w:val="666648DC"/>
    <w:rsid w:val="666AA115"/>
    <w:rsid w:val="666C3AE4"/>
    <w:rsid w:val="666CFF29"/>
    <w:rsid w:val="666F8C1B"/>
    <w:rsid w:val="6675BD08"/>
    <w:rsid w:val="66779066"/>
    <w:rsid w:val="667AB377"/>
    <w:rsid w:val="668115E3"/>
    <w:rsid w:val="66813645"/>
    <w:rsid w:val="668381A5"/>
    <w:rsid w:val="668BC282"/>
    <w:rsid w:val="6693A288"/>
    <w:rsid w:val="669539F9"/>
    <w:rsid w:val="66963F90"/>
    <w:rsid w:val="66982A4F"/>
    <w:rsid w:val="6699DD41"/>
    <w:rsid w:val="669A996F"/>
    <w:rsid w:val="669B2A3F"/>
    <w:rsid w:val="669B30A4"/>
    <w:rsid w:val="669C3FAE"/>
    <w:rsid w:val="669C7602"/>
    <w:rsid w:val="669D4CD7"/>
    <w:rsid w:val="66A04E27"/>
    <w:rsid w:val="66A1724D"/>
    <w:rsid w:val="66A1B69D"/>
    <w:rsid w:val="66AB66C6"/>
    <w:rsid w:val="66ACD979"/>
    <w:rsid w:val="66AF0707"/>
    <w:rsid w:val="66B1C869"/>
    <w:rsid w:val="66B3E8AE"/>
    <w:rsid w:val="66B3F378"/>
    <w:rsid w:val="66B42253"/>
    <w:rsid w:val="66B4A28C"/>
    <w:rsid w:val="66B7D30B"/>
    <w:rsid w:val="66BB3974"/>
    <w:rsid w:val="66BC5460"/>
    <w:rsid w:val="66C20A06"/>
    <w:rsid w:val="66C3BCD6"/>
    <w:rsid w:val="66C6CF1C"/>
    <w:rsid w:val="66C83FC0"/>
    <w:rsid w:val="66CD5D8B"/>
    <w:rsid w:val="66D21CAA"/>
    <w:rsid w:val="66D3B559"/>
    <w:rsid w:val="66D5D290"/>
    <w:rsid w:val="66D5EF30"/>
    <w:rsid w:val="66D6BF68"/>
    <w:rsid w:val="66D8DB1C"/>
    <w:rsid w:val="66D9AB4B"/>
    <w:rsid w:val="66DA3E21"/>
    <w:rsid w:val="66DF73B8"/>
    <w:rsid w:val="66E1208C"/>
    <w:rsid w:val="66E5BE30"/>
    <w:rsid w:val="66EA206C"/>
    <w:rsid w:val="66ED9F8E"/>
    <w:rsid w:val="66F33D4D"/>
    <w:rsid w:val="66F49CA3"/>
    <w:rsid w:val="66F5C5A8"/>
    <w:rsid w:val="66F73A54"/>
    <w:rsid w:val="66F94CEC"/>
    <w:rsid w:val="66FC58A0"/>
    <w:rsid w:val="66FE13FB"/>
    <w:rsid w:val="6700D9D6"/>
    <w:rsid w:val="67018177"/>
    <w:rsid w:val="67021C0D"/>
    <w:rsid w:val="67033F94"/>
    <w:rsid w:val="670470EB"/>
    <w:rsid w:val="6714C141"/>
    <w:rsid w:val="6719C083"/>
    <w:rsid w:val="671C77E4"/>
    <w:rsid w:val="671D9066"/>
    <w:rsid w:val="671D9225"/>
    <w:rsid w:val="6724EEAE"/>
    <w:rsid w:val="6726834D"/>
    <w:rsid w:val="6728E429"/>
    <w:rsid w:val="67297922"/>
    <w:rsid w:val="672E4C5B"/>
    <w:rsid w:val="672EBD9D"/>
    <w:rsid w:val="6735C641"/>
    <w:rsid w:val="673713C1"/>
    <w:rsid w:val="67372E50"/>
    <w:rsid w:val="67381E92"/>
    <w:rsid w:val="673BB768"/>
    <w:rsid w:val="673DCE01"/>
    <w:rsid w:val="6740B2BC"/>
    <w:rsid w:val="67414819"/>
    <w:rsid w:val="6741A56A"/>
    <w:rsid w:val="67426E41"/>
    <w:rsid w:val="6745DEF4"/>
    <w:rsid w:val="67475644"/>
    <w:rsid w:val="6749D0B5"/>
    <w:rsid w:val="674A9996"/>
    <w:rsid w:val="674B858D"/>
    <w:rsid w:val="674B98BC"/>
    <w:rsid w:val="6751EE8E"/>
    <w:rsid w:val="67559157"/>
    <w:rsid w:val="67587C3C"/>
    <w:rsid w:val="675A7096"/>
    <w:rsid w:val="675CA1BD"/>
    <w:rsid w:val="675D407B"/>
    <w:rsid w:val="675FD846"/>
    <w:rsid w:val="67639BA1"/>
    <w:rsid w:val="6764A507"/>
    <w:rsid w:val="6767DE9C"/>
    <w:rsid w:val="676ABE6C"/>
    <w:rsid w:val="676E38BE"/>
    <w:rsid w:val="67725F32"/>
    <w:rsid w:val="6773495C"/>
    <w:rsid w:val="6773D3B5"/>
    <w:rsid w:val="67765BF8"/>
    <w:rsid w:val="677CFDF1"/>
    <w:rsid w:val="6780400A"/>
    <w:rsid w:val="6781273C"/>
    <w:rsid w:val="67822BAF"/>
    <w:rsid w:val="678463F6"/>
    <w:rsid w:val="6786FFAC"/>
    <w:rsid w:val="678C3ACB"/>
    <w:rsid w:val="678C3F0F"/>
    <w:rsid w:val="6791E826"/>
    <w:rsid w:val="6794113B"/>
    <w:rsid w:val="67943B23"/>
    <w:rsid w:val="6798D20B"/>
    <w:rsid w:val="679B443F"/>
    <w:rsid w:val="679FD087"/>
    <w:rsid w:val="67A68FB8"/>
    <w:rsid w:val="67A8555E"/>
    <w:rsid w:val="67A8A793"/>
    <w:rsid w:val="67B1B081"/>
    <w:rsid w:val="67B46DC9"/>
    <w:rsid w:val="67B76FE6"/>
    <w:rsid w:val="67B9D6ED"/>
    <w:rsid w:val="67BAC229"/>
    <w:rsid w:val="67BF180F"/>
    <w:rsid w:val="67C284BA"/>
    <w:rsid w:val="67C45808"/>
    <w:rsid w:val="67C7D9F6"/>
    <w:rsid w:val="67CAD24F"/>
    <w:rsid w:val="67CD077D"/>
    <w:rsid w:val="67D40EC2"/>
    <w:rsid w:val="67D4110E"/>
    <w:rsid w:val="67DCAEBD"/>
    <w:rsid w:val="67DF0E32"/>
    <w:rsid w:val="67DF1993"/>
    <w:rsid w:val="67DF74DB"/>
    <w:rsid w:val="67E071DD"/>
    <w:rsid w:val="67E989C5"/>
    <w:rsid w:val="67EC3E93"/>
    <w:rsid w:val="67ECC759"/>
    <w:rsid w:val="67ED9890"/>
    <w:rsid w:val="67F4AB63"/>
    <w:rsid w:val="67F68301"/>
    <w:rsid w:val="67F6F187"/>
    <w:rsid w:val="67F8E00D"/>
    <w:rsid w:val="67F8E337"/>
    <w:rsid w:val="67FE0647"/>
    <w:rsid w:val="68028530"/>
    <w:rsid w:val="68047397"/>
    <w:rsid w:val="680588FF"/>
    <w:rsid w:val="6805B720"/>
    <w:rsid w:val="680F0245"/>
    <w:rsid w:val="680FBA67"/>
    <w:rsid w:val="6810C41B"/>
    <w:rsid w:val="68179FB3"/>
    <w:rsid w:val="681E185F"/>
    <w:rsid w:val="68236DA9"/>
    <w:rsid w:val="6824973E"/>
    <w:rsid w:val="6825039B"/>
    <w:rsid w:val="682520B4"/>
    <w:rsid w:val="68258271"/>
    <w:rsid w:val="682AE8DA"/>
    <w:rsid w:val="682D045C"/>
    <w:rsid w:val="6831008B"/>
    <w:rsid w:val="68325633"/>
    <w:rsid w:val="68383DCD"/>
    <w:rsid w:val="6840EA4A"/>
    <w:rsid w:val="6841A420"/>
    <w:rsid w:val="68427300"/>
    <w:rsid w:val="68455A97"/>
    <w:rsid w:val="68456A02"/>
    <w:rsid w:val="6848052E"/>
    <w:rsid w:val="68481025"/>
    <w:rsid w:val="684C7E1D"/>
    <w:rsid w:val="68578447"/>
    <w:rsid w:val="6857E65C"/>
    <w:rsid w:val="6858EB11"/>
    <w:rsid w:val="685E3D4E"/>
    <w:rsid w:val="68612D8B"/>
    <w:rsid w:val="6864051B"/>
    <w:rsid w:val="686C7415"/>
    <w:rsid w:val="686DE690"/>
    <w:rsid w:val="68704E5E"/>
    <w:rsid w:val="687058F9"/>
    <w:rsid w:val="687089E5"/>
    <w:rsid w:val="687EF454"/>
    <w:rsid w:val="688154C9"/>
    <w:rsid w:val="688C7458"/>
    <w:rsid w:val="68936AFF"/>
    <w:rsid w:val="6897B3C5"/>
    <w:rsid w:val="689D27E9"/>
    <w:rsid w:val="68A7B7B8"/>
    <w:rsid w:val="68AD06DD"/>
    <w:rsid w:val="68B2D542"/>
    <w:rsid w:val="68B38639"/>
    <w:rsid w:val="68B84845"/>
    <w:rsid w:val="68B9FE40"/>
    <w:rsid w:val="68C7B531"/>
    <w:rsid w:val="68D0ABD7"/>
    <w:rsid w:val="68D1783A"/>
    <w:rsid w:val="68D2EC73"/>
    <w:rsid w:val="68D65CFA"/>
    <w:rsid w:val="68D70787"/>
    <w:rsid w:val="68D76A3E"/>
    <w:rsid w:val="68D8408F"/>
    <w:rsid w:val="68DBB5B2"/>
    <w:rsid w:val="68DBC678"/>
    <w:rsid w:val="68DD1806"/>
    <w:rsid w:val="68DFB493"/>
    <w:rsid w:val="68E203B9"/>
    <w:rsid w:val="68E2EE00"/>
    <w:rsid w:val="68E8384C"/>
    <w:rsid w:val="68EBDC69"/>
    <w:rsid w:val="68EC43DA"/>
    <w:rsid w:val="68F09638"/>
    <w:rsid w:val="68F6C2DF"/>
    <w:rsid w:val="68F81B2C"/>
    <w:rsid w:val="68F8E8D3"/>
    <w:rsid w:val="6901FF06"/>
    <w:rsid w:val="69029684"/>
    <w:rsid w:val="690C1289"/>
    <w:rsid w:val="690CAB0D"/>
    <w:rsid w:val="6912AB76"/>
    <w:rsid w:val="69159A61"/>
    <w:rsid w:val="69194025"/>
    <w:rsid w:val="691FAE24"/>
    <w:rsid w:val="69210572"/>
    <w:rsid w:val="6928B7B2"/>
    <w:rsid w:val="692DBDC9"/>
    <w:rsid w:val="692ED740"/>
    <w:rsid w:val="6934146C"/>
    <w:rsid w:val="69353501"/>
    <w:rsid w:val="693B8B5A"/>
    <w:rsid w:val="69431ABD"/>
    <w:rsid w:val="6945A584"/>
    <w:rsid w:val="69474FF1"/>
    <w:rsid w:val="6948A9E5"/>
    <w:rsid w:val="69499626"/>
    <w:rsid w:val="694A901E"/>
    <w:rsid w:val="694AEB3F"/>
    <w:rsid w:val="694B9201"/>
    <w:rsid w:val="694CED9A"/>
    <w:rsid w:val="694EC8A9"/>
    <w:rsid w:val="695051A0"/>
    <w:rsid w:val="695106F8"/>
    <w:rsid w:val="6953BB4E"/>
    <w:rsid w:val="6956F55C"/>
    <w:rsid w:val="69571F6A"/>
    <w:rsid w:val="6958F2AF"/>
    <w:rsid w:val="695A4E7E"/>
    <w:rsid w:val="695AE5B8"/>
    <w:rsid w:val="696167C3"/>
    <w:rsid w:val="6963F658"/>
    <w:rsid w:val="6965F5AF"/>
    <w:rsid w:val="696874CC"/>
    <w:rsid w:val="696B8C07"/>
    <w:rsid w:val="696DB95B"/>
    <w:rsid w:val="697E2AE4"/>
    <w:rsid w:val="697E953C"/>
    <w:rsid w:val="69818686"/>
    <w:rsid w:val="6981C0C2"/>
    <w:rsid w:val="69835CE4"/>
    <w:rsid w:val="69860940"/>
    <w:rsid w:val="69942A3A"/>
    <w:rsid w:val="69945270"/>
    <w:rsid w:val="69964904"/>
    <w:rsid w:val="6998493F"/>
    <w:rsid w:val="699972A9"/>
    <w:rsid w:val="699DA83A"/>
    <w:rsid w:val="69A5A613"/>
    <w:rsid w:val="69A6CEB1"/>
    <w:rsid w:val="69AA74A1"/>
    <w:rsid w:val="69AB1753"/>
    <w:rsid w:val="69AB9B84"/>
    <w:rsid w:val="69B1D910"/>
    <w:rsid w:val="69B37D11"/>
    <w:rsid w:val="69B63479"/>
    <w:rsid w:val="69BEBB77"/>
    <w:rsid w:val="69C2FCB0"/>
    <w:rsid w:val="69C40EC8"/>
    <w:rsid w:val="69D1FF70"/>
    <w:rsid w:val="69D2899D"/>
    <w:rsid w:val="69D35E46"/>
    <w:rsid w:val="69D79706"/>
    <w:rsid w:val="69DC0F0F"/>
    <w:rsid w:val="69E15683"/>
    <w:rsid w:val="69E1BC36"/>
    <w:rsid w:val="69E64941"/>
    <w:rsid w:val="69E69691"/>
    <w:rsid w:val="69EDF1BB"/>
    <w:rsid w:val="69EE0D7C"/>
    <w:rsid w:val="69FF1277"/>
    <w:rsid w:val="69FF4712"/>
    <w:rsid w:val="6A00A1F1"/>
    <w:rsid w:val="6A02F26B"/>
    <w:rsid w:val="6A04DF86"/>
    <w:rsid w:val="6A0D5074"/>
    <w:rsid w:val="6A0F1FDF"/>
    <w:rsid w:val="6A137237"/>
    <w:rsid w:val="6A1540E4"/>
    <w:rsid w:val="6A1B8609"/>
    <w:rsid w:val="6A1D0EA8"/>
    <w:rsid w:val="6A1E4982"/>
    <w:rsid w:val="6A222B30"/>
    <w:rsid w:val="6A249EE2"/>
    <w:rsid w:val="6A25442E"/>
    <w:rsid w:val="6A27EAAA"/>
    <w:rsid w:val="6A27FFAD"/>
    <w:rsid w:val="6A2A776A"/>
    <w:rsid w:val="6A2E15D8"/>
    <w:rsid w:val="6A353FC8"/>
    <w:rsid w:val="6A3821EB"/>
    <w:rsid w:val="6A3908AE"/>
    <w:rsid w:val="6A3962BD"/>
    <w:rsid w:val="6A3B5A7F"/>
    <w:rsid w:val="6A3BB834"/>
    <w:rsid w:val="6A3EBB78"/>
    <w:rsid w:val="6A3F1A21"/>
    <w:rsid w:val="6A406DE1"/>
    <w:rsid w:val="6A40CE16"/>
    <w:rsid w:val="6A41487C"/>
    <w:rsid w:val="6A42A64B"/>
    <w:rsid w:val="6A4418B7"/>
    <w:rsid w:val="6A48EFDF"/>
    <w:rsid w:val="6A4D3771"/>
    <w:rsid w:val="6A4F569A"/>
    <w:rsid w:val="6A507448"/>
    <w:rsid w:val="6A51DB44"/>
    <w:rsid w:val="6A5228A2"/>
    <w:rsid w:val="6A5418A6"/>
    <w:rsid w:val="6A573CED"/>
    <w:rsid w:val="6A579878"/>
    <w:rsid w:val="6A5BB12D"/>
    <w:rsid w:val="6A664A06"/>
    <w:rsid w:val="6A66889A"/>
    <w:rsid w:val="6A675F88"/>
    <w:rsid w:val="6A78B920"/>
    <w:rsid w:val="6A7C75AB"/>
    <w:rsid w:val="6A83D54D"/>
    <w:rsid w:val="6A8657D2"/>
    <w:rsid w:val="6A87E5FE"/>
    <w:rsid w:val="6A8DE887"/>
    <w:rsid w:val="6A93BAFA"/>
    <w:rsid w:val="6A984265"/>
    <w:rsid w:val="6A9E1636"/>
    <w:rsid w:val="6A9EC374"/>
    <w:rsid w:val="6AA001ED"/>
    <w:rsid w:val="6AA07072"/>
    <w:rsid w:val="6AA185A7"/>
    <w:rsid w:val="6AA1C10E"/>
    <w:rsid w:val="6AA34C31"/>
    <w:rsid w:val="6AA3734D"/>
    <w:rsid w:val="6AA3AF02"/>
    <w:rsid w:val="6AA40D3C"/>
    <w:rsid w:val="6AAD54B1"/>
    <w:rsid w:val="6AB0F7CF"/>
    <w:rsid w:val="6AB294E0"/>
    <w:rsid w:val="6AB2B8C2"/>
    <w:rsid w:val="6AB2BE7C"/>
    <w:rsid w:val="6AB512D8"/>
    <w:rsid w:val="6AB99599"/>
    <w:rsid w:val="6ABBF723"/>
    <w:rsid w:val="6ABC14B8"/>
    <w:rsid w:val="6ABC7AE7"/>
    <w:rsid w:val="6ABDC122"/>
    <w:rsid w:val="6ABE335E"/>
    <w:rsid w:val="6ABFE1F8"/>
    <w:rsid w:val="6AC2A4DF"/>
    <w:rsid w:val="6AC5D86E"/>
    <w:rsid w:val="6AC7A8E8"/>
    <w:rsid w:val="6AC869B9"/>
    <w:rsid w:val="6ACE80E4"/>
    <w:rsid w:val="6AD445A0"/>
    <w:rsid w:val="6AD79882"/>
    <w:rsid w:val="6AD8167B"/>
    <w:rsid w:val="6AD94406"/>
    <w:rsid w:val="6ADF08DB"/>
    <w:rsid w:val="6AE24DF2"/>
    <w:rsid w:val="6AE87C07"/>
    <w:rsid w:val="6AECAED2"/>
    <w:rsid w:val="6AEE6D5A"/>
    <w:rsid w:val="6AEFBBB8"/>
    <w:rsid w:val="6AF0D8CC"/>
    <w:rsid w:val="6AF10DEA"/>
    <w:rsid w:val="6AF1E5FE"/>
    <w:rsid w:val="6AF25E94"/>
    <w:rsid w:val="6AF3D7B9"/>
    <w:rsid w:val="6AF6FF32"/>
    <w:rsid w:val="6AF8D56D"/>
    <w:rsid w:val="6AF9B5CC"/>
    <w:rsid w:val="6AFC5583"/>
    <w:rsid w:val="6AFC980D"/>
    <w:rsid w:val="6AFF9C1C"/>
    <w:rsid w:val="6B01502B"/>
    <w:rsid w:val="6B03A0FF"/>
    <w:rsid w:val="6B07EE3A"/>
    <w:rsid w:val="6B11EDF4"/>
    <w:rsid w:val="6B121330"/>
    <w:rsid w:val="6B15CB02"/>
    <w:rsid w:val="6B17A8F8"/>
    <w:rsid w:val="6B1C6CB6"/>
    <w:rsid w:val="6B1F2D45"/>
    <w:rsid w:val="6B1F36C7"/>
    <w:rsid w:val="6B220218"/>
    <w:rsid w:val="6B25382A"/>
    <w:rsid w:val="6B2A74BF"/>
    <w:rsid w:val="6B2CDBC1"/>
    <w:rsid w:val="6B2E4F42"/>
    <w:rsid w:val="6B3092C2"/>
    <w:rsid w:val="6B36FE94"/>
    <w:rsid w:val="6B370AE2"/>
    <w:rsid w:val="6B38F0D8"/>
    <w:rsid w:val="6B39ECD0"/>
    <w:rsid w:val="6B3A6679"/>
    <w:rsid w:val="6B3BB6AD"/>
    <w:rsid w:val="6B3D8A12"/>
    <w:rsid w:val="6B3F6DCC"/>
    <w:rsid w:val="6B429F12"/>
    <w:rsid w:val="6B4383AB"/>
    <w:rsid w:val="6B4471B3"/>
    <w:rsid w:val="6B492E2B"/>
    <w:rsid w:val="6B4B4F53"/>
    <w:rsid w:val="6B54267C"/>
    <w:rsid w:val="6B5549D9"/>
    <w:rsid w:val="6B55F954"/>
    <w:rsid w:val="6B57EE73"/>
    <w:rsid w:val="6B5DC301"/>
    <w:rsid w:val="6B5FC144"/>
    <w:rsid w:val="6B623111"/>
    <w:rsid w:val="6B680E35"/>
    <w:rsid w:val="6B6A5FB9"/>
    <w:rsid w:val="6B789CD1"/>
    <w:rsid w:val="6B78A676"/>
    <w:rsid w:val="6B79420B"/>
    <w:rsid w:val="6B86E091"/>
    <w:rsid w:val="6B945A0D"/>
    <w:rsid w:val="6B94F3A3"/>
    <w:rsid w:val="6B951921"/>
    <w:rsid w:val="6BA7C211"/>
    <w:rsid w:val="6BAA08CB"/>
    <w:rsid w:val="6BAE357E"/>
    <w:rsid w:val="6BB50341"/>
    <w:rsid w:val="6BB52775"/>
    <w:rsid w:val="6BB6B7E3"/>
    <w:rsid w:val="6BB794FF"/>
    <w:rsid w:val="6BBD1C18"/>
    <w:rsid w:val="6BBD5B9C"/>
    <w:rsid w:val="6BBE4E5C"/>
    <w:rsid w:val="6BC1AC75"/>
    <w:rsid w:val="6BCAA3A1"/>
    <w:rsid w:val="6BCBDFB5"/>
    <w:rsid w:val="6BD19A04"/>
    <w:rsid w:val="6BD51CDD"/>
    <w:rsid w:val="6BD5653D"/>
    <w:rsid w:val="6BD5BA4C"/>
    <w:rsid w:val="6BDAD7F4"/>
    <w:rsid w:val="6BDFAC1C"/>
    <w:rsid w:val="6BE04DF1"/>
    <w:rsid w:val="6BE07DF2"/>
    <w:rsid w:val="6BE089B5"/>
    <w:rsid w:val="6BE0E183"/>
    <w:rsid w:val="6BE22C14"/>
    <w:rsid w:val="6BE34EA0"/>
    <w:rsid w:val="6BE4C040"/>
    <w:rsid w:val="6BE5BBD6"/>
    <w:rsid w:val="6BE76865"/>
    <w:rsid w:val="6BEEAAF8"/>
    <w:rsid w:val="6BEF215F"/>
    <w:rsid w:val="6BEFD03B"/>
    <w:rsid w:val="6BEFE907"/>
    <w:rsid w:val="6BF07704"/>
    <w:rsid w:val="6BF24BD0"/>
    <w:rsid w:val="6BF36E1E"/>
    <w:rsid w:val="6BF54609"/>
    <w:rsid w:val="6BF8DC06"/>
    <w:rsid w:val="6BF9318B"/>
    <w:rsid w:val="6BFAA043"/>
    <w:rsid w:val="6BFF26BB"/>
    <w:rsid w:val="6C0165EA"/>
    <w:rsid w:val="6C03EFFA"/>
    <w:rsid w:val="6C0915DF"/>
    <w:rsid w:val="6C0965D5"/>
    <w:rsid w:val="6C0B9CB3"/>
    <w:rsid w:val="6C0C0EDF"/>
    <w:rsid w:val="6C11CB17"/>
    <w:rsid w:val="6C120463"/>
    <w:rsid w:val="6C1674C9"/>
    <w:rsid w:val="6C178EC7"/>
    <w:rsid w:val="6C18FB1D"/>
    <w:rsid w:val="6C1BBEEF"/>
    <w:rsid w:val="6C1C9501"/>
    <w:rsid w:val="6C2013C9"/>
    <w:rsid w:val="6C20297B"/>
    <w:rsid w:val="6C23BA4F"/>
    <w:rsid w:val="6C24F5AF"/>
    <w:rsid w:val="6C27C0B3"/>
    <w:rsid w:val="6C28582B"/>
    <w:rsid w:val="6C2EE64E"/>
    <w:rsid w:val="6C2F4897"/>
    <w:rsid w:val="6C32E324"/>
    <w:rsid w:val="6C36A388"/>
    <w:rsid w:val="6C375AF3"/>
    <w:rsid w:val="6C37F65F"/>
    <w:rsid w:val="6C389C9A"/>
    <w:rsid w:val="6C3C5372"/>
    <w:rsid w:val="6C3D3760"/>
    <w:rsid w:val="6C4115CA"/>
    <w:rsid w:val="6C414872"/>
    <w:rsid w:val="6C43B34B"/>
    <w:rsid w:val="6C486AA0"/>
    <w:rsid w:val="6C4D3B23"/>
    <w:rsid w:val="6C4DF7B5"/>
    <w:rsid w:val="6C5708E7"/>
    <w:rsid w:val="6C58C7AE"/>
    <w:rsid w:val="6C5A70CF"/>
    <w:rsid w:val="6C5CDBA8"/>
    <w:rsid w:val="6C626C01"/>
    <w:rsid w:val="6C66F80D"/>
    <w:rsid w:val="6C680E40"/>
    <w:rsid w:val="6C695F29"/>
    <w:rsid w:val="6C6BA5E3"/>
    <w:rsid w:val="6C6BF0B2"/>
    <w:rsid w:val="6C6BFDA5"/>
    <w:rsid w:val="6C6D281F"/>
    <w:rsid w:val="6C6D828D"/>
    <w:rsid w:val="6C70D6F7"/>
    <w:rsid w:val="6C74A2BA"/>
    <w:rsid w:val="6C7CF022"/>
    <w:rsid w:val="6C7D5DB4"/>
    <w:rsid w:val="6C814AFC"/>
    <w:rsid w:val="6C857504"/>
    <w:rsid w:val="6C864DF8"/>
    <w:rsid w:val="6C88A800"/>
    <w:rsid w:val="6C8AD0FC"/>
    <w:rsid w:val="6C8DCF61"/>
    <w:rsid w:val="6C8F09C2"/>
    <w:rsid w:val="6C90E68B"/>
    <w:rsid w:val="6C970290"/>
    <w:rsid w:val="6C98A062"/>
    <w:rsid w:val="6C9B6042"/>
    <w:rsid w:val="6C9D523E"/>
    <w:rsid w:val="6C9D77B7"/>
    <w:rsid w:val="6CA09BD6"/>
    <w:rsid w:val="6CA1110E"/>
    <w:rsid w:val="6CA3B2A7"/>
    <w:rsid w:val="6CA3D851"/>
    <w:rsid w:val="6CA5FB88"/>
    <w:rsid w:val="6CA822A2"/>
    <w:rsid w:val="6CA9F36C"/>
    <w:rsid w:val="6CAB5A83"/>
    <w:rsid w:val="6CB160DE"/>
    <w:rsid w:val="6CB4C169"/>
    <w:rsid w:val="6CBBD940"/>
    <w:rsid w:val="6CBD0535"/>
    <w:rsid w:val="6CBD5A8B"/>
    <w:rsid w:val="6CBE938D"/>
    <w:rsid w:val="6CC2C012"/>
    <w:rsid w:val="6CC4F21F"/>
    <w:rsid w:val="6CC6C299"/>
    <w:rsid w:val="6CC971F4"/>
    <w:rsid w:val="6CCA9252"/>
    <w:rsid w:val="6CD0F4BA"/>
    <w:rsid w:val="6CD2A08C"/>
    <w:rsid w:val="6CD8241F"/>
    <w:rsid w:val="6CD91FB6"/>
    <w:rsid w:val="6CDD20D0"/>
    <w:rsid w:val="6CDD7D23"/>
    <w:rsid w:val="6CDD9F27"/>
    <w:rsid w:val="6CDE6F73"/>
    <w:rsid w:val="6CE2188A"/>
    <w:rsid w:val="6CE33C46"/>
    <w:rsid w:val="6CEFF27D"/>
    <w:rsid w:val="6CF05EC8"/>
    <w:rsid w:val="6CF4716A"/>
    <w:rsid w:val="6CFE9FAA"/>
    <w:rsid w:val="6CFF4989"/>
    <w:rsid w:val="6D077186"/>
    <w:rsid w:val="6D07CA2C"/>
    <w:rsid w:val="6D0AA4EA"/>
    <w:rsid w:val="6D0CF690"/>
    <w:rsid w:val="6D0FC667"/>
    <w:rsid w:val="6D13E733"/>
    <w:rsid w:val="6D1476D7"/>
    <w:rsid w:val="6D1B989D"/>
    <w:rsid w:val="6D1E8405"/>
    <w:rsid w:val="6D20C88E"/>
    <w:rsid w:val="6D231D98"/>
    <w:rsid w:val="6D24D5C9"/>
    <w:rsid w:val="6D29080F"/>
    <w:rsid w:val="6D2C0193"/>
    <w:rsid w:val="6D2CCA10"/>
    <w:rsid w:val="6D300B4F"/>
    <w:rsid w:val="6D30B03A"/>
    <w:rsid w:val="6D36AD17"/>
    <w:rsid w:val="6D41E60F"/>
    <w:rsid w:val="6D4520F1"/>
    <w:rsid w:val="6D528177"/>
    <w:rsid w:val="6D541729"/>
    <w:rsid w:val="6D54BD99"/>
    <w:rsid w:val="6D566D93"/>
    <w:rsid w:val="6D571AEA"/>
    <w:rsid w:val="6D5A6FB6"/>
    <w:rsid w:val="6D5EA31A"/>
    <w:rsid w:val="6D5FB7C2"/>
    <w:rsid w:val="6D61A46D"/>
    <w:rsid w:val="6D622589"/>
    <w:rsid w:val="6D6C9B82"/>
    <w:rsid w:val="6D6E8AEA"/>
    <w:rsid w:val="6D6F1701"/>
    <w:rsid w:val="6D70AC9A"/>
    <w:rsid w:val="6D756686"/>
    <w:rsid w:val="6D7B28DB"/>
    <w:rsid w:val="6D7C2B32"/>
    <w:rsid w:val="6D7ED66E"/>
    <w:rsid w:val="6D7F4384"/>
    <w:rsid w:val="6D82F79D"/>
    <w:rsid w:val="6D879711"/>
    <w:rsid w:val="6D8869BE"/>
    <w:rsid w:val="6D88F54F"/>
    <w:rsid w:val="6D89D927"/>
    <w:rsid w:val="6D8B6469"/>
    <w:rsid w:val="6D8BA2FA"/>
    <w:rsid w:val="6D8C2B61"/>
    <w:rsid w:val="6D933BF1"/>
    <w:rsid w:val="6D95D484"/>
    <w:rsid w:val="6D969B22"/>
    <w:rsid w:val="6D9B22FC"/>
    <w:rsid w:val="6D9D420D"/>
    <w:rsid w:val="6DA14234"/>
    <w:rsid w:val="6DA8BEB7"/>
    <w:rsid w:val="6DAAACB7"/>
    <w:rsid w:val="6DAE2D90"/>
    <w:rsid w:val="6DB4BEE0"/>
    <w:rsid w:val="6DB52078"/>
    <w:rsid w:val="6DBC36B3"/>
    <w:rsid w:val="6DBD32DB"/>
    <w:rsid w:val="6DBE9B01"/>
    <w:rsid w:val="6DC5DF17"/>
    <w:rsid w:val="6DC5E18B"/>
    <w:rsid w:val="6DC6730B"/>
    <w:rsid w:val="6DC9C2CA"/>
    <w:rsid w:val="6DCB044B"/>
    <w:rsid w:val="6DCC9F17"/>
    <w:rsid w:val="6DD2DF40"/>
    <w:rsid w:val="6DDBC238"/>
    <w:rsid w:val="6DDC926C"/>
    <w:rsid w:val="6DDD169A"/>
    <w:rsid w:val="6DDDE99A"/>
    <w:rsid w:val="6DE45700"/>
    <w:rsid w:val="6DE9476A"/>
    <w:rsid w:val="6DEC39B6"/>
    <w:rsid w:val="6DEE6A1A"/>
    <w:rsid w:val="6DF3864C"/>
    <w:rsid w:val="6DF3EAB0"/>
    <w:rsid w:val="6DF449E8"/>
    <w:rsid w:val="6DF91E2C"/>
    <w:rsid w:val="6DFD4AF1"/>
    <w:rsid w:val="6DFEC844"/>
    <w:rsid w:val="6E00D4C4"/>
    <w:rsid w:val="6E012FF4"/>
    <w:rsid w:val="6E04089D"/>
    <w:rsid w:val="6E077991"/>
    <w:rsid w:val="6E0A6E38"/>
    <w:rsid w:val="6E0F02F8"/>
    <w:rsid w:val="6E0FB73D"/>
    <w:rsid w:val="6E148F5E"/>
    <w:rsid w:val="6E14D0AF"/>
    <w:rsid w:val="6E15A3ED"/>
    <w:rsid w:val="6E1D28C9"/>
    <w:rsid w:val="6E1DEB15"/>
    <w:rsid w:val="6E1F87AF"/>
    <w:rsid w:val="6E23660A"/>
    <w:rsid w:val="6E27203C"/>
    <w:rsid w:val="6E2891FB"/>
    <w:rsid w:val="6E2A8EB5"/>
    <w:rsid w:val="6E31C54D"/>
    <w:rsid w:val="6E334963"/>
    <w:rsid w:val="6E36215D"/>
    <w:rsid w:val="6E376476"/>
    <w:rsid w:val="6E389985"/>
    <w:rsid w:val="6E418CE0"/>
    <w:rsid w:val="6E45CAB8"/>
    <w:rsid w:val="6E46DD39"/>
    <w:rsid w:val="6E49B11D"/>
    <w:rsid w:val="6E4F1904"/>
    <w:rsid w:val="6E4F794B"/>
    <w:rsid w:val="6E5091CA"/>
    <w:rsid w:val="6E53E322"/>
    <w:rsid w:val="6E553E8D"/>
    <w:rsid w:val="6E558B20"/>
    <w:rsid w:val="6E5C0735"/>
    <w:rsid w:val="6E5F3623"/>
    <w:rsid w:val="6E61E3C5"/>
    <w:rsid w:val="6E62D0B3"/>
    <w:rsid w:val="6E65C6DB"/>
    <w:rsid w:val="6E65F116"/>
    <w:rsid w:val="6E66EAA5"/>
    <w:rsid w:val="6E695327"/>
    <w:rsid w:val="6E6A7C8A"/>
    <w:rsid w:val="6E6D6BE4"/>
    <w:rsid w:val="6E6E8295"/>
    <w:rsid w:val="6E707BF3"/>
    <w:rsid w:val="6E70919A"/>
    <w:rsid w:val="6E710B36"/>
    <w:rsid w:val="6E729705"/>
    <w:rsid w:val="6E72C8A3"/>
    <w:rsid w:val="6E75F265"/>
    <w:rsid w:val="6E7718D3"/>
    <w:rsid w:val="6E779D13"/>
    <w:rsid w:val="6E7890E6"/>
    <w:rsid w:val="6E78E2A5"/>
    <w:rsid w:val="6E79A16B"/>
    <w:rsid w:val="6E79BC8E"/>
    <w:rsid w:val="6E79DB3A"/>
    <w:rsid w:val="6E7BDE78"/>
    <w:rsid w:val="6E7E3139"/>
    <w:rsid w:val="6E80103F"/>
    <w:rsid w:val="6E81D8FD"/>
    <w:rsid w:val="6E881AA6"/>
    <w:rsid w:val="6E89B9F7"/>
    <w:rsid w:val="6E89EC29"/>
    <w:rsid w:val="6E9425FE"/>
    <w:rsid w:val="6E9842F0"/>
    <w:rsid w:val="6E98C9F8"/>
    <w:rsid w:val="6E9A6434"/>
    <w:rsid w:val="6E9C22C3"/>
    <w:rsid w:val="6E9CA9D9"/>
    <w:rsid w:val="6E9D4199"/>
    <w:rsid w:val="6E9FAEF7"/>
    <w:rsid w:val="6EA23466"/>
    <w:rsid w:val="6EA33C34"/>
    <w:rsid w:val="6EA43420"/>
    <w:rsid w:val="6EAA13F2"/>
    <w:rsid w:val="6EB0470A"/>
    <w:rsid w:val="6EB3B4AF"/>
    <w:rsid w:val="6EB74FA2"/>
    <w:rsid w:val="6EBF1F57"/>
    <w:rsid w:val="6EC3C564"/>
    <w:rsid w:val="6ECCFA9E"/>
    <w:rsid w:val="6ECEE66F"/>
    <w:rsid w:val="6ED2E7FD"/>
    <w:rsid w:val="6EDA5B7A"/>
    <w:rsid w:val="6EDA6B6D"/>
    <w:rsid w:val="6EDD4516"/>
    <w:rsid w:val="6EDEE17E"/>
    <w:rsid w:val="6EE40C6C"/>
    <w:rsid w:val="6EE42E48"/>
    <w:rsid w:val="6EE441AC"/>
    <w:rsid w:val="6EE8527E"/>
    <w:rsid w:val="6EEB3274"/>
    <w:rsid w:val="6EEB6E8E"/>
    <w:rsid w:val="6EF07FCB"/>
    <w:rsid w:val="6EF4CFDE"/>
    <w:rsid w:val="6EF7018F"/>
    <w:rsid w:val="6EFAD607"/>
    <w:rsid w:val="6EFC419E"/>
    <w:rsid w:val="6EFDB192"/>
    <w:rsid w:val="6EFE94BB"/>
    <w:rsid w:val="6F0602CC"/>
    <w:rsid w:val="6F090CD1"/>
    <w:rsid w:val="6F0E616C"/>
    <w:rsid w:val="6F0F2957"/>
    <w:rsid w:val="6F0F9694"/>
    <w:rsid w:val="6F1291D8"/>
    <w:rsid w:val="6F12B5B2"/>
    <w:rsid w:val="6F15F9F3"/>
    <w:rsid w:val="6F16AD29"/>
    <w:rsid w:val="6F191BCE"/>
    <w:rsid w:val="6F2734CA"/>
    <w:rsid w:val="6F2851DB"/>
    <w:rsid w:val="6F2863CC"/>
    <w:rsid w:val="6F289629"/>
    <w:rsid w:val="6F2BB9AC"/>
    <w:rsid w:val="6F2C3458"/>
    <w:rsid w:val="6F2CA916"/>
    <w:rsid w:val="6F2E941D"/>
    <w:rsid w:val="6F3A3C87"/>
    <w:rsid w:val="6F3D1295"/>
    <w:rsid w:val="6F42549C"/>
    <w:rsid w:val="6F44EC83"/>
    <w:rsid w:val="6F46CFF3"/>
    <w:rsid w:val="6F47C98D"/>
    <w:rsid w:val="6F4F09AB"/>
    <w:rsid w:val="6F4FE48B"/>
    <w:rsid w:val="6F55DF5F"/>
    <w:rsid w:val="6F5F8E0E"/>
    <w:rsid w:val="6F5F9F21"/>
    <w:rsid w:val="6F642504"/>
    <w:rsid w:val="6F6657C2"/>
    <w:rsid w:val="6F686336"/>
    <w:rsid w:val="6F68FD04"/>
    <w:rsid w:val="6F698F7B"/>
    <w:rsid w:val="6F6A1936"/>
    <w:rsid w:val="6F6D8C61"/>
    <w:rsid w:val="6F6E9017"/>
    <w:rsid w:val="6F72405C"/>
    <w:rsid w:val="6F72F4B5"/>
    <w:rsid w:val="6F73A932"/>
    <w:rsid w:val="6F78E934"/>
    <w:rsid w:val="6F7C0872"/>
    <w:rsid w:val="6F7E4301"/>
    <w:rsid w:val="6F828CF5"/>
    <w:rsid w:val="6F82C77F"/>
    <w:rsid w:val="6F85E77A"/>
    <w:rsid w:val="6F8DBA3D"/>
    <w:rsid w:val="6F8E03A1"/>
    <w:rsid w:val="6F93A33A"/>
    <w:rsid w:val="6F98DAEC"/>
    <w:rsid w:val="6F9C9EB5"/>
    <w:rsid w:val="6F9DA69A"/>
    <w:rsid w:val="6F9E85A3"/>
    <w:rsid w:val="6FA3F8A3"/>
    <w:rsid w:val="6FA87579"/>
    <w:rsid w:val="6FA9D943"/>
    <w:rsid w:val="6FAEA4EA"/>
    <w:rsid w:val="6FAED7FE"/>
    <w:rsid w:val="6FB5FDC0"/>
    <w:rsid w:val="6FB821F5"/>
    <w:rsid w:val="6FB88F0E"/>
    <w:rsid w:val="6FB98E29"/>
    <w:rsid w:val="6FBA4339"/>
    <w:rsid w:val="6FBD2100"/>
    <w:rsid w:val="6FBD2D70"/>
    <w:rsid w:val="6FC26FBA"/>
    <w:rsid w:val="6FC60D10"/>
    <w:rsid w:val="6FC64CA1"/>
    <w:rsid w:val="6FC66E32"/>
    <w:rsid w:val="6FC67BFF"/>
    <w:rsid w:val="6FC9FE44"/>
    <w:rsid w:val="6FCA988E"/>
    <w:rsid w:val="6FCAF6BA"/>
    <w:rsid w:val="6FD61726"/>
    <w:rsid w:val="6FD72C11"/>
    <w:rsid w:val="6FD99C23"/>
    <w:rsid w:val="6FDA4606"/>
    <w:rsid w:val="6FDC183F"/>
    <w:rsid w:val="6FE22462"/>
    <w:rsid w:val="6FE7BCAB"/>
    <w:rsid w:val="6FE7C3AB"/>
    <w:rsid w:val="6FEA5E34"/>
    <w:rsid w:val="6FEABCE5"/>
    <w:rsid w:val="6FEC61DD"/>
    <w:rsid w:val="6FECF5B3"/>
    <w:rsid w:val="6FEE3BAF"/>
    <w:rsid w:val="7001AB4C"/>
    <w:rsid w:val="7002A5BD"/>
    <w:rsid w:val="700D3E39"/>
    <w:rsid w:val="700F3CDF"/>
    <w:rsid w:val="7010C80C"/>
    <w:rsid w:val="70130F7C"/>
    <w:rsid w:val="70149EF6"/>
    <w:rsid w:val="7017B971"/>
    <w:rsid w:val="701A8333"/>
    <w:rsid w:val="701B518B"/>
    <w:rsid w:val="701BD3FE"/>
    <w:rsid w:val="701FC73E"/>
    <w:rsid w:val="702710CB"/>
    <w:rsid w:val="70282502"/>
    <w:rsid w:val="7028D7F6"/>
    <w:rsid w:val="7028E688"/>
    <w:rsid w:val="7031F753"/>
    <w:rsid w:val="70378ECC"/>
    <w:rsid w:val="7040CF93"/>
    <w:rsid w:val="7041CCF5"/>
    <w:rsid w:val="70423D4F"/>
    <w:rsid w:val="704254B3"/>
    <w:rsid w:val="7046A039"/>
    <w:rsid w:val="7046ACE2"/>
    <w:rsid w:val="704B843E"/>
    <w:rsid w:val="704C1799"/>
    <w:rsid w:val="704D2609"/>
    <w:rsid w:val="7050A932"/>
    <w:rsid w:val="706137A1"/>
    <w:rsid w:val="7064EA49"/>
    <w:rsid w:val="706745C6"/>
    <w:rsid w:val="706C053A"/>
    <w:rsid w:val="706F2178"/>
    <w:rsid w:val="7072F41A"/>
    <w:rsid w:val="70737D62"/>
    <w:rsid w:val="7074FD88"/>
    <w:rsid w:val="7077D935"/>
    <w:rsid w:val="707B2E45"/>
    <w:rsid w:val="7080808A"/>
    <w:rsid w:val="7082D4B4"/>
    <w:rsid w:val="708442D9"/>
    <w:rsid w:val="70896AE1"/>
    <w:rsid w:val="708BCDE4"/>
    <w:rsid w:val="708F4EAE"/>
    <w:rsid w:val="708F6614"/>
    <w:rsid w:val="709AF313"/>
    <w:rsid w:val="709D6743"/>
    <w:rsid w:val="709F967E"/>
    <w:rsid w:val="70A313C6"/>
    <w:rsid w:val="70A5DAA0"/>
    <w:rsid w:val="70A7B3E1"/>
    <w:rsid w:val="70ACF350"/>
    <w:rsid w:val="70AEC2F6"/>
    <w:rsid w:val="70B2AF55"/>
    <w:rsid w:val="70B83163"/>
    <w:rsid w:val="70B90944"/>
    <w:rsid w:val="70BB2830"/>
    <w:rsid w:val="70BBF941"/>
    <w:rsid w:val="70BE012F"/>
    <w:rsid w:val="70C4223C"/>
    <w:rsid w:val="70C4A561"/>
    <w:rsid w:val="70C67E71"/>
    <w:rsid w:val="70C7371C"/>
    <w:rsid w:val="70C8E0B9"/>
    <w:rsid w:val="70CAEDD1"/>
    <w:rsid w:val="70CC0544"/>
    <w:rsid w:val="70CC7D13"/>
    <w:rsid w:val="70D32A6E"/>
    <w:rsid w:val="70D6D8BD"/>
    <w:rsid w:val="70D9BB5B"/>
    <w:rsid w:val="70DB805C"/>
    <w:rsid w:val="70E0A238"/>
    <w:rsid w:val="70E2050F"/>
    <w:rsid w:val="70E2A1A9"/>
    <w:rsid w:val="70E2E434"/>
    <w:rsid w:val="70E3DFD4"/>
    <w:rsid w:val="70E6615B"/>
    <w:rsid w:val="70E78E8A"/>
    <w:rsid w:val="70E90530"/>
    <w:rsid w:val="70ED96E4"/>
    <w:rsid w:val="70EE7968"/>
    <w:rsid w:val="70EE8669"/>
    <w:rsid w:val="70F8DE73"/>
    <w:rsid w:val="70FCF8C4"/>
    <w:rsid w:val="70FD1A93"/>
    <w:rsid w:val="70FD91D1"/>
    <w:rsid w:val="70FECE54"/>
    <w:rsid w:val="710024EE"/>
    <w:rsid w:val="7104A448"/>
    <w:rsid w:val="71055F2B"/>
    <w:rsid w:val="7105E997"/>
    <w:rsid w:val="710B4533"/>
    <w:rsid w:val="71106241"/>
    <w:rsid w:val="71107588"/>
    <w:rsid w:val="7110BA35"/>
    <w:rsid w:val="7116170A"/>
    <w:rsid w:val="711679AF"/>
    <w:rsid w:val="7116C13E"/>
    <w:rsid w:val="7116E862"/>
    <w:rsid w:val="711A61A4"/>
    <w:rsid w:val="711AE63B"/>
    <w:rsid w:val="71212DB0"/>
    <w:rsid w:val="7122B3C2"/>
    <w:rsid w:val="71252B4B"/>
    <w:rsid w:val="71254BDA"/>
    <w:rsid w:val="712966E1"/>
    <w:rsid w:val="712A3883"/>
    <w:rsid w:val="712C711A"/>
    <w:rsid w:val="713417F6"/>
    <w:rsid w:val="713733BB"/>
    <w:rsid w:val="71421561"/>
    <w:rsid w:val="71431650"/>
    <w:rsid w:val="714637E7"/>
    <w:rsid w:val="714F5830"/>
    <w:rsid w:val="715032ED"/>
    <w:rsid w:val="715ADFA1"/>
    <w:rsid w:val="715B8F46"/>
    <w:rsid w:val="715EC0F2"/>
    <w:rsid w:val="7160C6BB"/>
    <w:rsid w:val="7166EAC2"/>
    <w:rsid w:val="7168E237"/>
    <w:rsid w:val="716A7502"/>
    <w:rsid w:val="716B8A33"/>
    <w:rsid w:val="716C26E4"/>
    <w:rsid w:val="71705356"/>
    <w:rsid w:val="71734948"/>
    <w:rsid w:val="7173A357"/>
    <w:rsid w:val="7176515E"/>
    <w:rsid w:val="717AF3F1"/>
    <w:rsid w:val="718334F0"/>
    <w:rsid w:val="718336C7"/>
    <w:rsid w:val="7184697B"/>
    <w:rsid w:val="7184D9B5"/>
    <w:rsid w:val="718A695B"/>
    <w:rsid w:val="718BB683"/>
    <w:rsid w:val="718F14D6"/>
    <w:rsid w:val="7197FFFF"/>
    <w:rsid w:val="7199D269"/>
    <w:rsid w:val="719AD88A"/>
    <w:rsid w:val="719E94D4"/>
    <w:rsid w:val="71A05241"/>
    <w:rsid w:val="71A08CB0"/>
    <w:rsid w:val="71A310BE"/>
    <w:rsid w:val="71A64D37"/>
    <w:rsid w:val="71A7BCE8"/>
    <w:rsid w:val="71AA3C25"/>
    <w:rsid w:val="71AB05B6"/>
    <w:rsid w:val="71B1748D"/>
    <w:rsid w:val="71B604C0"/>
    <w:rsid w:val="71C16C86"/>
    <w:rsid w:val="71C1DF01"/>
    <w:rsid w:val="71C66FB8"/>
    <w:rsid w:val="71C77F3B"/>
    <w:rsid w:val="71C7A96F"/>
    <w:rsid w:val="71CAECBD"/>
    <w:rsid w:val="71CC75A3"/>
    <w:rsid w:val="71CCAECF"/>
    <w:rsid w:val="71CDFEA2"/>
    <w:rsid w:val="71CFC74F"/>
    <w:rsid w:val="71D42CC1"/>
    <w:rsid w:val="71D9EB9C"/>
    <w:rsid w:val="71DDFC4F"/>
    <w:rsid w:val="71E0FC1F"/>
    <w:rsid w:val="71F846EC"/>
    <w:rsid w:val="71FA4747"/>
    <w:rsid w:val="71FDEFA4"/>
    <w:rsid w:val="71FFF00D"/>
    <w:rsid w:val="72088E89"/>
    <w:rsid w:val="720900FF"/>
    <w:rsid w:val="7209A98A"/>
    <w:rsid w:val="720AC982"/>
    <w:rsid w:val="720DFD99"/>
    <w:rsid w:val="720F46DE"/>
    <w:rsid w:val="72107C06"/>
    <w:rsid w:val="72128DE7"/>
    <w:rsid w:val="72192747"/>
    <w:rsid w:val="7219E5C3"/>
    <w:rsid w:val="721AB046"/>
    <w:rsid w:val="721D7CFE"/>
    <w:rsid w:val="721DF65F"/>
    <w:rsid w:val="72227ACC"/>
    <w:rsid w:val="7228208D"/>
    <w:rsid w:val="72292C16"/>
    <w:rsid w:val="722B1421"/>
    <w:rsid w:val="722C8F2F"/>
    <w:rsid w:val="723143BC"/>
    <w:rsid w:val="7235B89B"/>
    <w:rsid w:val="723780CC"/>
    <w:rsid w:val="723AB0C9"/>
    <w:rsid w:val="723BDA16"/>
    <w:rsid w:val="723BE634"/>
    <w:rsid w:val="723CF405"/>
    <w:rsid w:val="723DA38E"/>
    <w:rsid w:val="723E101E"/>
    <w:rsid w:val="723ED6F4"/>
    <w:rsid w:val="7243679D"/>
    <w:rsid w:val="724C3239"/>
    <w:rsid w:val="725401C4"/>
    <w:rsid w:val="72577810"/>
    <w:rsid w:val="7258D244"/>
    <w:rsid w:val="7259616C"/>
    <w:rsid w:val="725D4DB5"/>
    <w:rsid w:val="72607560"/>
    <w:rsid w:val="72618743"/>
    <w:rsid w:val="72661194"/>
    <w:rsid w:val="726D0632"/>
    <w:rsid w:val="726FC4CE"/>
    <w:rsid w:val="7271BC8F"/>
    <w:rsid w:val="7271DD49"/>
    <w:rsid w:val="72757DDF"/>
    <w:rsid w:val="727C0744"/>
    <w:rsid w:val="728489BB"/>
    <w:rsid w:val="7289ABDE"/>
    <w:rsid w:val="728C4CED"/>
    <w:rsid w:val="7290859E"/>
    <w:rsid w:val="72959428"/>
    <w:rsid w:val="72969DD3"/>
    <w:rsid w:val="7296A273"/>
    <w:rsid w:val="72986A73"/>
    <w:rsid w:val="7298A668"/>
    <w:rsid w:val="729A38F2"/>
    <w:rsid w:val="729DF1D3"/>
    <w:rsid w:val="72A13892"/>
    <w:rsid w:val="72A24246"/>
    <w:rsid w:val="72ABA700"/>
    <w:rsid w:val="72AC0E55"/>
    <w:rsid w:val="72B12911"/>
    <w:rsid w:val="72B319DF"/>
    <w:rsid w:val="72BCC94E"/>
    <w:rsid w:val="72BFA11E"/>
    <w:rsid w:val="72BFC85C"/>
    <w:rsid w:val="72BFD42F"/>
    <w:rsid w:val="72BFD809"/>
    <w:rsid w:val="72C0CE4C"/>
    <w:rsid w:val="72C16723"/>
    <w:rsid w:val="72C4935E"/>
    <w:rsid w:val="72CB605F"/>
    <w:rsid w:val="72CDB4B5"/>
    <w:rsid w:val="72CF2CE6"/>
    <w:rsid w:val="72D037D8"/>
    <w:rsid w:val="72D563C3"/>
    <w:rsid w:val="72D739E8"/>
    <w:rsid w:val="72D763B6"/>
    <w:rsid w:val="72DE843C"/>
    <w:rsid w:val="72E52494"/>
    <w:rsid w:val="72E576F9"/>
    <w:rsid w:val="72E91453"/>
    <w:rsid w:val="72EA5717"/>
    <w:rsid w:val="72EB941B"/>
    <w:rsid w:val="72EC09DF"/>
    <w:rsid w:val="72F19AA5"/>
    <w:rsid w:val="72FA6299"/>
    <w:rsid w:val="72FF952E"/>
    <w:rsid w:val="730037DA"/>
    <w:rsid w:val="730049C1"/>
    <w:rsid w:val="7306135E"/>
    <w:rsid w:val="73089C99"/>
    <w:rsid w:val="73097C3B"/>
    <w:rsid w:val="730B1127"/>
    <w:rsid w:val="730CD638"/>
    <w:rsid w:val="730FC019"/>
    <w:rsid w:val="7316AA90"/>
    <w:rsid w:val="7319A5DD"/>
    <w:rsid w:val="731A66B9"/>
    <w:rsid w:val="7325E426"/>
    <w:rsid w:val="732939B9"/>
    <w:rsid w:val="732D158F"/>
    <w:rsid w:val="732EC3EF"/>
    <w:rsid w:val="732F68A8"/>
    <w:rsid w:val="7330A32B"/>
    <w:rsid w:val="73317C29"/>
    <w:rsid w:val="73318FA3"/>
    <w:rsid w:val="7331D79B"/>
    <w:rsid w:val="733AB52B"/>
    <w:rsid w:val="733B5965"/>
    <w:rsid w:val="73417400"/>
    <w:rsid w:val="734484AD"/>
    <w:rsid w:val="7344F3D0"/>
    <w:rsid w:val="7346F57D"/>
    <w:rsid w:val="7347DCC5"/>
    <w:rsid w:val="7349A80C"/>
    <w:rsid w:val="734F8349"/>
    <w:rsid w:val="73503386"/>
    <w:rsid w:val="73564A5C"/>
    <w:rsid w:val="735A77A5"/>
    <w:rsid w:val="735D39CB"/>
    <w:rsid w:val="735D5D4C"/>
    <w:rsid w:val="735DA06A"/>
    <w:rsid w:val="735E361B"/>
    <w:rsid w:val="735F8B21"/>
    <w:rsid w:val="73639D2A"/>
    <w:rsid w:val="73669907"/>
    <w:rsid w:val="736AC209"/>
    <w:rsid w:val="7378410B"/>
    <w:rsid w:val="73792342"/>
    <w:rsid w:val="737932BE"/>
    <w:rsid w:val="73794E23"/>
    <w:rsid w:val="737BC4B3"/>
    <w:rsid w:val="738570AB"/>
    <w:rsid w:val="738B90D6"/>
    <w:rsid w:val="738D5940"/>
    <w:rsid w:val="73917EA8"/>
    <w:rsid w:val="73929674"/>
    <w:rsid w:val="7392A55B"/>
    <w:rsid w:val="73A46C98"/>
    <w:rsid w:val="73A5C94A"/>
    <w:rsid w:val="73A5E823"/>
    <w:rsid w:val="73A5EA25"/>
    <w:rsid w:val="73A5F3D9"/>
    <w:rsid w:val="73A77DBC"/>
    <w:rsid w:val="73A89819"/>
    <w:rsid w:val="73AB5276"/>
    <w:rsid w:val="73AB75AE"/>
    <w:rsid w:val="73ABFE12"/>
    <w:rsid w:val="73AC9E4A"/>
    <w:rsid w:val="73AE8AA5"/>
    <w:rsid w:val="73AFCCA9"/>
    <w:rsid w:val="73B007F7"/>
    <w:rsid w:val="73B148F5"/>
    <w:rsid w:val="73B4230F"/>
    <w:rsid w:val="73B458C5"/>
    <w:rsid w:val="73B7EA26"/>
    <w:rsid w:val="73B864BC"/>
    <w:rsid w:val="73B87E24"/>
    <w:rsid w:val="73B92411"/>
    <w:rsid w:val="73BBA72B"/>
    <w:rsid w:val="73BC8516"/>
    <w:rsid w:val="73BD3C73"/>
    <w:rsid w:val="73C039F3"/>
    <w:rsid w:val="73C2F7BC"/>
    <w:rsid w:val="73C89E1B"/>
    <w:rsid w:val="73CB4538"/>
    <w:rsid w:val="73CDB42B"/>
    <w:rsid w:val="73D19E2C"/>
    <w:rsid w:val="73D1B672"/>
    <w:rsid w:val="73D31738"/>
    <w:rsid w:val="73D37CDA"/>
    <w:rsid w:val="73D71D02"/>
    <w:rsid w:val="73D74599"/>
    <w:rsid w:val="73DA6D89"/>
    <w:rsid w:val="73DE04C6"/>
    <w:rsid w:val="73DFF4A7"/>
    <w:rsid w:val="73E7268B"/>
    <w:rsid w:val="73E782F8"/>
    <w:rsid w:val="73E8F3FF"/>
    <w:rsid w:val="73ED089D"/>
    <w:rsid w:val="73F4EC30"/>
    <w:rsid w:val="73F74AFB"/>
    <w:rsid w:val="73F74F39"/>
    <w:rsid w:val="73FBB447"/>
    <w:rsid w:val="73FC2967"/>
    <w:rsid w:val="73FF5F1F"/>
    <w:rsid w:val="74029F33"/>
    <w:rsid w:val="740B731E"/>
    <w:rsid w:val="740CFAB1"/>
    <w:rsid w:val="740DADAA"/>
    <w:rsid w:val="74142B83"/>
    <w:rsid w:val="741D76B8"/>
    <w:rsid w:val="741F30FE"/>
    <w:rsid w:val="742176FE"/>
    <w:rsid w:val="7428E8D4"/>
    <w:rsid w:val="742A3D82"/>
    <w:rsid w:val="742C1D68"/>
    <w:rsid w:val="742D65E6"/>
    <w:rsid w:val="742E6C18"/>
    <w:rsid w:val="7430618A"/>
    <w:rsid w:val="74320E30"/>
    <w:rsid w:val="7433357B"/>
    <w:rsid w:val="74335AD1"/>
    <w:rsid w:val="7434C6BF"/>
    <w:rsid w:val="74367E10"/>
    <w:rsid w:val="7436FAF9"/>
    <w:rsid w:val="7440746C"/>
    <w:rsid w:val="744486DD"/>
    <w:rsid w:val="7447F8B9"/>
    <w:rsid w:val="7449A881"/>
    <w:rsid w:val="744AD9B2"/>
    <w:rsid w:val="744EC530"/>
    <w:rsid w:val="744EFC7D"/>
    <w:rsid w:val="7451FFC6"/>
    <w:rsid w:val="745207A2"/>
    <w:rsid w:val="7453290D"/>
    <w:rsid w:val="74548BC4"/>
    <w:rsid w:val="74553776"/>
    <w:rsid w:val="745808B2"/>
    <w:rsid w:val="745A6F28"/>
    <w:rsid w:val="745C2C18"/>
    <w:rsid w:val="745D3597"/>
    <w:rsid w:val="745F81E1"/>
    <w:rsid w:val="74606CFC"/>
    <w:rsid w:val="74608B92"/>
    <w:rsid w:val="746203D1"/>
    <w:rsid w:val="746414D8"/>
    <w:rsid w:val="74641FF1"/>
    <w:rsid w:val="74667E66"/>
    <w:rsid w:val="746A23FD"/>
    <w:rsid w:val="746AFA69"/>
    <w:rsid w:val="746BA59F"/>
    <w:rsid w:val="746BDCEE"/>
    <w:rsid w:val="74758489"/>
    <w:rsid w:val="7476637C"/>
    <w:rsid w:val="7480D6D9"/>
    <w:rsid w:val="74818946"/>
    <w:rsid w:val="748348B5"/>
    <w:rsid w:val="748B5C8C"/>
    <w:rsid w:val="748D305A"/>
    <w:rsid w:val="748DDBC9"/>
    <w:rsid w:val="74971F7D"/>
    <w:rsid w:val="749920BE"/>
    <w:rsid w:val="74996BB9"/>
    <w:rsid w:val="74A1CE8F"/>
    <w:rsid w:val="74A48D94"/>
    <w:rsid w:val="74A98BDA"/>
    <w:rsid w:val="74A9CD28"/>
    <w:rsid w:val="74AB6DC0"/>
    <w:rsid w:val="74B3BD84"/>
    <w:rsid w:val="74B8EEE0"/>
    <w:rsid w:val="74B9E4B7"/>
    <w:rsid w:val="74C345EB"/>
    <w:rsid w:val="74CB11CB"/>
    <w:rsid w:val="74CF1412"/>
    <w:rsid w:val="74CFF5C3"/>
    <w:rsid w:val="74D0BAE8"/>
    <w:rsid w:val="74D35E03"/>
    <w:rsid w:val="74D56FC0"/>
    <w:rsid w:val="74D7431E"/>
    <w:rsid w:val="74D82F8D"/>
    <w:rsid w:val="74DA4351"/>
    <w:rsid w:val="74DB2D62"/>
    <w:rsid w:val="74DE832A"/>
    <w:rsid w:val="74E68E4D"/>
    <w:rsid w:val="74E9E791"/>
    <w:rsid w:val="74EF4CFC"/>
    <w:rsid w:val="74EFA313"/>
    <w:rsid w:val="74EFEC5A"/>
    <w:rsid w:val="74F37349"/>
    <w:rsid w:val="74F7FDF7"/>
    <w:rsid w:val="74FAA636"/>
    <w:rsid w:val="74FDF83A"/>
    <w:rsid w:val="75026D48"/>
    <w:rsid w:val="75046B42"/>
    <w:rsid w:val="7506CB34"/>
    <w:rsid w:val="750B080F"/>
    <w:rsid w:val="751C0521"/>
    <w:rsid w:val="751C1490"/>
    <w:rsid w:val="751DB63E"/>
    <w:rsid w:val="75268836"/>
    <w:rsid w:val="752BCD80"/>
    <w:rsid w:val="752BED7E"/>
    <w:rsid w:val="752BF260"/>
    <w:rsid w:val="752FE7AE"/>
    <w:rsid w:val="753255C5"/>
    <w:rsid w:val="75347C44"/>
    <w:rsid w:val="75376A60"/>
    <w:rsid w:val="753D1E50"/>
    <w:rsid w:val="753DCCF4"/>
    <w:rsid w:val="753FB093"/>
    <w:rsid w:val="75409987"/>
    <w:rsid w:val="75429FEA"/>
    <w:rsid w:val="75435C21"/>
    <w:rsid w:val="754479CD"/>
    <w:rsid w:val="7544AA5B"/>
    <w:rsid w:val="7544BEFC"/>
    <w:rsid w:val="7544F46D"/>
    <w:rsid w:val="75451485"/>
    <w:rsid w:val="754FF0A3"/>
    <w:rsid w:val="7557D51B"/>
    <w:rsid w:val="755861E2"/>
    <w:rsid w:val="7559ABAB"/>
    <w:rsid w:val="755A0FFF"/>
    <w:rsid w:val="755D5E33"/>
    <w:rsid w:val="7564FB70"/>
    <w:rsid w:val="75666D51"/>
    <w:rsid w:val="7569FB41"/>
    <w:rsid w:val="756ADEF4"/>
    <w:rsid w:val="756B8C7A"/>
    <w:rsid w:val="756C329B"/>
    <w:rsid w:val="756D0962"/>
    <w:rsid w:val="756F9261"/>
    <w:rsid w:val="7570F601"/>
    <w:rsid w:val="75717A8F"/>
    <w:rsid w:val="75740272"/>
    <w:rsid w:val="757980E6"/>
    <w:rsid w:val="757B7166"/>
    <w:rsid w:val="7583180B"/>
    <w:rsid w:val="758622A5"/>
    <w:rsid w:val="758680BF"/>
    <w:rsid w:val="758BDA23"/>
    <w:rsid w:val="758BED7F"/>
    <w:rsid w:val="758D2C05"/>
    <w:rsid w:val="758E2D32"/>
    <w:rsid w:val="759161F7"/>
    <w:rsid w:val="759A4B21"/>
    <w:rsid w:val="759BFE6A"/>
    <w:rsid w:val="759D18C2"/>
    <w:rsid w:val="75A0825D"/>
    <w:rsid w:val="75A115BC"/>
    <w:rsid w:val="75A11B72"/>
    <w:rsid w:val="75A47C9E"/>
    <w:rsid w:val="75A76AC1"/>
    <w:rsid w:val="75A877B2"/>
    <w:rsid w:val="75A89841"/>
    <w:rsid w:val="75AA164C"/>
    <w:rsid w:val="75AA21AD"/>
    <w:rsid w:val="75AC193B"/>
    <w:rsid w:val="75B4BB73"/>
    <w:rsid w:val="75B6B589"/>
    <w:rsid w:val="75B71414"/>
    <w:rsid w:val="75BA53E4"/>
    <w:rsid w:val="75BACCA4"/>
    <w:rsid w:val="75BB01C5"/>
    <w:rsid w:val="75C0632D"/>
    <w:rsid w:val="75C24C40"/>
    <w:rsid w:val="75C2E3B8"/>
    <w:rsid w:val="75CA6A5D"/>
    <w:rsid w:val="75CBAA7F"/>
    <w:rsid w:val="75CF614E"/>
    <w:rsid w:val="75D67A84"/>
    <w:rsid w:val="75D7C731"/>
    <w:rsid w:val="75D851CF"/>
    <w:rsid w:val="75DD3328"/>
    <w:rsid w:val="75E09F56"/>
    <w:rsid w:val="75E3D364"/>
    <w:rsid w:val="75E5E07B"/>
    <w:rsid w:val="75E69E7F"/>
    <w:rsid w:val="75EAB585"/>
    <w:rsid w:val="75EB2788"/>
    <w:rsid w:val="75EB701E"/>
    <w:rsid w:val="75EFBA3F"/>
    <w:rsid w:val="75F38700"/>
    <w:rsid w:val="75F3D913"/>
    <w:rsid w:val="75F5696F"/>
    <w:rsid w:val="75F667A6"/>
    <w:rsid w:val="75F6DC4E"/>
    <w:rsid w:val="75F7257D"/>
    <w:rsid w:val="75FA4958"/>
    <w:rsid w:val="75FFD6B4"/>
    <w:rsid w:val="76006B33"/>
    <w:rsid w:val="760183B5"/>
    <w:rsid w:val="76018E90"/>
    <w:rsid w:val="76019726"/>
    <w:rsid w:val="76047923"/>
    <w:rsid w:val="7604A21E"/>
    <w:rsid w:val="7607E479"/>
    <w:rsid w:val="76095B7A"/>
    <w:rsid w:val="760E969D"/>
    <w:rsid w:val="76188DF9"/>
    <w:rsid w:val="761A7B83"/>
    <w:rsid w:val="761B8335"/>
    <w:rsid w:val="761E65A0"/>
    <w:rsid w:val="76269883"/>
    <w:rsid w:val="7630E08A"/>
    <w:rsid w:val="76332B2C"/>
    <w:rsid w:val="76338BB6"/>
    <w:rsid w:val="7636A929"/>
    <w:rsid w:val="763BAF2F"/>
    <w:rsid w:val="763D7699"/>
    <w:rsid w:val="7640CABE"/>
    <w:rsid w:val="7640E18D"/>
    <w:rsid w:val="76414D8A"/>
    <w:rsid w:val="76430941"/>
    <w:rsid w:val="76445497"/>
    <w:rsid w:val="764A1AE5"/>
    <w:rsid w:val="764CAC9D"/>
    <w:rsid w:val="764DC875"/>
    <w:rsid w:val="764DCE74"/>
    <w:rsid w:val="76543288"/>
    <w:rsid w:val="765439BC"/>
    <w:rsid w:val="76545843"/>
    <w:rsid w:val="765587A5"/>
    <w:rsid w:val="765900FD"/>
    <w:rsid w:val="765927EC"/>
    <w:rsid w:val="765D5C15"/>
    <w:rsid w:val="765F6E89"/>
    <w:rsid w:val="76608D54"/>
    <w:rsid w:val="7667FB4B"/>
    <w:rsid w:val="766CC226"/>
    <w:rsid w:val="7670F62F"/>
    <w:rsid w:val="76715177"/>
    <w:rsid w:val="7672160E"/>
    <w:rsid w:val="767B659F"/>
    <w:rsid w:val="767BD5B1"/>
    <w:rsid w:val="767C07EB"/>
    <w:rsid w:val="767F0B43"/>
    <w:rsid w:val="768094D6"/>
    <w:rsid w:val="7681468B"/>
    <w:rsid w:val="7683F48A"/>
    <w:rsid w:val="76856C7F"/>
    <w:rsid w:val="768585DC"/>
    <w:rsid w:val="7688EED3"/>
    <w:rsid w:val="7689C4BD"/>
    <w:rsid w:val="768DEF7E"/>
    <w:rsid w:val="7691245A"/>
    <w:rsid w:val="769954C9"/>
    <w:rsid w:val="76997BE2"/>
    <w:rsid w:val="76A00171"/>
    <w:rsid w:val="76A838F3"/>
    <w:rsid w:val="76AD05AD"/>
    <w:rsid w:val="76B45C21"/>
    <w:rsid w:val="76B46BF8"/>
    <w:rsid w:val="76BA0B08"/>
    <w:rsid w:val="76BE7058"/>
    <w:rsid w:val="76BF2280"/>
    <w:rsid w:val="76BFA036"/>
    <w:rsid w:val="76C26B6A"/>
    <w:rsid w:val="76C490E5"/>
    <w:rsid w:val="76D01B69"/>
    <w:rsid w:val="76D0FFC9"/>
    <w:rsid w:val="76D3D975"/>
    <w:rsid w:val="76D41B95"/>
    <w:rsid w:val="76DA4736"/>
    <w:rsid w:val="76DB53AB"/>
    <w:rsid w:val="76DC763F"/>
    <w:rsid w:val="76DE5684"/>
    <w:rsid w:val="76E15640"/>
    <w:rsid w:val="76E26953"/>
    <w:rsid w:val="76E5461F"/>
    <w:rsid w:val="76F066B7"/>
    <w:rsid w:val="76F1EAA7"/>
    <w:rsid w:val="76F3420A"/>
    <w:rsid w:val="76F4B221"/>
    <w:rsid w:val="76F5FE4D"/>
    <w:rsid w:val="76F9B89D"/>
    <w:rsid w:val="76FB91B0"/>
    <w:rsid w:val="76FDD543"/>
    <w:rsid w:val="77000052"/>
    <w:rsid w:val="7700DD0E"/>
    <w:rsid w:val="7703EF39"/>
    <w:rsid w:val="77064674"/>
    <w:rsid w:val="77078C82"/>
    <w:rsid w:val="7708361C"/>
    <w:rsid w:val="770A9ABB"/>
    <w:rsid w:val="770BF347"/>
    <w:rsid w:val="770D3DFA"/>
    <w:rsid w:val="7711ACE9"/>
    <w:rsid w:val="7718E3C5"/>
    <w:rsid w:val="771A6078"/>
    <w:rsid w:val="771B222C"/>
    <w:rsid w:val="771DF06A"/>
    <w:rsid w:val="771F5485"/>
    <w:rsid w:val="772054E3"/>
    <w:rsid w:val="77246347"/>
    <w:rsid w:val="772772E7"/>
    <w:rsid w:val="7729F8A7"/>
    <w:rsid w:val="772D389E"/>
    <w:rsid w:val="77361A8D"/>
    <w:rsid w:val="773BB1CE"/>
    <w:rsid w:val="773F751F"/>
    <w:rsid w:val="773F869F"/>
    <w:rsid w:val="7744ACF2"/>
    <w:rsid w:val="7745090B"/>
    <w:rsid w:val="774B24DA"/>
    <w:rsid w:val="774B5FA3"/>
    <w:rsid w:val="774BEF66"/>
    <w:rsid w:val="7750578D"/>
    <w:rsid w:val="7752A2B7"/>
    <w:rsid w:val="7753E987"/>
    <w:rsid w:val="77553372"/>
    <w:rsid w:val="77583D37"/>
    <w:rsid w:val="775BD19E"/>
    <w:rsid w:val="775BDA47"/>
    <w:rsid w:val="775FD203"/>
    <w:rsid w:val="7763299E"/>
    <w:rsid w:val="776743AF"/>
    <w:rsid w:val="776985C8"/>
    <w:rsid w:val="776F6672"/>
    <w:rsid w:val="77701B0E"/>
    <w:rsid w:val="7771AAE9"/>
    <w:rsid w:val="77752B1B"/>
    <w:rsid w:val="7776726F"/>
    <w:rsid w:val="777FC5A6"/>
    <w:rsid w:val="778685E6"/>
    <w:rsid w:val="77872653"/>
    <w:rsid w:val="7789643C"/>
    <w:rsid w:val="778A64E5"/>
    <w:rsid w:val="778B50F0"/>
    <w:rsid w:val="778D0191"/>
    <w:rsid w:val="7791C6C1"/>
    <w:rsid w:val="7792EDC7"/>
    <w:rsid w:val="77987CF4"/>
    <w:rsid w:val="779B3D73"/>
    <w:rsid w:val="779C583A"/>
    <w:rsid w:val="779CE35A"/>
    <w:rsid w:val="779D06FD"/>
    <w:rsid w:val="779E3C56"/>
    <w:rsid w:val="77A3932B"/>
    <w:rsid w:val="77A48AE6"/>
    <w:rsid w:val="77A545B9"/>
    <w:rsid w:val="77A7B1F2"/>
    <w:rsid w:val="77A8D1D1"/>
    <w:rsid w:val="77AB094C"/>
    <w:rsid w:val="77AD76F1"/>
    <w:rsid w:val="77AE1FD8"/>
    <w:rsid w:val="77AEDFE0"/>
    <w:rsid w:val="77B40EE3"/>
    <w:rsid w:val="77B61395"/>
    <w:rsid w:val="77B75396"/>
    <w:rsid w:val="77BCB087"/>
    <w:rsid w:val="77C01720"/>
    <w:rsid w:val="77C18B93"/>
    <w:rsid w:val="77C3127E"/>
    <w:rsid w:val="77C45982"/>
    <w:rsid w:val="77CC66BF"/>
    <w:rsid w:val="77CFE8DC"/>
    <w:rsid w:val="77D15250"/>
    <w:rsid w:val="77D21943"/>
    <w:rsid w:val="77D7A834"/>
    <w:rsid w:val="77E148E9"/>
    <w:rsid w:val="77E2112D"/>
    <w:rsid w:val="77EA34AC"/>
    <w:rsid w:val="77F04AE1"/>
    <w:rsid w:val="77F70FAF"/>
    <w:rsid w:val="77FA1D9E"/>
    <w:rsid w:val="77FB8DC5"/>
    <w:rsid w:val="77FD5158"/>
    <w:rsid w:val="77FF417A"/>
    <w:rsid w:val="7801046B"/>
    <w:rsid w:val="780C9C6E"/>
    <w:rsid w:val="780F39F6"/>
    <w:rsid w:val="7810FD24"/>
    <w:rsid w:val="78155FF5"/>
    <w:rsid w:val="7821129C"/>
    <w:rsid w:val="7823A273"/>
    <w:rsid w:val="7824EE09"/>
    <w:rsid w:val="78262B75"/>
    <w:rsid w:val="7826BCCA"/>
    <w:rsid w:val="7826FEC7"/>
    <w:rsid w:val="7827BD8F"/>
    <w:rsid w:val="78281718"/>
    <w:rsid w:val="78298920"/>
    <w:rsid w:val="78298E30"/>
    <w:rsid w:val="782A4347"/>
    <w:rsid w:val="78311E56"/>
    <w:rsid w:val="7831738A"/>
    <w:rsid w:val="78328620"/>
    <w:rsid w:val="78374224"/>
    <w:rsid w:val="783750DC"/>
    <w:rsid w:val="7839F34E"/>
    <w:rsid w:val="783A1B3D"/>
    <w:rsid w:val="783B0D4A"/>
    <w:rsid w:val="783BD2DD"/>
    <w:rsid w:val="783DCF4B"/>
    <w:rsid w:val="78402F1D"/>
    <w:rsid w:val="784075A2"/>
    <w:rsid w:val="7842BD49"/>
    <w:rsid w:val="7845DEB4"/>
    <w:rsid w:val="7846CE20"/>
    <w:rsid w:val="78475B00"/>
    <w:rsid w:val="78483AA0"/>
    <w:rsid w:val="784A9979"/>
    <w:rsid w:val="784D9F0E"/>
    <w:rsid w:val="784DCE48"/>
    <w:rsid w:val="78537D10"/>
    <w:rsid w:val="78544B40"/>
    <w:rsid w:val="78567C4F"/>
    <w:rsid w:val="7856E29D"/>
    <w:rsid w:val="785D07A0"/>
    <w:rsid w:val="785E62E6"/>
    <w:rsid w:val="78610088"/>
    <w:rsid w:val="7865F86A"/>
    <w:rsid w:val="7866167E"/>
    <w:rsid w:val="7867C202"/>
    <w:rsid w:val="7869B4DE"/>
    <w:rsid w:val="786B456B"/>
    <w:rsid w:val="786DCA09"/>
    <w:rsid w:val="786DEF9B"/>
    <w:rsid w:val="78748C46"/>
    <w:rsid w:val="7877CE42"/>
    <w:rsid w:val="78801828"/>
    <w:rsid w:val="788A422F"/>
    <w:rsid w:val="7894BAA6"/>
    <w:rsid w:val="7898A9C8"/>
    <w:rsid w:val="789A3E68"/>
    <w:rsid w:val="789BD0B3"/>
    <w:rsid w:val="789E41DA"/>
    <w:rsid w:val="789E9BD0"/>
    <w:rsid w:val="78A2452D"/>
    <w:rsid w:val="78A281C9"/>
    <w:rsid w:val="78A8694E"/>
    <w:rsid w:val="78A9EC15"/>
    <w:rsid w:val="78A9FCA5"/>
    <w:rsid w:val="78AB6521"/>
    <w:rsid w:val="78ABE66E"/>
    <w:rsid w:val="78AD0B8A"/>
    <w:rsid w:val="78B3B665"/>
    <w:rsid w:val="78B67ADC"/>
    <w:rsid w:val="78B6DDC1"/>
    <w:rsid w:val="78BC1824"/>
    <w:rsid w:val="78BCDC39"/>
    <w:rsid w:val="78C13E3B"/>
    <w:rsid w:val="78C4511C"/>
    <w:rsid w:val="78C4DE7F"/>
    <w:rsid w:val="78C53203"/>
    <w:rsid w:val="78C5F261"/>
    <w:rsid w:val="78C63CB8"/>
    <w:rsid w:val="78CB30CE"/>
    <w:rsid w:val="78CB90C9"/>
    <w:rsid w:val="78D7F590"/>
    <w:rsid w:val="78D84AE3"/>
    <w:rsid w:val="78E224F4"/>
    <w:rsid w:val="78E6C6D7"/>
    <w:rsid w:val="78E7DE2C"/>
    <w:rsid w:val="78EA36F4"/>
    <w:rsid w:val="78EBB9E4"/>
    <w:rsid w:val="78EC6001"/>
    <w:rsid w:val="78F37119"/>
    <w:rsid w:val="78F61C5E"/>
    <w:rsid w:val="78F69C7B"/>
    <w:rsid w:val="78F6B13D"/>
    <w:rsid w:val="78F7D31F"/>
    <w:rsid w:val="78FB0EA7"/>
    <w:rsid w:val="7900E272"/>
    <w:rsid w:val="7902283A"/>
    <w:rsid w:val="79046B74"/>
    <w:rsid w:val="7904ABEA"/>
    <w:rsid w:val="79090CBD"/>
    <w:rsid w:val="791725B9"/>
    <w:rsid w:val="791870ED"/>
    <w:rsid w:val="7919C22A"/>
    <w:rsid w:val="791E6792"/>
    <w:rsid w:val="792CC369"/>
    <w:rsid w:val="79319CD6"/>
    <w:rsid w:val="79388F5D"/>
    <w:rsid w:val="793C70C8"/>
    <w:rsid w:val="793E572A"/>
    <w:rsid w:val="7943AD70"/>
    <w:rsid w:val="79449F02"/>
    <w:rsid w:val="7946A5A7"/>
    <w:rsid w:val="7946BF7F"/>
    <w:rsid w:val="7948E9C2"/>
    <w:rsid w:val="794FB58B"/>
    <w:rsid w:val="79532028"/>
    <w:rsid w:val="795464B7"/>
    <w:rsid w:val="79558F0B"/>
    <w:rsid w:val="795A936E"/>
    <w:rsid w:val="795CA898"/>
    <w:rsid w:val="7960552D"/>
    <w:rsid w:val="79625BF7"/>
    <w:rsid w:val="79662C3C"/>
    <w:rsid w:val="796931DC"/>
    <w:rsid w:val="796B1448"/>
    <w:rsid w:val="7972B52C"/>
    <w:rsid w:val="7978224E"/>
    <w:rsid w:val="797A8A79"/>
    <w:rsid w:val="797EF40C"/>
    <w:rsid w:val="7980F7D6"/>
    <w:rsid w:val="7981B98C"/>
    <w:rsid w:val="7986050D"/>
    <w:rsid w:val="798763C9"/>
    <w:rsid w:val="7988F50F"/>
    <w:rsid w:val="798A2A04"/>
    <w:rsid w:val="798F0E7F"/>
    <w:rsid w:val="79925CF7"/>
    <w:rsid w:val="799308A0"/>
    <w:rsid w:val="7993FAD7"/>
    <w:rsid w:val="799C8548"/>
    <w:rsid w:val="79A799ED"/>
    <w:rsid w:val="79A8C4DC"/>
    <w:rsid w:val="79A8F033"/>
    <w:rsid w:val="79A9161E"/>
    <w:rsid w:val="79A98FE9"/>
    <w:rsid w:val="79ACCBF3"/>
    <w:rsid w:val="79B002A0"/>
    <w:rsid w:val="79B10BFC"/>
    <w:rsid w:val="79B7A295"/>
    <w:rsid w:val="79BD2066"/>
    <w:rsid w:val="79C028FA"/>
    <w:rsid w:val="79C13139"/>
    <w:rsid w:val="79C6F80C"/>
    <w:rsid w:val="79CA5E4A"/>
    <w:rsid w:val="79CA68CA"/>
    <w:rsid w:val="79CB6F1A"/>
    <w:rsid w:val="79CD4F7C"/>
    <w:rsid w:val="79CD60D2"/>
    <w:rsid w:val="79CDBB2F"/>
    <w:rsid w:val="79CFFF3D"/>
    <w:rsid w:val="79D059B3"/>
    <w:rsid w:val="79D090E4"/>
    <w:rsid w:val="79D1F7E2"/>
    <w:rsid w:val="79D37DC4"/>
    <w:rsid w:val="79DD7BD5"/>
    <w:rsid w:val="79DFC922"/>
    <w:rsid w:val="79EB8351"/>
    <w:rsid w:val="79ED1E36"/>
    <w:rsid w:val="79EE07E9"/>
    <w:rsid w:val="79F2F9DF"/>
    <w:rsid w:val="79F864EE"/>
    <w:rsid w:val="79FBF2BB"/>
    <w:rsid w:val="7A000D09"/>
    <w:rsid w:val="7A01E6DF"/>
    <w:rsid w:val="7A0663E2"/>
    <w:rsid w:val="7A0729FB"/>
    <w:rsid w:val="7A0B5B69"/>
    <w:rsid w:val="7A1086CE"/>
    <w:rsid w:val="7A15A5EF"/>
    <w:rsid w:val="7A1F7968"/>
    <w:rsid w:val="7A20BA8D"/>
    <w:rsid w:val="7A21F4B7"/>
    <w:rsid w:val="7A2A0B13"/>
    <w:rsid w:val="7A2EF69C"/>
    <w:rsid w:val="7A303619"/>
    <w:rsid w:val="7A3090C4"/>
    <w:rsid w:val="7A31CDCD"/>
    <w:rsid w:val="7A31F62D"/>
    <w:rsid w:val="7A34205C"/>
    <w:rsid w:val="7A34F06C"/>
    <w:rsid w:val="7A360001"/>
    <w:rsid w:val="7A3C55A1"/>
    <w:rsid w:val="7A402CD0"/>
    <w:rsid w:val="7A40934F"/>
    <w:rsid w:val="7A419D46"/>
    <w:rsid w:val="7A42C965"/>
    <w:rsid w:val="7A446A43"/>
    <w:rsid w:val="7A4575F1"/>
    <w:rsid w:val="7A46791A"/>
    <w:rsid w:val="7A4932A6"/>
    <w:rsid w:val="7A4C1987"/>
    <w:rsid w:val="7A4D6738"/>
    <w:rsid w:val="7A4EFFAA"/>
    <w:rsid w:val="7A4FB0EF"/>
    <w:rsid w:val="7A500708"/>
    <w:rsid w:val="7A51389E"/>
    <w:rsid w:val="7A538BF8"/>
    <w:rsid w:val="7A54385A"/>
    <w:rsid w:val="7A56EB77"/>
    <w:rsid w:val="7A618359"/>
    <w:rsid w:val="7A6541E4"/>
    <w:rsid w:val="7A67F17B"/>
    <w:rsid w:val="7A6AD7C2"/>
    <w:rsid w:val="7A714403"/>
    <w:rsid w:val="7A73E7ED"/>
    <w:rsid w:val="7A755AC1"/>
    <w:rsid w:val="7A765744"/>
    <w:rsid w:val="7A76B0AC"/>
    <w:rsid w:val="7A83D708"/>
    <w:rsid w:val="7A871D60"/>
    <w:rsid w:val="7A87C705"/>
    <w:rsid w:val="7A87F84F"/>
    <w:rsid w:val="7A8862A5"/>
    <w:rsid w:val="7A88E01A"/>
    <w:rsid w:val="7A89C2D1"/>
    <w:rsid w:val="7A8CC3FD"/>
    <w:rsid w:val="7A9107F9"/>
    <w:rsid w:val="7A9322FC"/>
    <w:rsid w:val="7A9525EB"/>
    <w:rsid w:val="7A97C486"/>
    <w:rsid w:val="7A9AF855"/>
    <w:rsid w:val="7A9B9106"/>
    <w:rsid w:val="7A9FADD8"/>
    <w:rsid w:val="7AA15566"/>
    <w:rsid w:val="7AAA6F06"/>
    <w:rsid w:val="7AB10C99"/>
    <w:rsid w:val="7AB39D31"/>
    <w:rsid w:val="7AB8806D"/>
    <w:rsid w:val="7ABD41A7"/>
    <w:rsid w:val="7ABD80B0"/>
    <w:rsid w:val="7ABF7E41"/>
    <w:rsid w:val="7AC22F43"/>
    <w:rsid w:val="7AC3C99E"/>
    <w:rsid w:val="7AC5A38A"/>
    <w:rsid w:val="7AC75A42"/>
    <w:rsid w:val="7ACEAC87"/>
    <w:rsid w:val="7ACF9B08"/>
    <w:rsid w:val="7ADBAE99"/>
    <w:rsid w:val="7ADD78D7"/>
    <w:rsid w:val="7ADE5312"/>
    <w:rsid w:val="7ADF3EA7"/>
    <w:rsid w:val="7AE16C3D"/>
    <w:rsid w:val="7AE40285"/>
    <w:rsid w:val="7AE6066F"/>
    <w:rsid w:val="7AE66F76"/>
    <w:rsid w:val="7AE84F2A"/>
    <w:rsid w:val="7AE90564"/>
    <w:rsid w:val="7AEBF226"/>
    <w:rsid w:val="7AEC61A8"/>
    <w:rsid w:val="7AF4CA64"/>
    <w:rsid w:val="7AFBB0F4"/>
    <w:rsid w:val="7AFC147B"/>
    <w:rsid w:val="7AFE5AED"/>
    <w:rsid w:val="7AFE78D2"/>
    <w:rsid w:val="7B00849E"/>
    <w:rsid w:val="7B05A011"/>
    <w:rsid w:val="7B05F4BE"/>
    <w:rsid w:val="7B16C297"/>
    <w:rsid w:val="7B1851AA"/>
    <w:rsid w:val="7B1D8C08"/>
    <w:rsid w:val="7B1F276A"/>
    <w:rsid w:val="7B21D56E"/>
    <w:rsid w:val="7B245A9F"/>
    <w:rsid w:val="7B25172B"/>
    <w:rsid w:val="7B25E0BD"/>
    <w:rsid w:val="7B260432"/>
    <w:rsid w:val="7B26F0F2"/>
    <w:rsid w:val="7B2A53F6"/>
    <w:rsid w:val="7B2AFF87"/>
    <w:rsid w:val="7B2B2EA1"/>
    <w:rsid w:val="7B2C9DC0"/>
    <w:rsid w:val="7B2DCCC2"/>
    <w:rsid w:val="7B336D7A"/>
    <w:rsid w:val="7B370D33"/>
    <w:rsid w:val="7B3A81F1"/>
    <w:rsid w:val="7B3E371E"/>
    <w:rsid w:val="7B40C5CC"/>
    <w:rsid w:val="7B439BA6"/>
    <w:rsid w:val="7B4539D5"/>
    <w:rsid w:val="7B45604A"/>
    <w:rsid w:val="7B47C1B8"/>
    <w:rsid w:val="7B4D4DD0"/>
    <w:rsid w:val="7B4D9412"/>
    <w:rsid w:val="7B51DC15"/>
    <w:rsid w:val="7B557C24"/>
    <w:rsid w:val="7B568CAB"/>
    <w:rsid w:val="7B5EF40C"/>
    <w:rsid w:val="7B60B86F"/>
    <w:rsid w:val="7B652937"/>
    <w:rsid w:val="7B66853A"/>
    <w:rsid w:val="7B67E874"/>
    <w:rsid w:val="7B6903AC"/>
    <w:rsid w:val="7B7362E3"/>
    <w:rsid w:val="7B741C51"/>
    <w:rsid w:val="7B75700D"/>
    <w:rsid w:val="7B7E7492"/>
    <w:rsid w:val="7B84A2B3"/>
    <w:rsid w:val="7B8BFB01"/>
    <w:rsid w:val="7B8D65DB"/>
    <w:rsid w:val="7B93133C"/>
    <w:rsid w:val="7B93F68E"/>
    <w:rsid w:val="7B9569DD"/>
    <w:rsid w:val="7B95C9BA"/>
    <w:rsid w:val="7B96546A"/>
    <w:rsid w:val="7B985397"/>
    <w:rsid w:val="7B985617"/>
    <w:rsid w:val="7B9E79B7"/>
    <w:rsid w:val="7B9F2932"/>
    <w:rsid w:val="7B9F8EE5"/>
    <w:rsid w:val="7B9FFE9C"/>
    <w:rsid w:val="7BA11044"/>
    <w:rsid w:val="7BA3093D"/>
    <w:rsid w:val="7BA42B5D"/>
    <w:rsid w:val="7BA4B637"/>
    <w:rsid w:val="7BA9CD1E"/>
    <w:rsid w:val="7BAB90B6"/>
    <w:rsid w:val="7BB188A7"/>
    <w:rsid w:val="7BB47AE9"/>
    <w:rsid w:val="7BB4C0EF"/>
    <w:rsid w:val="7BB50BEF"/>
    <w:rsid w:val="7BB54532"/>
    <w:rsid w:val="7BB8B742"/>
    <w:rsid w:val="7BB9F37E"/>
    <w:rsid w:val="7BBCCF74"/>
    <w:rsid w:val="7BC55E28"/>
    <w:rsid w:val="7BCB0E78"/>
    <w:rsid w:val="7BCDB122"/>
    <w:rsid w:val="7BCE772C"/>
    <w:rsid w:val="7BCFDB61"/>
    <w:rsid w:val="7BD008C1"/>
    <w:rsid w:val="7BD2E3CA"/>
    <w:rsid w:val="7BD9DC77"/>
    <w:rsid w:val="7BDC940E"/>
    <w:rsid w:val="7BDD873D"/>
    <w:rsid w:val="7BE0EDD1"/>
    <w:rsid w:val="7BE1A208"/>
    <w:rsid w:val="7BE23FB7"/>
    <w:rsid w:val="7BE2A33E"/>
    <w:rsid w:val="7BE505BC"/>
    <w:rsid w:val="7BE5F754"/>
    <w:rsid w:val="7BE6DD65"/>
    <w:rsid w:val="7BE7A8E8"/>
    <w:rsid w:val="7BEA3A33"/>
    <w:rsid w:val="7BEE8501"/>
    <w:rsid w:val="7BF07006"/>
    <w:rsid w:val="7BF14511"/>
    <w:rsid w:val="7BF5593C"/>
    <w:rsid w:val="7BFA22F9"/>
    <w:rsid w:val="7BFA41E8"/>
    <w:rsid w:val="7BFA5B4C"/>
    <w:rsid w:val="7BFBE1F9"/>
    <w:rsid w:val="7BFCE55D"/>
    <w:rsid w:val="7BFD5A8D"/>
    <w:rsid w:val="7BFD5F5F"/>
    <w:rsid w:val="7BFE2515"/>
    <w:rsid w:val="7C00AE5B"/>
    <w:rsid w:val="7C020A04"/>
    <w:rsid w:val="7C02D190"/>
    <w:rsid w:val="7C05C177"/>
    <w:rsid w:val="7C0698BF"/>
    <w:rsid w:val="7C08601C"/>
    <w:rsid w:val="7C099ABE"/>
    <w:rsid w:val="7C0E2A7E"/>
    <w:rsid w:val="7C0EFEB0"/>
    <w:rsid w:val="7C10BBA0"/>
    <w:rsid w:val="7C201183"/>
    <w:rsid w:val="7C23AAD0"/>
    <w:rsid w:val="7C2C06DD"/>
    <w:rsid w:val="7C2EDB30"/>
    <w:rsid w:val="7C37BB76"/>
    <w:rsid w:val="7C3CEED9"/>
    <w:rsid w:val="7C3E78B9"/>
    <w:rsid w:val="7C3F2DF8"/>
    <w:rsid w:val="7C3F3A73"/>
    <w:rsid w:val="7C42006A"/>
    <w:rsid w:val="7C460C6C"/>
    <w:rsid w:val="7C493E6F"/>
    <w:rsid w:val="7C4A8690"/>
    <w:rsid w:val="7C4FB409"/>
    <w:rsid w:val="7C529314"/>
    <w:rsid w:val="7C535B2A"/>
    <w:rsid w:val="7C538045"/>
    <w:rsid w:val="7C5E0D39"/>
    <w:rsid w:val="7C5FE24B"/>
    <w:rsid w:val="7C61A62B"/>
    <w:rsid w:val="7C65C25E"/>
    <w:rsid w:val="7C6987B4"/>
    <w:rsid w:val="7C6FACB7"/>
    <w:rsid w:val="7C6FE854"/>
    <w:rsid w:val="7C708D12"/>
    <w:rsid w:val="7C7127C5"/>
    <w:rsid w:val="7C717022"/>
    <w:rsid w:val="7C73CBE7"/>
    <w:rsid w:val="7C7C5B3A"/>
    <w:rsid w:val="7C807F47"/>
    <w:rsid w:val="7C82BFAA"/>
    <w:rsid w:val="7C881FE9"/>
    <w:rsid w:val="7C8EC664"/>
    <w:rsid w:val="7C96E362"/>
    <w:rsid w:val="7C9C17C0"/>
    <w:rsid w:val="7C9F20AC"/>
    <w:rsid w:val="7CA83CDD"/>
    <w:rsid w:val="7CA87A7C"/>
    <w:rsid w:val="7CAA366D"/>
    <w:rsid w:val="7CAABCD1"/>
    <w:rsid w:val="7CABCE5C"/>
    <w:rsid w:val="7CB1C084"/>
    <w:rsid w:val="7CB56636"/>
    <w:rsid w:val="7CB62D7D"/>
    <w:rsid w:val="7CBAC330"/>
    <w:rsid w:val="7CBE6E19"/>
    <w:rsid w:val="7CC1B3A3"/>
    <w:rsid w:val="7CCB4A39"/>
    <w:rsid w:val="7CCB5917"/>
    <w:rsid w:val="7CCB5BE7"/>
    <w:rsid w:val="7CCD5B20"/>
    <w:rsid w:val="7CCD9635"/>
    <w:rsid w:val="7CCFCD5D"/>
    <w:rsid w:val="7CD055A3"/>
    <w:rsid w:val="7CD8CF3C"/>
    <w:rsid w:val="7CDBE993"/>
    <w:rsid w:val="7CDC8510"/>
    <w:rsid w:val="7CDCF613"/>
    <w:rsid w:val="7CDF19DB"/>
    <w:rsid w:val="7CDFF512"/>
    <w:rsid w:val="7CE05CC5"/>
    <w:rsid w:val="7CE21550"/>
    <w:rsid w:val="7CE2C0F3"/>
    <w:rsid w:val="7CE2DCCB"/>
    <w:rsid w:val="7CE6FB0B"/>
    <w:rsid w:val="7CE71CC6"/>
    <w:rsid w:val="7CE71EDA"/>
    <w:rsid w:val="7CE8CEFD"/>
    <w:rsid w:val="7CE91E31"/>
    <w:rsid w:val="7CEA8FD1"/>
    <w:rsid w:val="7CED4DE6"/>
    <w:rsid w:val="7CEE2E2C"/>
    <w:rsid w:val="7CF612A4"/>
    <w:rsid w:val="7CF98427"/>
    <w:rsid w:val="7CFA3AA3"/>
    <w:rsid w:val="7CFC030D"/>
    <w:rsid w:val="7D0015E9"/>
    <w:rsid w:val="7D001CE2"/>
    <w:rsid w:val="7D021615"/>
    <w:rsid w:val="7D0A3736"/>
    <w:rsid w:val="7D0BA351"/>
    <w:rsid w:val="7D0C98D7"/>
    <w:rsid w:val="7D108E35"/>
    <w:rsid w:val="7D17F4A2"/>
    <w:rsid w:val="7D19977C"/>
    <w:rsid w:val="7D1D1A6C"/>
    <w:rsid w:val="7D1DDB13"/>
    <w:rsid w:val="7D1EF7AA"/>
    <w:rsid w:val="7D212371"/>
    <w:rsid w:val="7D25F2E0"/>
    <w:rsid w:val="7D2A7167"/>
    <w:rsid w:val="7D2FD6DA"/>
    <w:rsid w:val="7D3147AF"/>
    <w:rsid w:val="7D365F98"/>
    <w:rsid w:val="7D3AF993"/>
    <w:rsid w:val="7D3DF983"/>
    <w:rsid w:val="7D3E35E0"/>
    <w:rsid w:val="7D3F849F"/>
    <w:rsid w:val="7D41CE0C"/>
    <w:rsid w:val="7D42E719"/>
    <w:rsid w:val="7D42FE11"/>
    <w:rsid w:val="7D43AA92"/>
    <w:rsid w:val="7D484AF2"/>
    <w:rsid w:val="7D4A35DE"/>
    <w:rsid w:val="7D52DCD4"/>
    <w:rsid w:val="7D56B22F"/>
    <w:rsid w:val="7D56C97A"/>
    <w:rsid w:val="7D597860"/>
    <w:rsid w:val="7D5D0A73"/>
    <w:rsid w:val="7D5D15CE"/>
    <w:rsid w:val="7D5E56B9"/>
    <w:rsid w:val="7D5F56F5"/>
    <w:rsid w:val="7D5F8117"/>
    <w:rsid w:val="7D618B79"/>
    <w:rsid w:val="7D655F4F"/>
    <w:rsid w:val="7D6897AC"/>
    <w:rsid w:val="7D6C856C"/>
    <w:rsid w:val="7D6DEE06"/>
    <w:rsid w:val="7D6FFE75"/>
    <w:rsid w:val="7D725A4F"/>
    <w:rsid w:val="7D72A7BF"/>
    <w:rsid w:val="7D7C2FE2"/>
    <w:rsid w:val="7D7DC19C"/>
    <w:rsid w:val="7D805521"/>
    <w:rsid w:val="7D8572D9"/>
    <w:rsid w:val="7D87ADDB"/>
    <w:rsid w:val="7D8CC8E7"/>
    <w:rsid w:val="7D93DDB0"/>
    <w:rsid w:val="7D9B7C0B"/>
    <w:rsid w:val="7D9BBA31"/>
    <w:rsid w:val="7D9BCBA1"/>
    <w:rsid w:val="7DA2AF2F"/>
    <w:rsid w:val="7DA5E4D5"/>
    <w:rsid w:val="7DAFDCC8"/>
    <w:rsid w:val="7DAFE0A5"/>
    <w:rsid w:val="7DB4CCF2"/>
    <w:rsid w:val="7DB69F3B"/>
    <w:rsid w:val="7DBA8521"/>
    <w:rsid w:val="7DBC7173"/>
    <w:rsid w:val="7DC8ACD8"/>
    <w:rsid w:val="7DD331C8"/>
    <w:rsid w:val="7DD39996"/>
    <w:rsid w:val="7DD3FAA6"/>
    <w:rsid w:val="7DD85A93"/>
    <w:rsid w:val="7DD8842C"/>
    <w:rsid w:val="7DD8EDEE"/>
    <w:rsid w:val="7DDA203C"/>
    <w:rsid w:val="7DDDA43A"/>
    <w:rsid w:val="7DDDD1F3"/>
    <w:rsid w:val="7DDE48A8"/>
    <w:rsid w:val="7DEB3DF3"/>
    <w:rsid w:val="7DF44CD1"/>
    <w:rsid w:val="7DFC19BC"/>
    <w:rsid w:val="7DFD6FA7"/>
    <w:rsid w:val="7E002D32"/>
    <w:rsid w:val="7E0092B8"/>
    <w:rsid w:val="7E012898"/>
    <w:rsid w:val="7E01843F"/>
    <w:rsid w:val="7E032329"/>
    <w:rsid w:val="7E068B22"/>
    <w:rsid w:val="7E08447B"/>
    <w:rsid w:val="7E0A0255"/>
    <w:rsid w:val="7E0BA00B"/>
    <w:rsid w:val="7E0BA4FE"/>
    <w:rsid w:val="7E10527D"/>
    <w:rsid w:val="7E10AD7D"/>
    <w:rsid w:val="7E10E230"/>
    <w:rsid w:val="7E12927D"/>
    <w:rsid w:val="7E134F5B"/>
    <w:rsid w:val="7E15AADD"/>
    <w:rsid w:val="7E15CD0B"/>
    <w:rsid w:val="7E165BBB"/>
    <w:rsid w:val="7E1A30A2"/>
    <w:rsid w:val="7E1DE626"/>
    <w:rsid w:val="7E209ECD"/>
    <w:rsid w:val="7E2444E7"/>
    <w:rsid w:val="7E25163A"/>
    <w:rsid w:val="7E2678EF"/>
    <w:rsid w:val="7E2711A9"/>
    <w:rsid w:val="7E33B53D"/>
    <w:rsid w:val="7E33BBB8"/>
    <w:rsid w:val="7E39E794"/>
    <w:rsid w:val="7E39EC3B"/>
    <w:rsid w:val="7E3C2BAB"/>
    <w:rsid w:val="7E3EB5C5"/>
    <w:rsid w:val="7E4045AA"/>
    <w:rsid w:val="7E4ADD1D"/>
    <w:rsid w:val="7E4B0E28"/>
    <w:rsid w:val="7E4F0D8F"/>
    <w:rsid w:val="7E518E48"/>
    <w:rsid w:val="7E567FC6"/>
    <w:rsid w:val="7E5B7290"/>
    <w:rsid w:val="7E5B9DEB"/>
    <w:rsid w:val="7E5FD561"/>
    <w:rsid w:val="7E6304C9"/>
    <w:rsid w:val="7E645E07"/>
    <w:rsid w:val="7E6517EB"/>
    <w:rsid w:val="7E6AF9EA"/>
    <w:rsid w:val="7E6D6500"/>
    <w:rsid w:val="7E7238A1"/>
    <w:rsid w:val="7E773B12"/>
    <w:rsid w:val="7E88451D"/>
    <w:rsid w:val="7E8BAA44"/>
    <w:rsid w:val="7E8BC597"/>
    <w:rsid w:val="7E8E2100"/>
    <w:rsid w:val="7E933EF0"/>
    <w:rsid w:val="7E94655F"/>
    <w:rsid w:val="7E95A9AE"/>
    <w:rsid w:val="7E9998DB"/>
    <w:rsid w:val="7E99BC82"/>
    <w:rsid w:val="7E9C2CF1"/>
    <w:rsid w:val="7E9E3C12"/>
    <w:rsid w:val="7E9F174F"/>
    <w:rsid w:val="7EA2A779"/>
    <w:rsid w:val="7EA3BD68"/>
    <w:rsid w:val="7EA92088"/>
    <w:rsid w:val="7EA9EBE6"/>
    <w:rsid w:val="7EABBAA1"/>
    <w:rsid w:val="7EAE11F6"/>
    <w:rsid w:val="7EAF9521"/>
    <w:rsid w:val="7EAFCB0A"/>
    <w:rsid w:val="7EB0FAD0"/>
    <w:rsid w:val="7EB1F775"/>
    <w:rsid w:val="7EB5B178"/>
    <w:rsid w:val="7EB88085"/>
    <w:rsid w:val="7EBA7809"/>
    <w:rsid w:val="7EBB6592"/>
    <w:rsid w:val="7EBFE8ED"/>
    <w:rsid w:val="7EC09993"/>
    <w:rsid w:val="7EC3946B"/>
    <w:rsid w:val="7EC7D54E"/>
    <w:rsid w:val="7EC8F46F"/>
    <w:rsid w:val="7EC9AC78"/>
    <w:rsid w:val="7ED55802"/>
    <w:rsid w:val="7ED7AF0E"/>
    <w:rsid w:val="7ED8EB10"/>
    <w:rsid w:val="7ED90DA5"/>
    <w:rsid w:val="7ED9EFA9"/>
    <w:rsid w:val="7EDA2AF7"/>
    <w:rsid w:val="7EDC9964"/>
    <w:rsid w:val="7EDD40D6"/>
    <w:rsid w:val="7EE03A85"/>
    <w:rsid w:val="7EE245CF"/>
    <w:rsid w:val="7EE3FFA0"/>
    <w:rsid w:val="7EE6ECEE"/>
    <w:rsid w:val="7EEAAD50"/>
    <w:rsid w:val="7EEB9D42"/>
    <w:rsid w:val="7EEBB2F0"/>
    <w:rsid w:val="7EEE504E"/>
    <w:rsid w:val="7EEFA650"/>
    <w:rsid w:val="7EF05804"/>
    <w:rsid w:val="7EF0B249"/>
    <w:rsid w:val="7EF3E571"/>
    <w:rsid w:val="7EF8D982"/>
    <w:rsid w:val="7EFA8761"/>
    <w:rsid w:val="7EFFB0E6"/>
    <w:rsid w:val="7F00F263"/>
    <w:rsid w:val="7F07C494"/>
    <w:rsid w:val="7F0ABE7C"/>
    <w:rsid w:val="7F0B1237"/>
    <w:rsid w:val="7F0BB032"/>
    <w:rsid w:val="7F0EC228"/>
    <w:rsid w:val="7F0F0BEA"/>
    <w:rsid w:val="7F14E84B"/>
    <w:rsid w:val="7F16F297"/>
    <w:rsid w:val="7F17FC4F"/>
    <w:rsid w:val="7F1AB5DF"/>
    <w:rsid w:val="7F1C94EC"/>
    <w:rsid w:val="7F25D06D"/>
    <w:rsid w:val="7F26485C"/>
    <w:rsid w:val="7F28786C"/>
    <w:rsid w:val="7F2CDF9D"/>
    <w:rsid w:val="7F2F9D37"/>
    <w:rsid w:val="7F3282FF"/>
    <w:rsid w:val="7F34AD80"/>
    <w:rsid w:val="7F34C3AB"/>
    <w:rsid w:val="7F3D343D"/>
    <w:rsid w:val="7F3DA1E8"/>
    <w:rsid w:val="7F3DD8AB"/>
    <w:rsid w:val="7F3E9075"/>
    <w:rsid w:val="7F3FEF63"/>
    <w:rsid w:val="7F42DC27"/>
    <w:rsid w:val="7F43EDFE"/>
    <w:rsid w:val="7F45067B"/>
    <w:rsid w:val="7F46C994"/>
    <w:rsid w:val="7F4ADAB0"/>
    <w:rsid w:val="7F5A7887"/>
    <w:rsid w:val="7F5B4624"/>
    <w:rsid w:val="7F5DEB63"/>
    <w:rsid w:val="7F608C87"/>
    <w:rsid w:val="7F609BB5"/>
    <w:rsid w:val="7F6AFE34"/>
    <w:rsid w:val="7F6AFEDD"/>
    <w:rsid w:val="7F74548D"/>
    <w:rsid w:val="7F7B684C"/>
    <w:rsid w:val="7F806B82"/>
    <w:rsid w:val="7F82ED90"/>
    <w:rsid w:val="7F8467D7"/>
    <w:rsid w:val="7F874467"/>
    <w:rsid w:val="7F88E868"/>
    <w:rsid w:val="7F916DEF"/>
    <w:rsid w:val="7F945629"/>
    <w:rsid w:val="7F95FB45"/>
    <w:rsid w:val="7F96D328"/>
    <w:rsid w:val="7F974E45"/>
    <w:rsid w:val="7FA196F2"/>
    <w:rsid w:val="7FA6179C"/>
    <w:rsid w:val="7FA66B67"/>
    <w:rsid w:val="7FA79081"/>
    <w:rsid w:val="7FAA6085"/>
    <w:rsid w:val="7FAD1C79"/>
    <w:rsid w:val="7FB21D8C"/>
    <w:rsid w:val="7FB2637F"/>
    <w:rsid w:val="7FB4524D"/>
    <w:rsid w:val="7FB4FD42"/>
    <w:rsid w:val="7FC14B45"/>
    <w:rsid w:val="7FC50000"/>
    <w:rsid w:val="7FC59F51"/>
    <w:rsid w:val="7FCA3E55"/>
    <w:rsid w:val="7FCE3828"/>
    <w:rsid w:val="7FD0A507"/>
    <w:rsid w:val="7FDF95A2"/>
    <w:rsid w:val="7FE117D9"/>
    <w:rsid w:val="7FE1342A"/>
    <w:rsid w:val="7FEB9480"/>
    <w:rsid w:val="7FF113FD"/>
    <w:rsid w:val="7FF2329C"/>
    <w:rsid w:val="7FF5FF20"/>
    <w:rsid w:val="7FF7A22A"/>
    <w:rsid w:val="7FFC9C52"/>
    <w:rsid w:val="7FFE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7644EA32"/>
  <w15:chartTrackingRefBased/>
  <w15:docId w15:val="{4CB8BC84-A8AA-4251-9F39-5432E1CC32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1C99"/>
    <w:pPr>
      <w:spacing w:after="120" w:line="360" w:lineRule="auto"/>
      <w:ind w:firstLine="567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E24"/>
    <w:pPr>
      <w:keepNext/>
      <w:keepLines/>
      <w:numPr>
        <w:numId w:val="14"/>
      </w:numPr>
      <w:spacing w:before="24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916E2"/>
    <w:pPr>
      <w:keepNext/>
      <w:keepLines/>
      <w:numPr>
        <w:ilvl w:val="1"/>
        <w:numId w:val="14"/>
      </w:numPr>
      <w:spacing w:before="40" w:after="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434AC"/>
    <w:pPr>
      <w:keepNext/>
      <w:keepLines/>
      <w:numPr>
        <w:ilvl w:val="2"/>
        <w:numId w:val="14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39FA"/>
    <w:pPr>
      <w:keepNext/>
      <w:keepLines/>
      <w:numPr>
        <w:ilvl w:val="3"/>
        <w:numId w:val="14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039FA"/>
    <w:pPr>
      <w:keepNext/>
      <w:keepLines/>
      <w:numPr>
        <w:ilvl w:val="4"/>
        <w:numId w:val="14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039FA"/>
    <w:pPr>
      <w:keepNext/>
      <w:keepLines/>
      <w:numPr>
        <w:ilvl w:val="5"/>
        <w:numId w:val="14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039FA"/>
    <w:pPr>
      <w:keepNext/>
      <w:keepLines/>
      <w:numPr>
        <w:ilvl w:val="6"/>
        <w:numId w:val="1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039FA"/>
    <w:pPr>
      <w:keepNext/>
      <w:keepLines/>
      <w:numPr>
        <w:ilvl w:val="7"/>
        <w:numId w:val="1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039FA"/>
    <w:pPr>
      <w:keepNext/>
      <w:keepLines/>
      <w:numPr>
        <w:ilvl w:val="8"/>
        <w:numId w:val="1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D24F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DD24F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9B6874"/>
    <w:pPr>
      <w:spacing w:before="100" w:beforeAutospacing="1" w:after="100" w:afterAutospacing="1"/>
    </w:pPr>
    <w:rPr>
      <w:rFonts w:eastAsia="Times New Roman" w:cs="Times New Roman"/>
      <w:lang w:eastAsia="en-GB" w:bidi="he-IL"/>
    </w:rPr>
  </w:style>
  <w:style w:type="paragraph" w:styleId="Footer">
    <w:name w:val="footer"/>
    <w:basedOn w:val="Normal"/>
    <w:link w:val="FooterChar"/>
    <w:uiPriority w:val="99"/>
    <w:unhideWhenUsed/>
    <w:rsid w:val="009F6C1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6C1A"/>
  </w:style>
  <w:style w:type="character" w:styleId="PageNumber">
    <w:name w:val="page number"/>
    <w:basedOn w:val="DefaultParagraphFont"/>
    <w:uiPriority w:val="99"/>
    <w:semiHidden/>
    <w:unhideWhenUsed/>
    <w:rsid w:val="009F6C1A"/>
  </w:style>
  <w:style w:type="character" w:styleId="Emphasis">
    <w:name w:val="Emphasis"/>
    <w:basedOn w:val="DefaultParagraphFont"/>
    <w:uiPriority w:val="20"/>
    <w:qFormat/>
    <w:rsid w:val="00204B58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703F44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D6E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6ED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6E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6E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6EDE"/>
    <w:rPr>
      <w:b/>
      <w:bCs/>
      <w:sz w:val="20"/>
      <w:szCs w:val="20"/>
    </w:rPr>
  </w:style>
  <w:style w:type="paragraph" w:customStyle="1" w:styleId="Default">
    <w:name w:val="Default"/>
    <w:rsid w:val="007E4442"/>
    <w:pPr>
      <w:autoSpaceDE w:val="0"/>
      <w:autoSpaceDN w:val="0"/>
      <w:adjustRightInd w:val="0"/>
    </w:pPr>
    <w:rPr>
      <w:rFonts w:ascii="Code" w:hAnsi="Code" w:cs="Code"/>
      <w:color w:val="000000"/>
      <w:lang w:val="en-GB" w:bidi="he-IL"/>
    </w:rPr>
  </w:style>
  <w:style w:type="character" w:customStyle="1" w:styleId="anchor-text">
    <w:name w:val="anchor-text"/>
    <w:basedOn w:val="DefaultParagraphFont"/>
    <w:rsid w:val="00B96991"/>
  </w:style>
  <w:style w:type="character" w:styleId="UnresolvedMention">
    <w:name w:val="Unresolved Mention"/>
    <w:basedOn w:val="DefaultParagraphFont"/>
    <w:uiPriority w:val="99"/>
    <w:semiHidden/>
    <w:unhideWhenUsed/>
    <w:rsid w:val="003573E1"/>
    <w:rPr>
      <w:color w:val="605E5C"/>
      <w:shd w:val="clear" w:color="auto" w:fill="E1DFDD"/>
    </w:rPr>
  </w:style>
  <w:style w:type="character" w:customStyle="1" w:styleId="u-small-caps">
    <w:name w:val="u-small-caps"/>
    <w:basedOn w:val="DefaultParagraphFont"/>
    <w:rsid w:val="00DE20FE"/>
  </w:style>
  <w:style w:type="character" w:customStyle="1" w:styleId="apple-converted-space">
    <w:name w:val="apple-converted-space"/>
    <w:basedOn w:val="DefaultParagraphFont"/>
    <w:rsid w:val="003B051F"/>
  </w:style>
  <w:style w:type="character" w:customStyle="1" w:styleId="Heading1Char">
    <w:name w:val="Heading 1 Char"/>
    <w:basedOn w:val="DefaultParagraphFont"/>
    <w:link w:val="Heading1"/>
    <w:uiPriority w:val="9"/>
    <w:rsid w:val="002E0E24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er">
    <w:name w:val="header"/>
    <w:basedOn w:val="Normal"/>
    <w:link w:val="HeaderChar"/>
    <w:uiPriority w:val="99"/>
    <w:semiHidden/>
    <w:unhideWhenUsed/>
    <w:rsid w:val="003A0E8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A0E8A"/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table" w:styleId="TableGrid">
    <w:name w:val="Table Grid"/>
    <w:basedOn w:val="TableNormal"/>
    <w:uiPriority w:val="59"/>
    <w:rsid w:val="00FB4123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6550E"/>
    <w:pPr>
      <w:spacing w:after="200"/>
      <w:ind w:firstLine="0"/>
    </w:pPr>
    <w:rPr>
      <w:i/>
      <w:iCs/>
      <w:sz w:val="18"/>
      <w:szCs w:val="18"/>
    </w:rPr>
  </w:style>
  <w:style w:type="character" w:styleId="Mention">
    <w:name w:val="Mention"/>
    <w:basedOn w:val="DefaultParagraphFont"/>
    <w:uiPriority w:val="99"/>
    <w:unhideWhenUsed/>
    <w:rsid w:val="00864636"/>
    <w:rPr>
      <w:color w:val="2B579A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A434AC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Revision">
    <w:name w:val="Revision"/>
    <w:hidden/>
    <w:uiPriority w:val="99"/>
    <w:semiHidden/>
    <w:rsid w:val="00363FA7"/>
  </w:style>
  <w:style w:type="character" w:customStyle="1" w:styleId="normaltextrun">
    <w:name w:val="normaltextrun"/>
    <w:basedOn w:val="DefaultParagraphFont"/>
    <w:rsid w:val="0C23DDE3"/>
  </w:style>
  <w:style w:type="paragraph" w:customStyle="1" w:styleId="EndNoteBibliographyTitle">
    <w:name w:val="EndNote Bibliography Title"/>
    <w:basedOn w:val="Normal"/>
    <w:link w:val="EndNoteBibliographyTitleChar"/>
    <w:rsid w:val="00085BD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5BD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85BD2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85BD2"/>
    <w:rPr>
      <w:rFonts w:ascii="Calibri" w:hAnsi="Calibri" w:cs="Calibri"/>
    </w:rPr>
  </w:style>
  <w:style w:type="paragraph" w:customStyle="1" w:styleId="EndNoteCategoryHeading">
    <w:name w:val="EndNote Category Heading"/>
    <w:basedOn w:val="Normal"/>
    <w:link w:val="EndNoteCategoryHeadingChar"/>
    <w:rsid w:val="00513CC2"/>
    <w:pPr>
      <w:spacing w:before="120"/>
    </w:pPr>
    <w:rPr>
      <w:b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13CC2"/>
    <w:rPr>
      <w:b/>
    </w:rPr>
  </w:style>
  <w:style w:type="character" w:styleId="LineNumber">
    <w:name w:val="line number"/>
    <w:basedOn w:val="DefaultParagraphFont"/>
    <w:uiPriority w:val="99"/>
    <w:semiHidden/>
    <w:unhideWhenUsed/>
    <w:rsid w:val="00064723"/>
  </w:style>
  <w:style w:type="paragraph" w:styleId="NoSpacing">
    <w:name w:val="No Spacing"/>
    <w:uiPriority w:val="1"/>
    <w:qFormat/>
    <w:rsid w:val="002718EF"/>
    <w:pPr>
      <w:spacing w:line="360" w:lineRule="auto"/>
      <w:jc w:val="center"/>
    </w:pPr>
    <w:rPr>
      <w:rFonts w:ascii="Times New Roman" w:hAnsi="Times New Roman"/>
      <w:sz w:val="20"/>
    </w:rPr>
  </w:style>
  <w:style w:type="character" w:customStyle="1" w:styleId="Heading2Char">
    <w:name w:val="Heading 2 Char"/>
    <w:basedOn w:val="DefaultParagraphFont"/>
    <w:link w:val="Heading2"/>
    <w:uiPriority w:val="9"/>
    <w:rsid w:val="006916E2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39F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039FA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039FA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039FA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039F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039F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7F6B68"/>
    <w:rPr>
      <w:color w:val="666666"/>
    </w:rPr>
  </w:style>
  <w:style w:type="character" w:customStyle="1" w:styleId="cf01">
    <w:name w:val="cf01"/>
    <w:basedOn w:val="DefaultParagraphFont"/>
    <w:rsid w:val="00CD609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AD3093"/>
    <w:rPr>
      <w:rFonts w:ascii="Segoe UI" w:hAnsi="Segoe UI" w:cs="Segoe UI" w:hint="default"/>
      <w:i/>
      <w:iCs/>
      <w:sz w:val="18"/>
      <w:szCs w:val="18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893A97"/>
    <w:pPr>
      <w:numPr>
        <w:ilvl w:val="0"/>
      </w:numPr>
      <w:spacing w:before="240" w:after="240" w:line="240" w:lineRule="auto"/>
      <w:ind w:firstLine="567"/>
      <w:jc w:val="left"/>
    </w:pPr>
    <w:rPr>
      <w:rFonts w:ascii="Times New Roman" w:eastAsiaTheme="minorHAnsi" w:hAnsi="Times New Roman" w:cs="Times New Roman"/>
      <w:b/>
      <w:color w:val="auto"/>
      <w:spacing w:val="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893A97"/>
    <w:pPr>
      <w:numPr>
        <w:ilvl w:val="1"/>
      </w:numPr>
      <w:spacing w:after="160"/>
      <w:ind w:firstLine="567"/>
    </w:pPr>
    <w:rPr>
      <w:rFonts w:asciiTheme="minorHAnsi" w:eastAsiaTheme="minorEastAsia" w:hAnsiTheme="minorHAns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893A97"/>
    <w:rPr>
      <w:rFonts w:eastAsiaTheme="minorEastAsia"/>
      <w:color w:val="5A5A5A" w:themeColor="text1" w:themeTint="A5"/>
      <w:spacing w:val="15"/>
      <w:sz w:val="22"/>
      <w:szCs w:val="22"/>
    </w:rPr>
  </w:style>
  <w:style w:type="character" w:styleId="Strong">
    <w:name w:val="Strong"/>
    <w:basedOn w:val="DefaultParagraphFont"/>
    <w:uiPriority w:val="22"/>
    <w:qFormat/>
    <w:rsid w:val="00402E1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340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2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91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0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143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75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03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2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8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84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9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46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9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41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4F981FA-7238-184E-91D1-C2954DF8182A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C82ACF7-3062-274B-A93C-46FFB6551B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753</Words>
  <Characters>14100</Characters>
  <Application>Microsoft Office Word</Application>
  <DocSecurity>0</DocSecurity>
  <Lines>247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63</CharactersWithSpaces>
  <SharedDoc>false</SharedDoc>
  <HLinks>
    <vt:vector size="12" baseType="variant">
      <vt:variant>
        <vt:i4>524305</vt:i4>
      </vt:variant>
      <vt:variant>
        <vt:i4>213</vt:i4>
      </vt:variant>
      <vt:variant>
        <vt:i4>0</vt:i4>
      </vt:variant>
      <vt:variant>
        <vt:i4>5</vt:i4>
      </vt:variant>
      <vt:variant>
        <vt:lpwstr>https://doi.org:10.1038/ismej.2013.62</vt:lpwstr>
      </vt:variant>
      <vt:variant>
        <vt:lpwstr/>
      </vt:variant>
      <vt:variant>
        <vt:i4>852066</vt:i4>
      </vt:variant>
      <vt:variant>
        <vt:i4>0</vt:i4>
      </vt:variant>
      <vt:variant>
        <vt:i4>0</vt:i4>
      </vt:variant>
      <vt:variant>
        <vt:i4>5</vt:i4>
      </vt:variant>
      <vt:variant>
        <vt:lpwstr>mailto:giulia.ceriotti@polimi.i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Santos</dc:creator>
  <cp:keywords/>
  <dc:description/>
  <cp:lastModifiedBy>Giulia Ceriotti</cp:lastModifiedBy>
  <cp:revision>2</cp:revision>
  <cp:lastPrinted>2024-07-08T13:18:00Z</cp:lastPrinted>
  <dcterms:created xsi:type="dcterms:W3CDTF">2025-06-05T09:43:00Z</dcterms:created>
  <dcterms:modified xsi:type="dcterms:W3CDTF">2025-06-05T09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7906</vt:lpwstr>
  </property>
  <property fmtid="{D5CDD505-2E9C-101B-9397-08002B2CF9AE}" pid="3" name="grammarly_documentContext">
    <vt:lpwstr>{"goals":[],"domain":"general","emotions":[],"dialect":"american"}</vt:lpwstr>
  </property>
  <property fmtid="{D5CDD505-2E9C-101B-9397-08002B2CF9AE}" pid="4" name="GrammarlyDocumentId">
    <vt:lpwstr>41471c25cdff4e493f6b0b32fb43c2a44da9837fa59d5c7a89f00d5575b99cbd</vt:lpwstr>
  </property>
</Properties>
</file>